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323F1" w14:textId="5542F64D" w:rsidR="001A308A" w:rsidRDefault="00732A40" w:rsidP="00F130EA">
      <w:pPr>
        <w:pStyle w:val="TtulodeCapaefolhaderosto-IPCA"/>
        <w:tabs>
          <w:tab w:val="clear" w:pos="3740"/>
          <w:tab w:val="clear" w:pos="4253"/>
          <w:tab w:val="left" w:pos="3720"/>
        </w:tabs>
        <w:ind w:left="1843"/>
        <w:rPr>
          <w:lang w:val="en-GB"/>
        </w:rPr>
      </w:pPr>
      <w:r>
        <w:rPr>
          <w:noProof/>
          <w:lang w:eastAsia="pt-PT"/>
        </w:rPr>
        <w:drawing>
          <wp:anchor distT="0" distB="0" distL="114300" distR="114300" simplePos="0" relativeHeight="251661324" behindDoc="0" locked="0" layoutInCell="1" allowOverlap="1" wp14:anchorId="1553A383" wp14:editId="4DD22E92">
            <wp:simplePos x="0" y="0"/>
            <wp:positionH relativeFrom="page">
              <wp:align>center</wp:align>
            </wp:positionH>
            <wp:positionV relativeFrom="paragraph">
              <wp:posOffset>-1041400</wp:posOffset>
            </wp:positionV>
            <wp:extent cx="7096125" cy="1990279"/>
            <wp:effectExtent l="0" t="0" r="0" b="0"/>
            <wp:wrapNone/>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beçalho ESD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96125" cy="1990279"/>
                    </a:xfrm>
                    <a:prstGeom prst="rect">
                      <a:avLst/>
                    </a:prstGeom>
                  </pic:spPr>
                </pic:pic>
              </a:graphicData>
            </a:graphic>
            <wp14:sizeRelH relativeFrom="margin">
              <wp14:pctWidth>0</wp14:pctWidth>
            </wp14:sizeRelH>
            <wp14:sizeRelV relativeFrom="margin">
              <wp14:pctHeight>0</wp14:pctHeight>
            </wp14:sizeRelV>
          </wp:anchor>
        </w:drawing>
      </w:r>
      <w:r w:rsidR="00F130EA">
        <w:rPr>
          <w:lang w:val="en-GB"/>
        </w:rPr>
        <w:tab/>
      </w:r>
    </w:p>
    <w:p w14:paraId="717E53C6" w14:textId="5D35B23C" w:rsidR="001A308A" w:rsidRDefault="001A308A" w:rsidP="00237DD1">
      <w:pPr>
        <w:pStyle w:val="TtulodeCapaefolhaderosto-IPCA"/>
        <w:ind w:left="1843"/>
        <w:rPr>
          <w:lang w:val="en-GB"/>
        </w:rPr>
      </w:pPr>
    </w:p>
    <w:p w14:paraId="1C1A8AE5" w14:textId="236CA590" w:rsidR="001A308A" w:rsidRDefault="001A308A" w:rsidP="00237DD1">
      <w:pPr>
        <w:pStyle w:val="TtulodeCapaefolhaderosto-IPCA"/>
        <w:ind w:left="1843"/>
        <w:rPr>
          <w:lang w:val="en-GB"/>
        </w:rPr>
      </w:pPr>
    </w:p>
    <w:p w14:paraId="149F5EE4" w14:textId="5153C3C7" w:rsidR="001A308A" w:rsidRDefault="001A308A" w:rsidP="00237DD1">
      <w:pPr>
        <w:pStyle w:val="TtulodeCapaefolhaderosto-IPCA"/>
        <w:ind w:left="1843"/>
        <w:rPr>
          <w:lang w:val="en-GB"/>
        </w:rPr>
      </w:pPr>
    </w:p>
    <w:p w14:paraId="6CF5C65B" w14:textId="644249EA" w:rsidR="001A308A" w:rsidRDefault="001A308A" w:rsidP="00237DD1">
      <w:pPr>
        <w:pStyle w:val="TtulodeCapaefolhaderosto-IPCA"/>
        <w:ind w:left="1843"/>
        <w:rPr>
          <w:lang w:val="en-GB"/>
        </w:rPr>
      </w:pPr>
    </w:p>
    <w:p w14:paraId="220E29CF" w14:textId="44D1C3CE" w:rsidR="001A308A" w:rsidRDefault="001A308A" w:rsidP="00237DD1">
      <w:pPr>
        <w:pStyle w:val="TtulodeCapaefolhaderosto-IPCA"/>
        <w:ind w:left="1843"/>
        <w:rPr>
          <w:lang w:val="en-GB"/>
        </w:rPr>
      </w:pPr>
    </w:p>
    <w:p w14:paraId="44D7ACAD" w14:textId="45E3B421" w:rsidR="001A308A" w:rsidRDefault="001A308A" w:rsidP="00237DD1">
      <w:pPr>
        <w:pStyle w:val="TtulodeCapaefolhaderosto-IPCA"/>
        <w:ind w:left="1843"/>
        <w:rPr>
          <w:lang w:val="en-GB"/>
        </w:rPr>
      </w:pPr>
    </w:p>
    <w:p w14:paraId="268D0FB9" w14:textId="0CA0E083" w:rsidR="00732A40" w:rsidRDefault="00732A40" w:rsidP="00237DD1">
      <w:pPr>
        <w:pStyle w:val="TtulodeCapaefolhaderosto-IPCA"/>
        <w:ind w:left="1843"/>
        <w:rPr>
          <w:lang w:val="en-GB"/>
        </w:rPr>
      </w:pPr>
    </w:p>
    <w:p w14:paraId="12D1ACD4" w14:textId="10DFED14" w:rsidR="00732A40" w:rsidRDefault="00732A40" w:rsidP="00237DD1">
      <w:pPr>
        <w:pStyle w:val="TtulodeCapaefolhaderosto-IPCA"/>
        <w:ind w:left="1843"/>
        <w:rPr>
          <w:lang w:val="en-GB"/>
        </w:rPr>
      </w:pPr>
    </w:p>
    <w:p w14:paraId="7996C43F" w14:textId="77777777" w:rsidR="00732A40" w:rsidRDefault="00732A40" w:rsidP="00237DD1">
      <w:pPr>
        <w:pStyle w:val="TtulodeCapaefolhaderosto-IPCA"/>
        <w:ind w:left="1843"/>
        <w:rPr>
          <w:lang w:val="en-GB"/>
        </w:rPr>
      </w:pPr>
    </w:p>
    <w:p w14:paraId="5597043D" w14:textId="04F89B1A" w:rsidR="001A308A" w:rsidRDefault="001A308A" w:rsidP="00732A40">
      <w:pPr>
        <w:pStyle w:val="TtulodeCapaefolhaderosto-IPCA"/>
        <w:ind w:left="1890" w:hanging="47"/>
        <w:rPr>
          <w:lang w:val="en-GB"/>
        </w:rPr>
      </w:pPr>
    </w:p>
    <w:p w14:paraId="190D195A" w14:textId="2421F013" w:rsidR="00732A40" w:rsidRDefault="00732A40" w:rsidP="0032052D">
      <w:pPr>
        <w:pStyle w:val="TTULO"/>
        <w:tabs>
          <w:tab w:val="clear" w:pos="3740"/>
          <w:tab w:val="left" w:pos="1890"/>
        </w:tabs>
        <w:ind w:left="1890"/>
        <w:jc w:val="left"/>
      </w:pPr>
      <w:r w:rsidRPr="00C918A2">
        <w:t xml:space="preserve">Mestrado em </w:t>
      </w:r>
      <w:r>
        <w:t>Engenharia Eletrónica e de Computadores</w:t>
      </w:r>
    </w:p>
    <w:p w14:paraId="26924523" w14:textId="23B441E9" w:rsidR="00732A40" w:rsidRPr="00901BD9" w:rsidRDefault="00732A40" w:rsidP="0032052D">
      <w:pPr>
        <w:pStyle w:val="Subttulo1"/>
        <w:tabs>
          <w:tab w:val="left" w:pos="1890"/>
        </w:tabs>
        <w:ind w:left="1890"/>
        <w:jc w:val="left"/>
        <w:rPr>
          <w:lang w:val="en-US"/>
        </w:rPr>
      </w:pPr>
      <w:r w:rsidRPr="00901BD9">
        <w:rPr>
          <w:lang w:val="en-US"/>
        </w:rPr>
        <w:t>Plano de Dissertação</w:t>
      </w:r>
    </w:p>
    <w:p w14:paraId="54730AB8" w14:textId="77777777" w:rsidR="00732A40" w:rsidRPr="00901BD9" w:rsidRDefault="00732A40" w:rsidP="0032052D">
      <w:pPr>
        <w:pStyle w:val="TTULO"/>
        <w:tabs>
          <w:tab w:val="clear" w:pos="3740"/>
          <w:tab w:val="left" w:pos="1890"/>
        </w:tabs>
        <w:ind w:left="1890"/>
        <w:jc w:val="left"/>
        <w:rPr>
          <w:lang w:val="en-US"/>
        </w:rPr>
      </w:pPr>
    </w:p>
    <w:p w14:paraId="5C6F2379" w14:textId="77777777" w:rsidR="00732A40" w:rsidRPr="00901BD9" w:rsidRDefault="00732A40" w:rsidP="0032052D">
      <w:pPr>
        <w:pStyle w:val="TTULO"/>
        <w:tabs>
          <w:tab w:val="clear" w:pos="3740"/>
          <w:tab w:val="left" w:pos="1890"/>
        </w:tabs>
        <w:ind w:left="1890"/>
        <w:jc w:val="left"/>
        <w:rPr>
          <w:lang w:val="en-US"/>
        </w:rPr>
      </w:pPr>
    </w:p>
    <w:p w14:paraId="2EB0CD66" w14:textId="726EE9A8" w:rsidR="00732A40" w:rsidRPr="007B1303" w:rsidRDefault="00901BD9" w:rsidP="0032052D">
      <w:pPr>
        <w:tabs>
          <w:tab w:val="left" w:pos="1890"/>
        </w:tabs>
        <w:autoSpaceDE w:val="0"/>
        <w:autoSpaceDN w:val="0"/>
        <w:adjustRightInd w:val="0"/>
        <w:spacing w:line="276" w:lineRule="auto"/>
        <w:ind w:left="1890" w:firstLine="0"/>
        <w:jc w:val="left"/>
        <w:rPr>
          <w:rFonts w:ascii="Arial" w:hAnsi="Arial" w:cs="Arial"/>
          <w:b/>
          <w:bCs/>
          <w:szCs w:val="20"/>
          <w:lang w:val="en-US"/>
        </w:rPr>
      </w:pPr>
      <w:r>
        <w:rPr>
          <w:rFonts w:ascii="Lucida Sans Unicode" w:hAnsi="Lucida Sans Unicode" w:cs="Lucida Sans Unicode"/>
          <w:b/>
          <w:bCs/>
          <w:caps/>
          <w:sz w:val="28"/>
          <w:szCs w:val="28"/>
          <w:lang w:val="en-US"/>
        </w:rPr>
        <w:t xml:space="preserve">An </w:t>
      </w:r>
      <w:r w:rsidR="00732A40" w:rsidRPr="007B1303">
        <w:rPr>
          <w:rFonts w:ascii="Lucida Sans Unicode" w:hAnsi="Lucida Sans Unicode" w:cs="Lucida Sans Unicode"/>
          <w:b/>
          <w:bCs/>
          <w:caps/>
          <w:sz w:val="28"/>
          <w:szCs w:val="28"/>
          <w:lang w:val="en-US"/>
        </w:rPr>
        <w:t>AUTONOMOUS MOBILE ROBOT FOR TRANSPORTING WHEELCHAIRS IN HEALTHCARE INSTITUTIONS</w:t>
      </w:r>
    </w:p>
    <w:p w14:paraId="4FC47FDF" w14:textId="77777777" w:rsidR="00732A40" w:rsidRPr="007B1303" w:rsidRDefault="00732A40" w:rsidP="0032052D">
      <w:pPr>
        <w:tabs>
          <w:tab w:val="left" w:pos="1890"/>
        </w:tabs>
        <w:autoSpaceDE w:val="0"/>
        <w:autoSpaceDN w:val="0"/>
        <w:adjustRightInd w:val="0"/>
        <w:ind w:left="2520" w:firstLine="0"/>
        <w:jc w:val="left"/>
        <w:rPr>
          <w:rFonts w:ascii="Arial" w:hAnsi="Arial" w:cs="Arial"/>
          <w:szCs w:val="20"/>
          <w:lang w:val="en-US"/>
        </w:rPr>
      </w:pPr>
    </w:p>
    <w:p w14:paraId="406A623B" w14:textId="77777777" w:rsidR="00732A40" w:rsidRPr="007B1303" w:rsidRDefault="00732A40" w:rsidP="0032052D">
      <w:pPr>
        <w:tabs>
          <w:tab w:val="left" w:pos="1890"/>
        </w:tabs>
        <w:autoSpaceDE w:val="0"/>
        <w:autoSpaceDN w:val="0"/>
        <w:adjustRightInd w:val="0"/>
        <w:ind w:left="2520" w:firstLine="0"/>
        <w:jc w:val="left"/>
        <w:rPr>
          <w:rFonts w:ascii="Arial" w:hAnsi="Arial" w:cs="Arial"/>
          <w:szCs w:val="20"/>
          <w:lang w:val="en-US"/>
        </w:rPr>
      </w:pPr>
    </w:p>
    <w:p w14:paraId="4C475191" w14:textId="77777777" w:rsidR="00732A40" w:rsidRPr="007B1303" w:rsidRDefault="00732A40" w:rsidP="0032052D">
      <w:pPr>
        <w:tabs>
          <w:tab w:val="left" w:pos="1890"/>
        </w:tabs>
        <w:autoSpaceDE w:val="0"/>
        <w:autoSpaceDN w:val="0"/>
        <w:adjustRightInd w:val="0"/>
        <w:ind w:left="2520" w:firstLine="0"/>
        <w:jc w:val="left"/>
        <w:rPr>
          <w:rFonts w:ascii="Arial" w:hAnsi="Arial" w:cs="Arial"/>
          <w:szCs w:val="20"/>
          <w:lang w:val="en-US"/>
        </w:rPr>
      </w:pPr>
    </w:p>
    <w:p w14:paraId="6711033C" w14:textId="77777777" w:rsidR="00732A40" w:rsidRPr="007B1303" w:rsidRDefault="00732A40" w:rsidP="0032052D">
      <w:pPr>
        <w:pStyle w:val="Subttulo1"/>
        <w:tabs>
          <w:tab w:val="left" w:pos="1890"/>
        </w:tabs>
        <w:ind w:left="2520"/>
        <w:jc w:val="left"/>
        <w:rPr>
          <w:lang w:val="en-US"/>
        </w:rPr>
      </w:pPr>
    </w:p>
    <w:p w14:paraId="12B613A7" w14:textId="77777777" w:rsidR="00732A40" w:rsidRPr="007B1303" w:rsidRDefault="00732A40" w:rsidP="0032052D">
      <w:pPr>
        <w:pStyle w:val="Subttulo1"/>
        <w:tabs>
          <w:tab w:val="left" w:pos="1890"/>
        </w:tabs>
        <w:ind w:left="2520"/>
        <w:jc w:val="left"/>
        <w:rPr>
          <w:lang w:val="en-US"/>
        </w:rPr>
      </w:pPr>
    </w:p>
    <w:p w14:paraId="6E1CB4FF" w14:textId="77777777" w:rsidR="00732A40" w:rsidRPr="007B1303" w:rsidRDefault="00732A40" w:rsidP="0032052D">
      <w:pPr>
        <w:pStyle w:val="Subttulo1"/>
        <w:tabs>
          <w:tab w:val="left" w:pos="1890"/>
        </w:tabs>
        <w:ind w:left="2520"/>
        <w:jc w:val="left"/>
        <w:rPr>
          <w:lang w:val="en-US"/>
        </w:rPr>
      </w:pPr>
    </w:p>
    <w:p w14:paraId="5E5897D7" w14:textId="77777777" w:rsidR="00732A40" w:rsidRPr="007B1303" w:rsidRDefault="00732A40" w:rsidP="0032052D">
      <w:pPr>
        <w:pStyle w:val="Subttulo1"/>
        <w:tabs>
          <w:tab w:val="left" w:pos="1890"/>
        </w:tabs>
        <w:ind w:left="2520"/>
        <w:jc w:val="left"/>
        <w:rPr>
          <w:lang w:val="en-US"/>
        </w:rPr>
      </w:pPr>
    </w:p>
    <w:p w14:paraId="07C60107" w14:textId="77777777" w:rsidR="00732A40" w:rsidRPr="007B1303" w:rsidRDefault="00732A40" w:rsidP="0032052D">
      <w:pPr>
        <w:pStyle w:val="Subttulo1"/>
        <w:tabs>
          <w:tab w:val="left" w:pos="1890"/>
        </w:tabs>
        <w:ind w:left="2520"/>
        <w:jc w:val="left"/>
        <w:rPr>
          <w:lang w:val="en-US"/>
        </w:rPr>
      </w:pPr>
    </w:p>
    <w:p w14:paraId="52222EED" w14:textId="77777777" w:rsidR="00732A40" w:rsidRDefault="00732A40" w:rsidP="0032052D">
      <w:pPr>
        <w:pStyle w:val="Subttulo1"/>
        <w:tabs>
          <w:tab w:val="clear" w:pos="2552"/>
          <w:tab w:val="left" w:pos="1890"/>
        </w:tabs>
        <w:ind w:left="1890"/>
        <w:jc w:val="left"/>
      </w:pPr>
      <w:r w:rsidRPr="007B1303">
        <w:t>João Pedro Moreira Faria</w:t>
      </w:r>
      <w:r>
        <w:t xml:space="preserve"> </w:t>
      </w:r>
    </w:p>
    <w:p w14:paraId="627DE498" w14:textId="641F818E" w:rsidR="001A308A" w:rsidRPr="00CD563E" w:rsidRDefault="001A308A" w:rsidP="00732A40">
      <w:pPr>
        <w:pStyle w:val="TtulodeCapaefolhaderosto-IPCA"/>
      </w:pPr>
    </w:p>
    <w:p w14:paraId="0A29E1E0" w14:textId="0175BACA" w:rsidR="001A308A" w:rsidRPr="00CD563E" w:rsidRDefault="001A308A" w:rsidP="00237DD1">
      <w:pPr>
        <w:pStyle w:val="TtulodeCapaefolhaderosto-IPCA"/>
        <w:ind w:left="1843"/>
      </w:pPr>
    </w:p>
    <w:p w14:paraId="201B2276" w14:textId="6F635113" w:rsidR="001A308A" w:rsidRPr="00CD563E" w:rsidRDefault="001A308A" w:rsidP="00237DD1">
      <w:pPr>
        <w:pStyle w:val="TtulodeCapaefolhaderosto-IPCA"/>
        <w:ind w:left="1843"/>
      </w:pPr>
    </w:p>
    <w:p w14:paraId="16394990" w14:textId="7E3DAE4A" w:rsidR="001A308A" w:rsidRPr="00CD563E" w:rsidRDefault="001A308A" w:rsidP="00237DD1">
      <w:pPr>
        <w:pStyle w:val="TtulodeCapaefolhaderosto-IPCA"/>
        <w:ind w:left="1843"/>
      </w:pPr>
    </w:p>
    <w:p w14:paraId="5CEFB729" w14:textId="3C146678" w:rsidR="00D8434F" w:rsidRPr="00EE0F55" w:rsidRDefault="00D8434F" w:rsidP="00D8434F">
      <w:pPr>
        <w:pStyle w:val="Nomes-e-Data-na-Capa-e-Folha-de-Rosto-IPCA"/>
        <w:tabs>
          <w:tab w:val="clear" w:pos="3740"/>
        </w:tabs>
        <w:ind w:left="1843"/>
        <w:sectPr w:rsidR="00D8434F" w:rsidRPr="00EE0F55" w:rsidSect="009F0E6B">
          <w:footerReference w:type="default" r:id="rId9"/>
          <w:pgSz w:w="11900" w:h="16840"/>
          <w:pgMar w:top="1985" w:right="1418" w:bottom="1985" w:left="1701" w:header="709" w:footer="709" w:gutter="0"/>
          <w:pgNumType w:fmt="upperRoman"/>
          <w:cols w:space="708"/>
          <w:titlePg/>
          <w:docGrid w:linePitch="360"/>
        </w:sectPr>
      </w:pPr>
    </w:p>
    <w:p w14:paraId="01DEF541" w14:textId="4FCE0F7D" w:rsidR="00D74B0A" w:rsidRPr="00EE0F55" w:rsidRDefault="00D74B0A" w:rsidP="009C66F9">
      <w:pPr>
        <w:spacing w:after="160" w:line="259" w:lineRule="auto"/>
        <w:ind w:firstLine="0"/>
        <w:jc w:val="left"/>
      </w:pPr>
      <w:r>
        <w:rPr>
          <w:rFonts w:ascii="Lucida Sans Unicode" w:hAnsi="Lucida Sans Unicode"/>
          <w:noProof/>
          <w:sz w:val="24"/>
          <w:lang w:eastAsia="pt-PT"/>
        </w:rPr>
        <w:lastRenderedPageBreak/>
        <w:drawing>
          <wp:anchor distT="0" distB="0" distL="114300" distR="114300" simplePos="0" relativeHeight="251658249" behindDoc="0" locked="0" layoutInCell="1" allowOverlap="1" wp14:anchorId="64D5806A" wp14:editId="795BF915">
            <wp:simplePos x="0" y="0"/>
            <wp:positionH relativeFrom="margin">
              <wp:posOffset>-1080135</wp:posOffset>
            </wp:positionH>
            <wp:positionV relativeFrom="paragraph">
              <wp:posOffset>-1261745</wp:posOffset>
            </wp:positionV>
            <wp:extent cx="7559675" cy="2261235"/>
            <wp:effectExtent l="0" t="0" r="3175" b="5715"/>
            <wp:wrapNone/>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lementos-templates-IPCA-0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59675" cy="2261235"/>
                    </a:xfrm>
                    <a:prstGeom prst="rect">
                      <a:avLst/>
                    </a:prstGeom>
                    <a:ln>
                      <a:noFill/>
                    </a:ln>
                  </pic:spPr>
                </pic:pic>
              </a:graphicData>
            </a:graphic>
            <wp14:sizeRelH relativeFrom="margin">
              <wp14:pctWidth>0</wp14:pctWidth>
            </wp14:sizeRelH>
            <wp14:sizeRelV relativeFrom="margin">
              <wp14:pctHeight>0</wp14:pctHeight>
            </wp14:sizeRelV>
          </wp:anchor>
        </w:drawing>
      </w:r>
    </w:p>
    <w:p w14:paraId="61738079" w14:textId="5D4AC113" w:rsidR="00D74B0A" w:rsidRPr="00EE0F55" w:rsidRDefault="00D74B0A" w:rsidP="009C66F9">
      <w:pPr>
        <w:spacing w:after="160" w:line="259" w:lineRule="auto"/>
        <w:ind w:firstLine="0"/>
        <w:jc w:val="left"/>
      </w:pPr>
    </w:p>
    <w:p w14:paraId="27149533" w14:textId="77777777" w:rsidR="00D74B0A" w:rsidRPr="00EE0F55" w:rsidRDefault="00D74B0A" w:rsidP="009C66F9">
      <w:pPr>
        <w:spacing w:after="160" w:line="259" w:lineRule="auto"/>
        <w:ind w:firstLine="0"/>
        <w:jc w:val="left"/>
      </w:pPr>
    </w:p>
    <w:p w14:paraId="5BAC9DF1" w14:textId="291850A9" w:rsidR="00D74B0A" w:rsidRPr="00EE0F55" w:rsidRDefault="00D74B0A" w:rsidP="009C66F9">
      <w:pPr>
        <w:spacing w:after="160" w:line="259" w:lineRule="auto"/>
        <w:ind w:firstLine="0"/>
        <w:jc w:val="left"/>
        <w:rPr>
          <w:rStyle w:val="TtulodeCapaefolhaderosto-IPCACarter"/>
          <w:rFonts w:cs="Times New Roman"/>
          <w:b w:val="0"/>
          <w:caps w:val="0"/>
          <w:sz w:val="22"/>
          <w:szCs w:val="24"/>
        </w:rPr>
      </w:pPr>
      <w:r w:rsidRPr="00EE0F55">
        <w:rPr>
          <w:rFonts w:ascii="Lucida Sans Unicode" w:hAnsi="Lucida Sans Unicode"/>
          <w:b/>
          <w:noProof/>
          <w:sz w:val="28"/>
          <w:lang w:eastAsia="pt-PT"/>
        </w:rPr>
        <w:t xml:space="preserve"> </w:t>
      </w:r>
    </w:p>
    <w:p w14:paraId="08340D48" w14:textId="77777777" w:rsidR="00D74B0A" w:rsidRPr="00EE0F55" w:rsidRDefault="00D74B0A" w:rsidP="009C66F9">
      <w:pPr>
        <w:spacing w:line="240" w:lineRule="auto"/>
        <w:ind w:firstLine="0"/>
        <w:jc w:val="left"/>
        <w:rPr>
          <w:rStyle w:val="TtulodeCapaefolhaderosto-IPCACarter"/>
          <w:b w:val="0"/>
          <w:caps w:val="0"/>
          <w:sz w:val="22"/>
        </w:rPr>
      </w:pPr>
    </w:p>
    <w:p w14:paraId="4FEE37C1" w14:textId="0F072280" w:rsidR="00D74B0A" w:rsidRPr="00EE0F55" w:rsidRDefault="00D74B0A" w:rsidP="009C66F9">
      <w:pPr>
        <w:pStyle w:val="TtulodeCapaefolhaderosto-IPCA"/>
        <w:ind w:left="1843"/>
      </w:pPr>
    </w:p>
    <w:p w14:paraId="00DDD496" w14:textId="77777777" w:rsidR="00D74B0A" w:rsidRPr="00EE0F55" w:rsidRDefault="00D74B0A" w:rsidP="009C66F9">
      <w:pPr>
        <w:pStyle w:val="TtulodeCapaefolhaderosto-IPCA"/>
        <w:ind w:left="1843"/>
      </w:pPr>
    </w:p>
    <w:p w14:paraId="5931406E" w14:textId="6EB76D7F" w:rsidR="00D74B0A" w:rsidRPr="00EE0F55" w:rsidRDefault="00D74B0A" w:rsidP="009C66F9">
      <w:pPr>
        <w:pStyle w:val="TtulodeCapaefolhaderosto-IPCA"/>
        <w:ind w:left="1843"/>
      </w:pPr>
    </w:p>
    <w:p w14:paraId="51818FCE" w14:textId="77777777" w:rsidR="00D74B0A" w:rsidRPr="00EE0F55" w:rsidRDefault="00D74B0A" w:rsidP="009C66F9">
      <w:pPr>
        <w:pStyle w:val="TtulodeCapaefolhaderosto-IPCA"/>
        <w:ind w:left="1843"/>
      </w:pPr>
    </w:p>
    <w:p w14:paraId="7276C0F4" w14:textId="77777777" w:rsidR="00D74B0A" w:rsidRPr="00EE0F55" w:rsidRDefault="00D74B0A" w:rsidP="009C66F9">
      <w:pPr>
        <w:pStyle w:val="TtulodeCapaefolhaderosto-IPCA"/>
        <w:ind w:left="1843"/>
      </w:pPr>
    </w:p>
    <w:p w14:paraId="1EF089CE" w14:textId="779FFD87" w:rsidR="00D74B0A" w:rsidRPr="00EE0F55" w:rsidRDefault="00D74B0A" w:rsidP="00D74B0A">
      <w:pPr>
        <w:pStyle w:val="TtulodeCapaefolhaderosto-IPCA"/>
      </w:pPr>
    </w:p>
    <w:p w14:paraId="743B7D9B" w14:textId="77777777" w:rsidR="0032052D" w:rsidRDefault="0032052D" w:rsidP="0032052D">
      <w:pPr>
        <w:pStyle w:val="TTULO"/>
        <w:tabs>
          <w:tab w:val="clear" w:pos="3740"/>
          <w:tab w:val="left" w:pos="1890"/>
        </w:tabs>
        <w:ind w:left="1890"/>
        <w:jc w:val="left"/>
      </w:pPr>
      <w:r w:rsidRPr="00C918A2">
        <w:t xml:space="preserve">Mestrado em </w:t>
      </w:r>
      <w:r>
        <w:t>Engenharia Eletrónica e de Computadores</w:t>
      </w:r>
      <w:r w:rsidRPr="00C918A2">
        <w:t xml:space="preserve"> </w:t>
      </w:r>
    </w:p>
    <w:p w14:paraId="294EAC21" w14:textId="490AF970" w:rsidR="0032052D" w:rsidRPr="00901BD9" w:rsidRDefault="0032052D" w:rsidP="0032052D">
      <w:pPr>
        <w:pStyle w:val="Subttulo1"/>
        <w:tabs>
          <w:tab w:val="left" w:pos="1890"/>
        </w:tabs>
        <w:ind w:left="1890"/>
        <w:jc w:val="left"/>
        <w:rPr>
          <w:lang w:val="en-US"/>
        </w:rPr>
      </w:pPr>
      <w:r w:rsidRPr="00901BD9">
        <w:rPr>
          <w:lang w:val="en-US"/>
        </w:rPr>
        <w:t>Plano de Dissertação</w:t>
      </w:r>
    </w:p>
    <w:p w14:paraId="4A2E3B8A" w14:textId="77777777" w:rsidR="0032052D" w:rsidRPr="00901BD9" w:rsidRDefault="0032052D" w:rsidP="0032052D">
      <w:pPr>
        <w:pStyle w:val="TTULO"/>
        <w:tabs>
          <w:tab w:val="clear" w:pos="3740"/>
          <w:tab w:val="left" w:pos="1890"/>
        </w:tabs>
        <w:ind w:left="1890"/>
        <w:jc w:val="left"/>
        <w:rPr>
          <w:lang w:val="en-US"/>
        </w:rPr>
      </w:pPr>
    </w:p>
    <w:p w14:paraId="6AAEF6E5" w14:textId="77777777" w:rsidR="0032052D" w:rsidRPr="00901BD9" w:rsidRDefault="0032052D" w:rsidP="0032052D">
      <w:pPr>
        <w:pStyle w:val="TTULO"/>
        <w:tabs>
          <w:tab w:val="clear" w:pos="3740"/>
          <w:tab w:val="left" w:pos="1890"/>
        </w:tabs>
        <w:ind w:left="1890"/>
        <w:jc w:val="left"/>
        <w:rPr>
          <w:lang w:val="en-US"/>
        </w:rPr>
      </w:pPr>
    </w:p>
    <w:p w14:paraId="5542A042" w14:textId="2D67E2C5" w:rsidR="0032052D" w:rsidRPr="007B1303" w:rsidRDefault="00901BD9" w:rsidP="0032052D">
      <w:pPr>
        <w:tabs>
          <w:tab w:val="left" w:pos="1890"/>
        </w:tabs>
        <w:autoSpaceDE w:val="0"/>
        <w:autoSpaceDN w:val="0"/>
        <w:adjustRightInd w:val="0"/>
        <w:spacing w:line="276" w:lineRule="auto"/>
        <w:ind w:left="1890" w:firstLine="0"/>
        <w:jc w:val="left"/>
        <w:rPr>
          <w:rFonts w:ascii="Arial" w:hAnsi="Arial" w:cs="Arial"/>
          <w:b/>
          <w:bCs/>
          <w:szCs w:val="20"/>
          <w:lang w:val="en-US"/>
        </w:rPr>
      </w:pPr>
      <w:r>
        <w:rPr>
          <w:rFonts w:ascii="Lucida Sans Unicode" w:hAnsi="Lucida Sans Unicode" w:cs="Lucida Sans Unicode"/>
          <w:b/>
          <w:bCs/>
          <w:caps/>
          <w:sz w:val="28"/>
          <w:szCs w:val="28"/>
          <w:lang w:val="en-US"/>
        </w:rPr>
        <w:t xml:space="preserve">An </w:t>
      </w:r>
      <w:r w:rsidR="0032052D" w:rsidRPr="007B1303">
        <w:rPr>
          <w:rFonts w:ascii="Lucida Sans Unicode" w:hAnsi="Lucida Sans Unicode" w:cs="Lucida Sans Unicode"/>
          <w:b/>
          <w:bCs/>
          <w:caps/>
          <w:sz w:val="28"/>
          <w:szCs w:val="28"/>
          <w:lang w:val="en-US"/>
        </w:rPr>
        <w:t>AUTONOMOUS MOBILE ROBOT FOR TRANSPORTING WHEELCHAIRS IN HEALTHCARE INSTITUTIONS</w:t>
      </w:r>
    </w:p>
    <w:p w14:paraId="780AE17C" w14:textId="77777777" w:rsidR="0032052D" w:rsidRPr="007B1303" w:rsidRDefault="0032052D" w:rsidP="0032052D">
      <w:pPr>
        <w:tabs>
          <w:tab w:val="left" w:pos="1890"/>
        </w:tabs>
        <w:autoSpaceDE w:val="0"/>
        <w:autoSpaceDN w:val="0"/>
        <w:adjustRightInd w:val="0"/>
        <w:ind w:left="2520" w:firstLine="0"/>
        <w:jc w:val="left"/>
        <w:rPr>
          <w:rFonts w:ascii="Arial" w:hAnsi="Arial" w:cs="Arial"/>
          <w:szCs w:val="20"/>
          <w:lang w:val="en-US"/>
        </w:rPr>
      </w:pPr>
    </w:p>
    <w:p w14:paraId="54794642" w14:textId="77777777" w:rsidR="0032052D" w:rsidRPr="007B1303" w:rsidRDefault="0032052D" w:rsidP="0032052D">
      <w:pPr>
        <w:tabs>
          <w:tab w:val="left" w:pos="1890"/>
        </w:tabs>
        <w:autoSpaceDE w:val="0"/>
        <w:autoSpaceDN w:val="0"/>
        <w:adjustRightInd w:val="0"/>
        <w:ind w:left="2520" w:firstLine="0"/>
        <w:jc w:val="left"/>
        <w:rPr>
          <w:rFonts w:ascii="Arial" w:hAnsi="Arial" w:cs="Arial"/>
          <w:szCs w:val="20"/>
          <w:lang w:val="en-US"/>
        </w:rPr>
      </w:pPr>
    </w:p>
    <w:p w14:paraId="4B8947B0" w14:textId="77777777" w:rsidR="0032052D" w:rsidRPr="007B1303" w:rsidRDefault="0032052D" w:rsidP="0032052D">
      <w:pPr>
        <w:tabs>
          <w:tab w:val="left" w:pos="1890"/>
        </w:tabs>
        <w:autoSpaceDE w:val="0"/>
        <w:autoSpaceDN w:val="0"/>
        <w:adjustRightInd w:val="0"/>
        <w:ind w:left="2520" w:firstLine="0"/>
        <w:jc w:val="left"/>
        <w:rPr>
          <w:rFonts w:ascii="Arial" w:hAnsi="Arial" w:cs="Arial"/>
          <w:szCs w:val="20"/>
          <w:lang w:val="en-US"/>
        </w:rPr>
      </w:pPr>
    </w:p>
    <w:p w14:paraId="6C90127C" w14:textId="77777777" w:rsidR="0032052D" w:rsidRPr="007B1303" w:rsidRDefault="0032052D" w:rsidP="0032052D">
      <w:pPr>
        <w:pStyle w:val="Subttulo1"/>
        <w:tabs>
          <w:tab w:val="left" w:pos="1890"/>
        </w:tabs>
        <w:ind w:left="2520"/>
        <w:jc w:val="left"/>
        <w:rPr>
          <w:lang w:val="en-US"/>
        </w:rPr>
      </w:pPr>
    </w:p>
    <w:p w14:paraId="6E22204C" w14:textId="77777777" w:rsidR="0032052D" w:rsidRPr="007B1303" w:rsidRDefault="0032052D" w:rsidP="0032052D">
      <w:pPr>
        <w:pStyle w:val="Subttulo1"/>
        <w:tabs>
          <w:tab w:val="left" w:pos="1890"/>
        </w:tabs>
        <w:ind w:left="2520"/>
        <w:jc w:val="left"/>
        <w:rPr>
          <w:lang w:val="en-US"/>
        </w:rPr>
      </w:pPr>
    </w:p>
    <w:p w14:paraId="2E3DEA30" w14:textId="77777777" w:rsidR="0032052D" w:rsidRPr="007B1303" w:rsidRDefault="0032052D" w:rsidP="0032052D">
      <w:pPr>
        <w:pStyle w:val="Subttulo1"/>
        <w:tabs>
          <w:tab w:val="left" w:pos="1890"/>
        </w:tabs>
        <w:ind w:left="2520"/>
        <w:jc w:val="left"/>
        <w:rPr>
          <w:lang w:val="en-US"/>
        </w:rPr>
      </w:pPr>
    </w:p>
    <w:p w14:paraId="184E008B" w14:textId="77777777" w:rsidR="0032052D" w:rsidRPr="007B1303" w:rsidRDefault="0032052D" w:rsidP="0032052D">
      <w:pPr>
        <w:pStyle w:val="Subttulo1"/>
        <w:tabs>
          <w:tab w:val="left" w:pos="1890"/>
        </w:tabs>
        <w:ind w:left="2520"/>
        <w:jc w:val="left"/>
        <w:rPr>
          <w:lang w:val="en-US"/>
        </w:rPr>
      </w:pPr>
    </w:p>
    <w:p w14:paraId="03778474" w14:textId="77777777" w:rsidR="0032052D" w:rsidRPr="007B1303" w:rsidRDefault="0032052D" w:rsidP="0032052D">
      <w:pPr>
        <w:pStyle w:val="Subttulo1"/>
        <w:tabs>
          <w:tab w:val="left" w:pos="1890"/>
        </w:tabs>
        <w:ind w:left="2520"/>
        <w:jc w:val="left"/>
        <w:rPr>
          <w:lang w:val="en-US"/>
        </w:rPr>
      </w:pPr>
    </w:p>
    <w:p w14:paraId="1B211336" w14:textId="77777777" w:rsidR="0032052D" w:rsidRDefault="0032052D" w:rsidP="0032052D">
      <w:pPr>
        <w:pStyle w:val="Subttulo1"/>
        <w:tabs>
          <w:tab w:val="clear" w:pos="2552"/>
          <w:tab w:val="left" w:pos="1890"/>
        </w:tabs>
        <w:ind w:left="1890"/>
        <w:jc w:val="left"/>
      </w:pPr>
      <w:r w:rsidRPr="007B1303">
        <w:t>João Pedro Moreira Faria</w:t>
      </w:r>
      <w:r>
        <w:t xml:space="preserve"> </w:t>
      </w:r>
    </w:p>
    <w:p w14:paraId="5538DB23" w14:textId="2153EFA7" w:rsidR="00D8434F" w:rsidRDefault="00D74B0A">
      <w:pPr>
        <w:spacing w:after="160" w:line="259" w:lineRule="auto"/>
        <w:ind w:firstLine="0"/>
        <w:jc w:val="left"/>
        <w:sectPr w:rsidR="00D8434F" w:rsidSect="009F0E6B">
          <w:type w:val="oddPage"/>
          <w:pgSz w:w="11900" w:h="16840"/>
          <w:pgMar w:top="1985" w:right="1418" w:bottom="1985" w:left="1701" w:header="709" w:footer="709" w:gutter="0"/>
          <w:pgNumType w:fmt="upperRoman"/>
          <w:cols w:space="708"/>
          <w:titlePg/>
          <w:docGrid w:linePitch="360"/>
        </w:sectPr>
      </w:pPr>
      <w:r>
        <w:rPr>
          <w:rFonts w:ascii="Lucida Sans Unicode" w:hAnsi="Lucida Sans Unicode"/>
          <w:b/>
          <w:noProof/>
          <w:sz w:val="28"/>
          <w:lang w:eastAsia="pt-PT"/>
        </w:rPr>
        <w:drawing>
          <wp:anchor distT="0" distB="0" distL="114300" distR="114300" simplePos="0" relativeHeight="251658248" behindDoc="1" locked="0" layoutInCell="1" allowOverlap="1" wp14:anchorId="26E310A0" wp14:editId="467F2C2D">
            <wp:simplePos x="0" y="0"/>
            <wp:positionH relativeFrom="margin">
              <wp:posOffset>-1079500</wp:posOffset>
            </wp:positionH>
            <wp:positionV relativeFrom="margin">
              <wp:posOffset>-1266825</wp:posOffset>
            </wp:positionV>
            <wp:extent cx="7560000" cy="2261453"/>
            <wp:effectExtent l="0" t="0" r="3175" b="5715"/>
            <wp:wrapNone/>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mentos-templates-IPCA-0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60000" cy="2261453"/>
                    </a:xfrm>
                    <a:prstGeom prst="rect">
                      <a:avLst/>
                    </a:prstGeom>
                  </pic:spPr>
                </pic:pic>
              </a:graphicData>
            </a:graphic>
            <wp14:sizeRelH relativeFrom="margin">
              <wp14:pctWidth>0</wp14:pctWidth>
            </wp14:sizeRelH>
            <wp14:sizeRelV relativeFrom="margin">
              <wp14:pctHeight>0</wp14:pctHeight>
            </wp14:sizeRelV>
          </wp:anchor>
        </w:drawing>
      </w:r>
    </w:p>
    <w:p w14:paraId="75435E52" w14:textId="49331C75" w:rsidR="001A308A" w:rsidRDefault="001A308A" w:rsidP="00A17FDD">
      <w:pPr>
        <w:pStyle w:val="TtulosPrembulo-IPCA"/>
      </w:pPr>
      <w:bookmarkStart w:id="0" w:name="_Toc87445470"/>
      <w:bookmarkStart w:id="1" w:name="_Hlk88471759"/>
      <w:bookmarkStart w:id="2" w:name="_Hlk88470893"/>
      <w:r w:rsidRPr="001A308A">
        <w:lastRenderedPageBreak/>
        <w:t>RESUMO</w:t>
      </w:r>
      <w:bookmarkEnd w:id="0"/>
    </w:p>
    <w:p w14:paraId="0E5CA102" w14:textId="009D9D91" w:rsidR="00671C1C" w:rsidRDefault="00672855" w:rsidP="008E2B57">
      <w:pPr>
        <w:spacing w:line="360" w:lineRule="auto"/>
      </w:pPr>
      <w:r w:rsidRPr="003E5E82">
        <w:t>A indústria 4.0 é uma nova era</w:t>
      </w:r>
      <w:r w:rsidR="0024005C">
        <w:t xml:space="preserve"> na qual</w:t>
      </w:r>
      <w:r w:rsidRPr="003E5E82">
        <w:t xml:space="preserve"> a indústria é liderada por tecnologias como a robótica, inteligência artificial e a interconexão dos dispositivos (IIoT). A crescente implementação de robôs nas indústrias permite uma melhor qualidade de serviço com elevada precisão em meno</w:t>
      </w:r>
      <w:r w:rsidR="00CE34B6">
        <w:t>r</w:t>
      </w:r>
      <w:r w:rsidRPr="003E5E82">
        <w:t xml:space="preserve"> tempo. Resultado d</w:t>
      </w:r>
      <w:r w:rsidR="00CE34B6">
        <w:t>essas</w:t>
      </w:r>
      <w:r w:rsidRPr="003E5E82">
        <w:t xml:space="preserve"> vantagen</w:t>
      </w:r>
      <w:r w:rsidR="00CE34B6">
        <w:t>s</w:t>
      </w:r>
      <w:r w:rsidRPr="003E5E82">
        <w:t xml:space="preserve"> começa-se a aplicar em outras áreas como </w:t>
      </w:r>
      <w:r w:rsidR="0024005C">
        <w:t>n</w:t>
      </w:r>
      <w:r w:rsidRPr="003E5E82">
        <w:t xml:space="preserve">a </w:t>
      </w:r>
      <w:r w:rsidR="0024005C">
        <w:t>medicina</w:t>
      </w:r>
      <w:r w:rsidRPr="003E5E82">
        <w:t xml:space="preserve"> ou militar para mitigar problemas. Por exemplo</w:t>
      </w:r>
      <w:r w:rsidR="00AF42C1">
        <w:t>,</w:t>
      </w:r>
      <w:r w:rsidRPr="003E5E82">
        <w:t xml:space="preserve"> nas instituições de saúde o transporte de pacientes é uma tarefa recorrente, repetitiva, demorada, não ergonómica e requer o auxílio dos transportadores de pacientes.</w:t>
      </w:r>
      <w:r>
        <w:t xml:space="preserve"> Existem soluções como as cadeiras de rodas </w:t>
      </w:r>
      <w:r w:rsidR="00505A35">
        <w:t xml:space="preserve">elétricas que facilitam a movimentação </w:t>
      </w:r>
      <w:r w:rsidR="00CE34B6">
        <w:t>d</w:t>
      </w:r>
      <w:r w:rsidR="00505A35">
        <w:t xml:space="preserve">o paciente ou as cadeiras de rodas </w:t>
      </w:r>
      <w:r>
        <w:t>inteligentes que transporta</w:t>
      </w:r>
      <w:r w:rsidR="00CE34B6">
        <w:t>m</w:t>
      </w:r>
      <w:r>
        <w:t xml:space="preserve"> os pa</w:t>
      </w:r>
      <w:r w:rsidR="00505A35">
        <w:t xml:space="preserve">cientes até ao destino </w:t>
      </w:r>
      <w:r w:rsidR="00CE34B6">
        <w:t xml:space="preserve">de forma </w:t>
      </w:r>
      <w:r w:rsidR="00505A35">
        <w:t>autónoma. No entanto</w:t>
      </w:r>
      <w:r w:rsidR="00AF42C1">
        <w:t>,</w:t>
      </w:r>
      <w:r w:rsidR="00505A35">
        <w:t xml:space="preserve"> os custos destes dispostos são avultados e substituí-los </w:t>
      </w:r>
      <w:r w:rsidR="00CE34B6">
        <w:t>por</w:t>
      </w:r>
      <w:r w:rsidR="00505A35">
        <w:t xml:space="preserve"> cadeiras de rodas manuais requer um enorme esforço financeiro </w:t>
      </w:r>
      <w:r w:rsidR="00CE34B6">
        <w:t>das</w:t>
      </w:r>
      <w:r w:rsidR="00505A35">
        <w:t xml:space="preserve"> instituições de saúde.</w:t>
      </w:r>
    </w:p>
    <w:p w14:paraId="111A8913" w14:textId="7212A107" w:rsidR="00FD1E9F" w:rsidRDefault="008E2B57" w:rsidP="00DB42F2">
      <w:pPr>
        <w:spacing w:line="360" w:lineRule="auto"/>
      </w:pPr>
      <w:r>
        <w:t xml:space="preserve">O presente plano de investigação visa propor </w:t>
      </w:r>
      <w:r w:rsidR="00DB42F2">
        <w:t xml:space="preserve">um </w:t>
      </w:r>
      <w:r w:rsidR="00505A35">
        <w:t xml:space="preserve">robô </w:t>
      </w:r>
      <w:r w:rsidR="00DB42F2">
        <w:t xml:space="preserve">AMR </w:t>
      </w:r>
      <w:r w:rsidR="00505A35">
        <w:t xml:space="preserve">transportador de cadeiras de rodas </w:t>
      </w:r>
      <w:r w:rsidR="00DB42F2">
        <w:t>convencionais</w:t>
      </w:r>
      <w:r w:rsidR="00505A35">
        <w:t xml:space="preserve"> existente em </w:t>
      </w:r>
      <w:r w:rsidR="00CE34B6">
        <w:t>hospitais, clínicas, etc</w:t>
      </w:r>
      <w:r w:rsidR="00FD1E9F">
        <w:t xml:space="preserve">. </w:t>
      </w:r>
      <w:r w:rsidR="00505A35">
        <w:t xml:space="preserve">Os </w:t>
      </w:r>
      <w:r w:rsidR="00DB42F2">
        <w:t>comandos de pedido de transporte do paciente</w:t>
      </w:r>
      <w:r w:rsidR="00505A35">
        <w:t xml:space="preserve"> serão dados ao robô </w:t>
      </w:r>
      <w:r w:rsidR="00DB42F2">
        <w:t>através de</w:t>
      </w:r>
      <w:r w:rsidR="00FD1E9F">
        <w:t xml:space="preserve"> um</w:t>
      </w:r>
      <w:r w:rsidR="00DB42F2">
        <w:t>a</w:t>
      </w:r>
      <w:r w:rsidR="00FD1E9F">
        <w:t xml:space="preserve"> aplicação móvel ou web</w:t>
      </w:r>
      <w:r w:rsidR="00CE34B6">
        <w:t xml:space="preserve">site </w:t>
      </w:r>
      <w:r w:rsidR="00DB42F2">
        <w:t xml:space="preserve">pelo médico ou enfermeiro </w:t>
      </w:r>
      <w:r w:rsidR="00505A35">
        <w:t>e</w:t>
      </w:r>
      <w:r w:rsidR="0040081E">
        <w:t xml:space="preserve"> irá estar em constante comunicação com o sistema de gestão da instituição</w:t>
      </w:r>
      <w:r w:rsidR="00505A35">
        <w:t xml:space="preserve">. </w:t>
      </w:r>
      <w:r w:rsidR="00DB42F2">
        <w:t xml:space="preserve">Este robô irá acoplar-se automaticamente à cadeira de rodas manual e, portanto, o seu encaixe terá que ser fácil, ágil e rápido. A comunicação com o sistema de gestão da </w:t>
      </w:r>
      <w:r w:rsidR="0024005C">
        <w:t>instituição</w:t>
      </w:r>
      <w:r w:rsidR="00DB42F2">
        <w:t xml:space="preserve"> é importante uma vez que muitas das vezes o transporte implica mudar de piso e deste modo consegue-se o acesso a elevadores, por exemplo. Os</w:t>
      </w:r>
      <w:r w:rsidR="0040081E">
        <w:t xml:space="preserve"> locais </w:t>
      </w:r>
      <w:r w:rsidR="00CE34B6">
        <w:t xml:space="preserve">de destino </w:t>
      </w:r>
      <w:r w:rsidR="0040081E">
        <w:t>poderem ser blocos operatórios, refeitórios, salas de exames médicos</w:t>
      </w:r>
      <w:r w:rsidR="00CE34B6">
        <w:t xml:space="preserve"> ou</w:t>
      </w:r>
      <w:r w:rsidR="0040081E">
        <w:t xml:space="preserve"> </w:t>
      </w:r>
      <w:r w:rsidR="001C0B57">
        <w:t>áreas</w:t>
      </w:r>
      <w:r w:rsidR="0040081E">
        <w:t xml:space="preserve"> de tratamento.</w:t>
      </w:r>
      <w:r w:rsidR="00FD1E9F">
        <w:t xml:space="preserve"> </w:t>
      </w:r>
    </w:p>
    <w:p w14:paraId="2AB8C6DD" w14:textId="76543D63" w:rsidR="001A308A" w:rsidRDefault="00FD1E9F" w:rsidP="00CE34B6">
      <w:pPr>
        <w:spacing w:line="360" w:lineRule="auto"/>
      </w:pPr>
      <w:r>
        <w:t xml:space="preserve">O resultado esperado deste projeto </w:t>
      </w:r>
      <w:r w:rsidR="0040081E">
        <w:t xml:space="preserve">será um sistema </w:t>
      </w:r>
      <w:r w:rsidR="00CE34B6">
        <w:t xml:space="preserve">robótico para ajudar na gestão de transporte </w:t>
      </w:r>
      <w:r w:rsidR="0040081E">
        <w:t>cadeiras de rodas em instituições de saúde.</w:t>
      </w:r>
    </w:p>
    <w:p w14:paraId="61C5B337" w14:textId="7879384B" w:rsidR="00CE34B6" w:rsidRDefault="00CE34B6" w:rsidP="00CE34B6">
      <w:pPr>
        <w:spacing w:line="360" w:lineRule="auto"/>
      </w:pPr>
    </w:p>
    <w:p w14:paraId="5D7183FD" w14:textId="66E16CBB" w:rsidR="00CE34B6" w:rsidRDefault="00CE34B6" w:rsidP="00CE34B6">
      <w:pPr>
        <w:spacing w:line="360" w:lineRule="auto"/>
      </w:pPr>
    </w:p>
    <w:p w14:paraId="71152A62" w14:textId="77777777" w:rsidR="00CE34B6" w:rsidRPr="00273867" w:rsidRDefault="00CE34B6" w:rsidP="00CE34B6">
      <w:pPr>
        <w:spacing w:line="360" w:lineRule="auto"/>
      </w:pPr>
    </w:p>
    <w:p w14:paraId="3DF9BFC7" w14:textId="2BDF6185" w:rsidR="00F101F8" w:rsidRDefault="001A308A" w:rsidP="00F101F8">
      <w:pPr>
        <w:pStyle w:val="TextoNormal-IPCA"/>
        <w:sectPr w:rsidR="00F101F8" w:rsidSect="00F101F8">
          <w:type w:val="oddPage"/>
          <w:pgSz w:w="11900" w:h="16840"/>
          <w:pgMar w:top="1985" w:right="1418" w:bottom="1985" w:left="1701" w:header="709" w:footer="709" w:gutter="0"/>
          <w:pgNumType w:fmt="upperRoman"/>
          <w:cols w:space="708"/>
          <w:docGrid w:linePitch="360"/>
        </w:sectPr>
      </w:pPr>
      <w:r w:rsidRPr="00273867">
        <w:rPr>
          <w:b/>
        </w:rPr>
        <w:t>Palavras-chave:</w:t>
      </w:r>
      <w:r w:rsidRPr="00273867">
        <w:t xml:space="preserve"> </w:t>
      </w:r>
      <w:r w:rsidR="00CE34B6">
        <w:t xml:space="preserve">Autonomous Mobile Robot (AMR), </w:t>
      </w:r>
      <w:r w:rsidR="00CA75FB">
        <w:t xml:space="preserve">transporte, </w:t>
      </w:r>
      <w:r w:rsidR="00CE34B6">
        <w:t>cadeira de rodas</w:t>
      </w:r>
      <w:r w:rsidR="00CA75FB">
        <w:t xml:space="preserve"> manual</w:t>
      </w:r>
      <w:r w:rsidR="00CE34B6">
        <w:t>,</w:t>
      </w:r>
      <w:r w:rsidR="00AF42C1">
        <w:t xml:space="preserve"> </w:t>
      </w:r>
      <w:r w:rsidR="00F21A96">
        <w:t xml:space="preserve">Gestão </w:t>
      </w:r>
      <w:r w:rsidR="00AF42C1">
        <w:t>Instituições de Saúde.</w:t>
      </w:r>
      <w:r w:rsidR="00CE34B6">
        <w:t xml:space="preserve"> </w:t>
      </w:r>
    </w:p>
    <w:p w14:paraId="01CC2BA3" w14:textId="61CA6A62" w:rsidR="00D74B0A" w:rsidRPr="006669A4" w:rsidRDefault="00D74B0A" w:rsidP="00D74B0A">
      <w:pPr>
        <w:pStyle w:val="TtulosPrembulo-IPCA"/>
        <w:rPr>
          <w:lang w:val="en-US"/>
        </w:rPr>
      </w:pPr>
      <w:bookmarkStart w:id="3" w:name="_Toc87445471"/>
      <w:bookmarkStart w:id="4" w:name="_Hlk88471793"/>
      <w:bookmarkEnd w:id="1"/>
      <w:r w:rsidRPr="006669A4">
        <w:rPr>
          <w:lang w:val="en-US"/>
        </w:rPr>
        <w:lastRenderedPageBreak/>
        <w:t>ABSTRACT</w:t>
      </w:r>
      <w:bookmarkEnd w:id="3"/>
    </w:p>
    <w:p w14:paraId="160F148F" w14:textId="607B5D6D" w:rsidR="00AF42C1" w:rsidRPr="006669A4" w:rsidRDefault="00AF42C1" w:rsidP="00CA75FB">
      <w:pPr>
        <w:spacing w:line="360" w:lineRule="auto"/>
        <w:rPr>
          <w:lang w:val="en-US"/>
        </w:rPr>
      </w:pPr>
      <w:r w:rsidRPr="003E5E82">
        <w:rPr>
          <w:lang w:val="en"/>
        </w:rPr>
        <w:t>Industry 4.0 is a new era in which the industry is led by technologies such as robotics, artificial intelligence, and device interconnection (IIoT). The increasing implementation of robots in industries allows for better quality of service with high accuracy in less time. As a result of these advantages, it is started to apply in other areas such as medical or military to mitigate problems. For example, in health institutions, the transport of patients is a recurrent, repetitive, time-consuming, non-ergonomic task and requires the help of patient transporters. There are solutions such as electric wheelchairs that facilitate patient movement or smart wheelchairs that transport patients to their destination autonomously. However, the costs of these arranged are huge and replacing them with manual wheelchairs requires a huge financial effort from health institutions.</w:t>
      </w:r>
    </w:p>
    <w:p w14:paraId="5B947130" w14:textId="6B97CAEC" w:rsidR="00AF42C1" w:rsidRPr="006669A4" w:rsidRDefault="00AF42C1" w:rsidP="00CA75FB">
      <w:pPr>
        <w:spacing w:line="360" w:lineRule="auto"/>
        <w:rPr>
          <w:lang w:val="en-US"/>
        </w:rPr>
      </w:pPr>
      <w:r>
        <w:rPr>
          <w:lang w:val="en"/>
        </w:rPr>
        <w:t xml:space="preserve">This research plan aims to propose a conventional wheelchair transporter AMR robot existing in hospitals, clinics, etc. The patient's transport request commands will be given to the robot through a mobile application or website by the doctor or nurse and will be in constant communication with the institution's management system. This robot will automatically attach to the manual wheelchair and therefore its fitting will have to be easy, agile, and fast. Communication with the intuition management system is important since transport often involves changing floors and thus gaining access to elevators, for example. The destination locations may be operating rooms, cafeterias, medical examination rooms, or treatment areas. </w:t>
      </w:r>
    </w:p>
    <w:p w14:paraId="68C723F7" w14:textId="77777777" w:rsidR="00AF42C1" w:rsidRPr="006669A4" w:rsidRDefault="00AF42C1" w:rsidP="00CA75FB">
      <w:pPr>
        <w:spacing w:line="360" w:lineRule="auto"/>
        <w:rPr>
          <w:lang w:val="en-US"/>
        </w:rPr>
      </w:pPr>
      <w:r>
        <w:rPr>
          <w:lang w:val="en"/>
        </w:rPr>
        <w:t>The expected result of this project will be a robotic system to assist in the management of wheelchair transportation in health institutions.</w:t>
      </w:r>
    </w:p>
    <w:p w14:paraId="67C2AF2E" w14:textId="278F0550" w:rsidR="00A17FDD" w:rsidRDefault="00A17FDD" w:rsidP="00A17FDD">
      <w:pPr>
        <w:pStyle w:val="TextoNormal-IPCA"/>
        <w:rPr>
          <w:lang w:val="en-US"/>
        </w:rPr>
      </w:pPr>
    </w:p>
    <w:p w14:paraId="34CBA3B5" w14:textId="035421D6" w:rsidR="00091022" w:rsidRDefault="00091022" w:rsidP="00A17FDD">
      <w:pPr>
        <w:pStyle w:val="TextoNormal-IPCA"/>
        <w:rPr>
          <w:lang w:val="en-US"/>
        </w:rPr>
      </w:pPr>
    </w:p>
    <w:p w14:paraId="4DA2C25E" w14:textId="77777777" w:rsidR="00091022" w:rsidRPr="00273867" w:rsidRDefault="00091022" w:rsidP="00091022">
      <w:pPr>
        <w:pStyle w:val="TextoNormal-IPCA"/>
        <w:spacing w:before="0"/>
        <w:rPr>
          <w:lang w:val="en-US"/>
        </w:rPr>
      </w:pPr>
    </w:p>
    <w:p w14:paraId="32C75EE3" w14:textId="369CC0FA" w:rsidR="00A17FDD" w:rsidRDefault="00A17FDD" w:rsidP="00091022">
      <w:pPr>
        <w:pStyle w:val="TextoNormal-IPCA"/>
        <w:spacing w:before="0"/>
        <w:rPr>
          <w:lang w:val="en-US"/>
        </w:rPr>
      </w:pPr>
      <w:r w:rsidRPr="00273867">
        <w:rPr>
          <w:b/>
          <w:lang w:val="en-US"/>
        </w:rPr>
        <w:t>Keywords:</w:t>
      </w:r>
      <w:r w:rsidRPr="00273867">
        <w:rPr>
          <w:lang w:val="en-US"/>
        </w:rPr>
        <w:t xml:space="preserve"> </w:t>
      </w:r>
      <w:r w:rsidR="00CA75FB">
        <w:rPr>
          <w:lang w:val="en"/>
        </w:rPr>
        <w:t xml:space="preserve">Autonomous Mobile Robot (AMR), transportation, manual wheelchair, </w:t>
      </w:r>
      <w:r w:rsidR="00F21A96">
        <w:rPr>
          <w:lang w:val="en"/>
        </w:rPr>
        <w:t xml:space="preserve">Management </w:t>
      </w:r>
      <w:r w:rsidR="00CA75FB">
        <w:rPr>
          <w:lang w:val="en"/>
        </w:rPr>
        <w:t>Health Institutions.</w:t>
      </w:r>
    </w:p>
    <w:bookmarkEnd w:id="4"/>
    <w:p w14:paraId="54F05FB7" w14:textId="6C101BC8" w:rsidR="00F101F8" w:rsidRPr="006669A4" w:rsidRDefault="00A17FDD" w:rsidP="00F101F8">
      <w:pPr>
        <w:pStyle w:val="TtulodeCapaefolhaderosto-IPCA"/>
        <w:rPr>
          <w:lang w:val="en-US"/>
        </w:rPr>
        <w:sectPr w:rsidR="00F101F8" w:rsidRPr="006669A4" w:rsidSect="00F101F8">
          <w:type w:val="oddPage"/>
          <w:pgSz w:w="11900" w:h="16840"/>
          <w:pgMar w:top="1985" w:right="1418" w:bottom="1985" w:left="1701" w:header="709" w:footer="709" w:gutter="0"/>
          <w:pgNumType w:fmt="upperRoman"/>
          <w:cols w:space="708"/>
          <w:docGrid w:linePitch="360"/>
        </w:sectPr>
      </w:pPr>
      <w:r w:rsidRPr="006669A4">
        <w:rPr>
          <w:lang w:val="en-US"/>
        </w:rPr>
        <w:br w:type="page"/>
      </w:r>
      <w:bookmarkStart w:id="5" w:name="_Hlk75776582"/>
    </w:p>
    <w:p w14:paraId="1D05E284" w14:textId="77280D73" w:rsidR="00A17FDD" w:rsidRPr="00F43910" w:rsidRDefault="00A17FDD" w:rsidP="00F43910">
      <w:pPr>
        <w:pStyle w:val="TtulodeCapaefolhaderosto-IPCA"/>
        <w:spacing w:line="360" w:lineRule="auto"/>
        <w:rPr>
          <w:rFonts w:ascii="Arial" w:hAnsi="Arial" w:cs="Arial"/>
          <w:sz w:val="24"/>
          <w:szCs w:val="20"/>
        </w:rPr>
      </w:pPr>
      <w:r w:rsidRPr="00F43910">
        <w:rPr>
          <w:rFonts w:ascii="Arial" w:hAnsi="Arial" w:cs="Arial"/>
          <w:sz w:val="24"/>
          <w:szCs w:val="20"/>
        </w:rPr>
        <w:lastRenderedPageBreak/>
        <w:t>Lista de Abreviaturas e/ou Sigla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642"/>
      </w:tblGrid>
      <w:tr w:rsidR="00855035" w14:paraId="5BCCD1FE" w14:textId="77777777" w:rsidTr="00672855">
        <w:tc>
          <w:tcPr>
            <w:tcW w:w="1129" w:type="dxa"/>
          </w:tcPr>
          <w:p w14:paraId="539BD128" w14:textId="77777777" w:rsidR="00855035" w:rsidRPr="00626DA9" w:rsidRDefault="00855035" w:rsidP="00626DA9">
            <w:pPr>
              <w:ind w:firstLine="0"/>
              <w:rPr>
                <w:b/>
                <w:bCs/>
              </w:rPr>
            </w:pPr>
            <w:r w:rsidRPr="00626DA9">
              <w:rPr>
                <w:b/>
                <w:bCs/>
              </w:rPr>
              <w:t>AMR</w:t>
            </w:r>
          </w:p>
        </w:tc>
        <w:tc>
          <w:tcPr>
            <w:tcW w:w="7642" w:type="dxa"/>
          </w:tcPr>
          <w:p w14:paraId="1BB3CD04" w14:textId="77777777" w:rsidR="00855035" w:rsidRDefault="00855035" w:rsidP="00626DA9">
            <w:pPr>
              <w:ind w:firstLine="0"/>
            </w:pPr>
            <w:r>
              <w:t>Autonomous Mobile Robot</w:t>
            </w:r>
          </w:p>
        </w:tc>
      </w:tr>
      <w:tr w:rsidR="00855035" w14:paraId="79F779E4" w14:textId="77777777" w:rsidTr="00672855">
        <w:tc>
          <w:tcPr>
            <w:tcW w:w="1129" w:type="dxa"/>
          </w:tcPr>
          <w:p w14:paraId="5BA0D84F" w14:textId="77777777" w:rsidR="00855035" w:rsidRPr="00626DA9" w:rsidRDefault="00855035" w:rsidP="00626DA9">
            <w:pPr>
              <w:ind w:firstLine="0"/>
              <w:rPr>
                <w:b/>
                <w:bCs/>
              </w:rPr>
            </w:pPr>
            <w:r>
              <w:rPr>
                <w:b/>
                <w:bCs/>
              </w:rPr>
              <w:t>AI</w:t>
            </w:r>
          </w:p>
        </w:tc>
        <w:tc>
          <w:tcPr>
            <w:tcW w:w="7642" w:type="dxa"/>
          </w:tcPr>
          <w:p w14:paraId="44974323" w14:textId="77777777" w:rsidR="00855035" w:rsidRPr="00626DA9" w:rsidRDefault="00855035" w:rsidP="00626DA9">
            <w:pPr>
              <w:ind w:firstLine="0"/>
            </w:pPr>
            <w:r>
              <w:t>Artificial Intelligence</w:t>
            </w:r>
          </w:p>
        </w:tc>
      </w:tr>
      <w:tr w:rsidR="00855035" w14:paraId="6856955A" w14:textId="77777777" w:rsidTr="00672855">
        <w:tc>
          <w:tcPr>
            <w:tcW w:w="1129" w:type="dxa"/>
          </w:tcPr>
          <w:p w14:paraId="260C1A6A" w14:textId="77777777" w:rsidR="00855035" w:rsidRPr="00626DA9" w:rsidRDefault="00855035" w:rsidP="00626DA9">
            <w:pPr>
              <w:ind w:firstLine="0"/>
              <w:rPr>
                <w:b/>
                <w:bCs/>
              </w:rPr>
            </w:pPr>
            <w:r w:rsidRPr="00626DA9">
              <w:rPr>
                <w:b/>
                <w:bCs/>
              </w:rPr>
              <w:t>AMCL</w:t>
            </w:r>
          </w:p>
        </w:tc>
        <w:tc>
          <w:tcPr>
            <w:tcW w:w="7642" w:type="dxa"/>
          </w:tcPr>
          <w:p w14:paraId="395E0E47" w14:textId="77777777" w:rsidR="00855035" w:rsidRDefault="00855035" w:rsidP="00626DA9">
            <w:pPr>
              <w:ind w:firstLine="0"/>
            </w:pPr>
            <w:r w:rsidRPr="00626DA9">
              <w:t>Adaptive Monte Carlo Localization</w:t>
            </w:r>
          </w:p>
        </w:tc>
      </w:tr>
      <w:tr w:rsidR="00855035" w14:paraId="1595E26E" w14:textId="77777777" w:rsidTr="00672855">
        <w:tc>
          <w:tcPr>
            <w:tcW w:w="1129" w:type="dxa"/>
          </w:tcPr>
          <w:p w14:paraId="5CAC9C8C" w14:textId="77777777" w:rsidR="00855035" w:rsidRPr="00626DA9" w:rsidRDefault="00855035" w:rsidP="00626DA9">
            <w:pPr>
              <w:ind w:firstLine="0"/>
              <w:rPr>
                <w:b/>
                <w:bCs/>
              </w:rPr>
            </w:pPr>
            <w:r w:rsidRPr="00626DA9">
              <w:rPr>
                <w:b/>
                <w:bCs/>
              </w:rPr>
              <w:t>CDW</w:t>
            </w:r>
          </w:p>
        </w:tc>
        <w:tc>
          <w:tcPr>
            <w:tcW w:w="7642" w:type="dxa"/>
          </w:tcPr>
          <w:p w14:paraId="64FE948D" w14:textId="77777777" w:rsidR="00855035" w:rsidRPr="00626DA9" w:rsidRDefault="00855035" w:rsidP="00626DA9">
            <w:pPr>
              <w:ind w:firstLine="0"/>
            </w:pPr>
            <w:r w:rsidRPr="00626DA9">
              <w:t>Connected Driverless Wheelchair</w:t>
            </w:r>
          </w:p>
        </w:tc>
      </w:tr>
      <w:tr w:rsidR="00855035" w14:paraId="0E42569F" w14:textId="77777777" w:rsidTr="00672855">
        <w:tc>
          <w:tcPr>
            <w:tcW w:w="1129" w:type="dxa"/>
          </w:tcPr>
          <w:p w14:paraId="321C5D72" w14:textId="77777777" w:rsidR="00855035" w:rsidRPr="00626DA9" w:rsidRDefault="00855035" w:rsidP="00626DA9">
            <w:pPr>
              <w:ind w:firstLine="0"/>
              <w:rPr>
                <w:b/>
                <w:bCs/>
              </w:rPr>
            </w:pPr>
            <w:r w:rsidRPr="00626DA9">
              <w:rPr>
                <w:b/>
                <w:bCs/>
              </w:rPr>
              <w:t>ELA</w:t>
            </w:r>
          </w:p>
        </w:tc>
        <w:tc>
          <w:tcPr>
            <w:tcW w:w="7642" w:type="dxa"/>
          </w:tcPr>
          <w:p w14:paraId="05399CD5" w14:textId="77777777" w:rsidR="00855035" w:rsidRDefault="00855035" w:rsidP="00626DA9">
            <w:pPr>
              <w:ind w:firstLine="0"/>
            </w:pPr>
            <w:r w:rsidRPr="00626DA9">
              <w:t>Esclerose Lateral Amiotrófica</w:t>
            </w:r>
          </w:p>
        </w:tc>
      </w:tr>
      <w:tr w:rsidR="00855035" w14:paraId="6441F9B6" w14:textId="77777777" w:rsidTr="00672855">
        <w:tc>
          <w:tcPr>
            <w:tcW w:w="1129" w:type="dxa"/>
          </w:tcPr>
          <w:p w14:paraId="2201D0EE" w14:textId="77777777" w:rsidR="00855035" w:rsidRPr="00626DA9" w:rsidRDefault="00855035" w:rsidP="00626DA9">
            <w:pPr>
              <w:ind w:firstLine="0"/>
              <w:rPr>
                <w:b/>
                <w:bCs/>
              </w:rPr>
            </w:pPr>
            <w:r w:rsidRPr="00626DA9">
              <w:rPr>
                <w:b/>
                <w:bCs/>
              </w:rPr>
              <w:t>IIoT</w:t>
            </w:r>
          </w:p>
        </w:tc>
        <w:tc>
          <w:tcPr>
            <w:tcW w:w="7642" w:type="dxa"/>
          </w:tcPr>
          <w:p w14:paraId="3AB8F2A8" w14:textId="77777777" w:rsidR="00855035" w:rsidRDefault="00855035" w:rsidP="00626DA9">
            <w:pPr>
              <w:ind w:firstLine="0"/>
            </w:pPr>
            <w:r w:rsidRPr="00626DA9">
              <w:t xml:space="preserve">Industrial </w:t>
            </w:r>
            <w:r>
              <w:t>I</w:t>
            </w:r>
            <w:r w:rsidRPr="00626DA9">
              <w:t xml:space="preserve">nternet </w:t>
            </w:r>
            <w:proofErr w:type="spellStart"/>
            <w:r w:rsidRPr="00626DA9">
              <w:t>of</w:t>
            </w:r>
            <w:proofErr w:type="spellEnd"/>
            <w:r w:rsidRPr="00626DA9">
              <w:t xml:space="preserve"> </w:t>
            </w:r>
            <w:proofErr w:type="spellStart"/>
            <w:r>
              <w:t>T</w:t>
            </w:r>
            <w:r w:rsidRPr="00626DA9">
              <w:t>hings</w:t>
            </w:r>
            <w:proofErr w:type="spellEnd"/>
          </w:p>
        </w:tc>
      </w:tr>
      <w:tr w:rsidR="00855035" w14:paraId="509F1FE2" w14:textId="77777777" w:rsidTr="00672855">
        <w:tc>
          <w:tcPr>
            <w:tcW w:w="1129" w:type="dxa"/>
          </w:tcPr>
          <w:p w14:paraId="52159D6C" w14:textId="77777777" w:rsidR="00855035" w:rsidRPr="00626DA9" w:rsidRDefault="00855035" w:rsidP="00626DA9">
            <w:pPr>
              <w:ind w:firstLine="0"/>
              <w:rPr>
                <w:b/>
                <w:bCs/>
              </w:rPr>
            </w:pPr>
            <w:r w:rsidRPr="00626DA9">
              <w:rPr>
                <w:b/>
                <w:bCs/>
              </w:rPr>
              <w:t>IMU</w:t>
            </w:r>
          </w:p>
        </w:tc>
        <w:tc>
          <w:tcPr>
            <w:tcW w:w="7642" w:type="dxa"/>
          </w:tcPr>
          <w:p w14:paraId="22451E10" w14:textId="77777777" w:rsidR="00855035" w:rsidRDefault="00855035" w:rsidP="00626DA9">
            <w:pPr>
              <w:ind w:firstLine="0"/>
            </w:pPr>
            <w:r>
              <w:t>Inertial Measurement Unit</w:t>
            </w:r>
          </w:p>
        </w:tc>
      </w:tr>
      <w:tr w:rsidR="00855035" w14:paraId="1D645040" w14:textId="77777777" w:rsidTr="00672855">
        <w:tc>
          <w:tcPr>
            <w:tcW w:w="1129" w:type="dxa"/>
          </w:tcPr>
          <w:p w14:paraId="0396F34D" w14:textId="77777777" w:rsidR="00855035" w:rsidRPr="00626DA9" w:rsidRDefault="00855035" w:rsidP="00626DA9">
            <w:pPr>
              <w:ind w:firstLine="0"/>
              <w:rPr>
                <w:b/>
                <w:bCs/>
              </w:rPr>
            </w:pPr>
            <w:r w:rsidRPr="00626DA9">
              <w:rPr>
                <w:b/>
                <w:bCs/>
              </w:rPr>
              <w:t>ROS</w:t>
            </w:r>
          </w:p>
        </w:tc>
        <w:tc>
          <w:tcPr>
            <w:tcW w:w="7642" w:type="dxa"/>
          </w:tcPr>
          <w:p w14:paraId="51008E6A" w14:textId="77777777" w:rsidR="00855035" w:rsidRDefault="00855035" w:rsidP="00626DA9">
            <w:pPr>
              <w:ind w:firstLine="0"/>
            </w:pPr>
            <w:r w:rsidRPr="00626DA9">
              <w:t>Robot Operating System</w:t>
            </w:r>
          </w:p>
        </w:tc>
      </w:tr>
      <w:tr w:rsidR="00855035" w14:paraId="787A99A8" w14:textId="77777777" w:rsidTr="00672855">
        <w:tc>
          <w:tcPr>
            <w:tcW w:w="1129" w:type="dxa"/>
          </w:tcPr>
          <w:p w14:paraId="2C6775A0" w14:textId="77777777" w:rsidR="00855035" w:rsidRPr="00626DA9" w:rsidRDefault="00855035" w:rsidP="00626DA9">
            <w:pPr>
              <w:ind w:firstLine="0"/>
              <w:rPr>
                <w:b/>
                <w:bCs/>
              </w:rPr>
            </w:pPr>
            <w:r w:rsidRPr="00626DA9">
              <w:rPr>
                <w:b/>
                <w:bCs/>
              </w:rPr>
              <w:t>SLAM</w:t>
            </w:r>
          </w:p>
        </w:tc>
        <w:tc>
          <w:tcPr>
            <w:tcW w:w="7642" w:type="dxa"/>
          </w:tcPr>
          <w:p w14:paraId="181854D1" w14:textId="77777777" w:rsidR="00855035" w:rsidRDefault="00855035" w:rsidP="00626DA9">
            <w:pPr>
              <w:ind w:firstLine="0"/>
            </w:pPr>
            <w:r>
              <w:t>Simultaneous Localization And Mapping</w:t>
            </w:r>
          </w:p>
        </w:tc>
      </w:tr>
      <w:tr w:rsidR="00855035" w14:paraId="4B823E7C" w14:textId="77777777" w:rsidTr="00672855">
        <w:tc>
          <w:tcPr>
            <w:tcW w:w="1129" w:type="dxa"/>
          </w:tcPr>
          <w:p w14:paraId="1265CA07" w14:textId="77777777" w:rsidR="00855035" w:rsidRPr="00626DA9" w:rsidRDefault="00855035" w:rsidP="00626DA9">
            <w:pPr>
              <w:ind w:firstLine="0"/>
              <w:rPr>
                <w:b/>
                <w:bCs/>
              </w:rPr>
            </w:pPr>
            <w:r w:rsidRPr="00626DA9">
              <w:rPr>
                <w:b/>
                <w:bCs/>
              </w:rPr>
              <w:t>USB</w:t>
            </w:r>
          </w:p>
        </w:tc>
        <w:tc>
          <w:tcPr>
            <w:tcW w:w="7642" w:type="dxa"/>
          </w:tcPr>
          <w:p w14:paraId="66043C17" w14:textId="77777777" w:rsidR="00855035" w:rsidRDefault="00855035" w:rsidP="00626DA9">
            <w:pPr>
              <w:ind w:firstLine="0"/>
            </w:pPr>
            <w:r w:rsidRPr="00626DA9">
              <w:t>Universal Serial Bus</w:t>
            </w:r>
          </w:p>
        </w:tc>
      </w:tr>
    </w:tbl>
    <w:p w14:paraId="1AA571BE" w14:textId="77777777" w:rsidR="00626DA9" w:rsidRPr="00626DA9" w:rsidRDefault="00626DA9" w:rsidP="00626DA9"/>
    <w:bookmarkEnd w:id="5"/>
    <w:p w14:paraId="704B9E02" w14:textId="6DE7F5C2" w:rsidR="00F101F8" w:rsidRPr="00F101F8" w:rsidRDefault="00F101F8" w:rsidP="00F101F8">
      <w:pPr>
        <w:spacing w:after="160" w:line="259" w:lineRule="auto"/>
        <w:ind w:firstLine="0"/>
        <w:jc w:val="left"/>
        <w:rPr>
          <w:sz w:val="22"/>
        </w:rPr>
        <w:sectPr w:rsidR="00F101F8" w:rsidRPr="00F101F8" w:rsidSect="00F101F8">
          <w:type w:val="oddPage"/>
          <w:pgSz w:w="11900" w:h="16840"/>
          <w:pgMar w:top="1985" w:right="1418" w:bottom="1985" w:left="1701" w:header="709" w:footer="709" w:gutter="0"/>
          <w:pgNumType w:fmt="upperRoman"/>
          <w:cols w:space="708"/>
          <w:docGrid w:linePitch="360"/>
        </w:sectPr>
      </w:pPr>
      <w:r>
        <w:br w:type="page"/>
      </w:r>
    </w:p>
    <w:p w14:paraId="63A2F8E2" w14:textId="4890ADE7" w:rsidR="00A17FDD" w:rsidRPr="00A17FDD" w:rsidRDefault="00A17FDD" w:rsidP="00A17FDD">
      <w:pPr>
        <w:pStyle w:val="TtulosPrembulo-IPCA"/>
      </w:pPr>
      <w:bookmarkStart w:id="6" w:name="_Toc87445472"/>
      <w:r w:rsidRPr="00A17FDD">
        <w:lastRenderedPageBreak/>
        <w:t>ÍNDICE</w:t>
      </w:r>
      <w:bookmarkEnd w:id="6"/>
      <w:r w:rsidRPr="00A17FDD">
        <w:t xml:space="preserve"> </w:t>
      </w:r>
    </w:p>
    <w:p w14:paraId="210FE2DD" w14:textId="2FB25A7B" w:rsidR="00844487" w:rsidRDefault="00A17FDD">
      <w:pPr>
        <w:pStyle w:val="ndice1"/>
        <w:rPr>
          <w:rFonts w:asciiTheme="minorHAnsi" w:eastAsiaTheme="minorEastAsia" w:hAnsiTheme="minorHAnsi" w:cstheme="minorBidi"/>
          <w:caps w:val="0"/>
          <w:noProof/>
          <w:sz w:val="22"/>
          <w:szCs w:val="22"/>
          <w:lang w:eastAsia="pt-PT"/>
        </w:rPr>
      </w:pPr>
      <w:r>
        <w:rPr>
          <w:caps w:val="0"/>
        </w:rPr>
        <w:fldChar w:fldCharType="begin"/>
      </w:r>
      <w:r>
        <w:rPr>
          <w:caps w:val="0"/>
        </w:rPr>
        <w:instrText xml:space="preserve"> TOC \o "1-5" \u </w:instrText>
      </w:r>
      <w:r>
        <w:rPr>
          <w:caps w:val="0"/>
        </w:rPr>
        <w:fldChar w:fldCharType="separate"/>
      </w:r>
      <w:r w:rsidR="00844487">
        <w:rPr>
          <w:noProof/>
        </w:rPr>
        <w:t>RESUMO</w:t>
      </w:r>
      <w:r w:rsidR="00844487">
        <w:rPr>
          <w:noProof/>
        </w:rPr>
        <w:tab/>
      </w:r>
      <w:r w:rsidR="00844487">
        <w:rPr>
          <w:noProof/>
        </w:rPr>
        <w:fldChar w:fldCharType="begin"/>
      </w:r>
      <w:r w:rsidR="00844487">
        <w:rPr>
          <w:noProof/>
        </w:rPr>
        <w:instrText xml:space="preserve"> PAGEREF _Toc87445470 \h </w:instrText>
      </w:r>
      <w:r w:rsidR="00844487">
        <w:rPr>
          <w:noProof/>
        </w:rPr>
      </w:r>
      <w:r w:rsidR="00844487">
        <w:rPr>
          <w:noProof/>
        </w:rPr>
        <w:fldChar w:fldCharType="separate"/>
      </w:r>
      <w:r w:rsidR="00C228AC">
        <w:rPr>
          <w:noProof/>
        </w:rPr>
        <w:t>V</w:t>
      </w:r>
      <w:r w:rsidR="00844487">
        <w:rPr>
          <w:noProof/>
        </w:rPr>
        <w:fldChar w:fldCharType="end"/>
      </w:r>
    </w:p>
    <w:p w14:paraId="797EEFA7" w14:textId="5F0A9F76" w:rsidR="00844487" w:rsidRDefault="00844487">
      <w:pPr>
        <w:pStyle w:val="ndice1"/>
        <w:rPr>
          <w:rFonts w:asciiTheme="minorHAnsi" w:eastAsiaTheme="minorEastAsia" w:hAnsiTheme="minorHAnsi" w:cstheme="minorBidi"/>
          <w:caps w:val="0"/>
          <w:noProof/>
          <w:sz w:val="22"/>
          <w:szCs w:val="22"/>
          <w:lang w:eastAsia="pt-PT"/>
        </w:rPr>
      </w:pPr>
      <w:r w:rsidRPr="00A1086A">
        <w:rPr>
          <w:noProof/>
          <w:lang w:val="en-US"/>
        </w:rPr>
        <w:t>ABSTRACT</w:t>
      </w:r>
      <w:r>
        <w:rPr>
          <w:noProof/>
        </w:rPr>
        <w:tab/>
      </w:r>
      <w:r>
        <w:rPr>
          <w:noProof/>
        </w:rPr>
        <w:fldChar w:fldCharType="begin"/>
      </w:r>
      <w:r>
        <w:rPr>
          <w:noProof/>
        </w:rPr>
        <w:instrText xml:space="preserve"> PAGEREF _Toc87445471 \h </w:instrText>
      </w:r>
      <w:r>
        <w:rPr>
          <w:noProof/>
        </w:rPr>
      </w:r>
      <w:r>
        <w:rPr>
          <w:noProof/>
        </w:rPr>
        <w:fldChar w:fldCharType="separate"/>
      </w:r>
      <w:r w:rsidR="00C228AC">
        <w:rPr>
          <w:noProof/>
        </w:rPr>
        <w:t>VII</w:t>
      </w:r>
      <w:r>
        <w:rPr>
          <w:noProof/>
        </w:rPr>
        <w:fldChar w:fldCharType="end"/>
      </w:r>
    </w:p>
    <w:p w14:paraId="15BCE2CA" w14:textId="1A509511" w:rsidR="00844487" w:rsidRDefault="00844487">
      <w:pPr>
        <w:pStyle w:val="ndice1"/>
        <w:rPr>
          <w:rFonts w:asciiTheme="minorHAnsi" w:eastAsiaTheme="minorEastAsia" w:hAnsiTheme="minorHAnsi" w:cstheme="minorBidi"/>
          <w:caps w:val="0"/>
          <w:noProof/>
          <w:sz w:val="22"/>
          <w:szCs w:val="22"/>
          <w:lang w:eastAsia="pt-PT"/>
        </w:rPr>
      </w:pPr>
      <w:r>
        <w:rPr>
          <w:noProof/>
        </w:rPr>
        <w:t>ÍNDICE</w:t>
      </w:r>
      <w:r>
        <w:rPr>
          <w:noProof/>
        </w:rPr>
        <w:tab/>
      </w:r>
      <w:r>
        <w:rPr>
          <w:noProof/>
        </w:rPr>
        <w:fldChar w:fldCharType="begin"/>
      </w:r>
      <w:r>
        <w:rPr>
          <w:noProof/>
        </w:rPr>
        <w:instrText xml:space="preserve"> PAGEREF _Toc87445472 \h </w:instrText>
      </w:r>
      <w:r>
        <w:rPr>
          <w:noProof/>
        </w:rPr>
      </w:r>
      <w:r>
        <w:rPr>
          <w:noProof/>
        </w:rPr>
        <w:fldChar w:fldCharType="separate"/>
      </w:r>
      <w:r w:rsidR="00C228AC">
        <w:rPr>
          <w:noProof/>
        </w:rPr>
        <w:t>XI</w:t>
      </w:r>
      <w:r>
        <w:rPr>
          <w:noProof/>
        </w:rPr>
        <w:fldChar w:fldCharType="end"/>
      </w:r>
    </w:p>
    <w:p w14:paraId="0A552272" w14:textId="093AEB35" w:rsidR="00844487" w:rsidRDefault="00844487">
      <w:pPr>
        <w:pStyle w:val="ndice1"/>
        <w:rPr>
          <w:rFonts w:asciiTheme="minorHAnsi" w:eastAsiaTheme="minorEastAsia" w:hAnsiTheme="minorHAnsi" w:cstheme="minorBidi"/>
          <w:caps w:val="0"/>
          <w:noProof/>
          <w:sz w:val="22"/>
          <w:szCs w:val="22"/>
          <w:lang w:eastAsia="pt-PT"/>
        </w:rPr>
      </w:pPr>
      <w:r>
        <w:rPr>
          <w:noProof/>
        </w:rPr>
        <w:t>ÍNDICE DE FIGURAS</w:t>
      </w:r>
      <w:r>
        <w:rPr>
          <w:noProof/>
        </w:rPr>
        <w:tab/>
      </w:r>
      <w:r>
        <w:rPr>
          <w:noProof/>
        </w:rPr>
        <w:fldChar w:fldCharType="begin"/>
      </w:r>
      <w:r>
        <w:rPr>
          <w:noProof/>
        </w:rPr>
        <w:instrText xml:space="preserve"> PAGEREF _Toc87445473 \h </w:instrText>
      </w:r>
      <w:r>
        <w:rPr>
          <w:noProof/>
        </w:rPr>
      </w:r>
      <w:r>
        <w:rPr>
          <w:noProof/>
        </w:rPr>
        <w:fldChar w:fldCharType="separate"/>
      </w:r>
      <w:r w:rsidR="00C228AC">
        <w:rPr>
          <w:noProof/>
        </w:rPr>
        <w:t>XIII</w:t>
      </w:r>
      <w:r>
        <w:rPr>
          <w:noProof/>
        </w:rPr>
        <w:fldChar w:fldCharType="end"/>
      </w:r>
    </w:p>
    <w:p w14:paraId="7F1738B1" w14:textId="189EEDA1" w:rsidR="00844487" w:rsidRDefault="00844487">
      <w:pPr>
        <w:pStyle w:val="ndice1"/>
        <w:rPr>
          <w:rFonts w:asciiTheme="minorHAnsi" w:eastAsiaTheme="minorEastAsia" w:hAnsiTheme="minorHAnsi" w:cstheme="minorBidi"/>
          <w:caps w:val="0"/>
          <w:noProof/>
          <w:sz w:val="22"/>
          <w:szCs w:val="22"/>
          <w:lang w:eastAsia="pt-PT"/>
        </w:rPr>
      </w:pPr>
      <w:r>
        <w:rPr>
          <w:noProof/>
        </w:rPr>
        <w:t>ÍNDICE DE TABELAS</w:t>
      </w:r>
      <w:r>
        <w:rPr>
          <w:noProof/>
        </w:rPr>
        <w:tab/>
      </w:r>
      <w:r>
        <w:rPr>
          <w:noProof/>
        </w:rPr>
        <w:fldChar w:fldCharType="begin"/>
      </w:r>
      <w:r>
        <w:rPr>
          <w:noProof/>
        </w:rPr>
        <w:instrText xml:space="preserve"> PAGEREF _Toc87445474 \h </w:instrText>
      </w:r>
      <w:r>
        <w:rPr>
          <w:noProof/>
        </w:rPr>
      </w:r>
      <w:r>
        <w:rPr>
          <w:noProof/>
        </w:rPr>
        <w:fldChar w:fldCharType="separate"/>
      </w:r>
      <w:r w:rsidR="00C228AC">
        <w:rPr>
          <w:noProof/>
        </w:rPr>
        <w:t>XV</w:t>
      </w:r>
      <w:r>
        <w:rPr>
          <w:noProof/>
        </w:rPr>
        <w:fldChar w:fldCharType="end"/>
      </w:r>
    </w:p>
    <w:p w14:paraId="38E6D0DE" w14:textId="6F1249F5" w:rsidR="00844487" w:rsidRDefault="00844487">
      <w:pPr>
        <w:pStyle w:val="ndice1"/>
        <w:tabs>
          <w:tab w:val="left" w:pos="680"/>
        </w:tabs>
        <w:rPr>
          <w:rFonts w:asciiTheme="minorHAnsi" w:eastAsiaTheme="minorEastAsia" w:hAnsiTheme="minorHAnsi" w:cstheme="minorBidi"/>
          <w:caps w:val="0"/>
          <w:noProof/>
          <w:sz w:val="22"/>
          <w:szCs w:val="22"/>
          <w:lang w:eastAsia="pt-PT"/>
        </w:rPr>
      </w:pPr>
      <w:r>
        <w:rPr>
          <w:noProof/>
        </w:rPr>
        <w:t>1.</w:t>
      </w:r>
      <w:r>
        <w:rPr>
          <w:rFonts w:asciiTheme="minorHAnsi" w:eastAsiaTheme="minorEastAsia" w:hAnsiTheme="minorHAnsi" w:cstheme="minorBidi"/>
          <w:caps w:val="0"/>
          <w:noProof/>
          <w:sz w:val="22"/>
          <w:szCs w:val="22"/>
          <w:lang w:eastAsia="pt-PT"/>
        </w:rPr>
        <w:tab/>
      </w:r>
      <w:r>
        <w:rPr>
          <w:noProof/>
        </w:rPr>
        <w:t>Introdução</w:t>
      </w:r>
      <w:r>
        <w:rPr>
          <w:noProof/>
        </w:rPr>
        <w:tab/>
      </w:r>
      <w:r>
        <w:rPr>
          <w:noProof/>
        </w:rPr>
        <w:fldChar w:fldCharType="begin"/>
      </w:r>
      <w:r>
        <w:rPr>
          <w:noProof/>
        </w:rPr>
        <w:instrText xml:space="preserve"> PAGEREF _Toc87445475 \h </w:instrText>
      </w:r>
      <w:r>
        <w:rPr>
          <w:noProof/>
        </w:rPr>
      </w:r>
      <w:r>
        <w:rPr>
          <w:noProof/>
        </w:rPr>
        <w:fldChar w:fldCharType="separate"/>
      </w:r>
      <w:r w:rsidR="00C228AC">
        <w:rPr>
          <w:noProof/>
        </w:rPr>
        <w:t>1</w:t>
      </w:r>
      <w:r>
        <w:rPr>
          <w:noProof/>
        </w:rPr>
        <w:fldChar w:fldCharType="end"/>
      </w:r>
    </w:p>
    <w:p w14:paraId="09E7A427" w14:textId="0519626C"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1.1</w:t>
      </w:r>
      <w:r>
        <w:rPr>
          <w:rFonts w:asciiTheme="minorHAnsi" w:eastAsiaTheme="minorEastAsia" w:hAnsiTheme="minorHAnsi" w:cstheme="minorBidi"/>
          <w:b w:val="0"/>
          <w:caps w:val="0"/>
          <w:noProof/>
          <w:sz w:val="22"/>
          <w:szCs w:val="22"/>
          <w:lang w:eastAsia="pt-PT"/>
        </w:rPr>
        <w:tab/>
      </w:r>
      <w:r>
        <w:rPr>
          <w:noProof/>
        </w:rPr>
        <w:t>Enquadramento teórico</w:t>
      </w:r>
      <w:r>
        <w:rPr>
          <w:noProof/>
        </w:rPr>
        <w:tab/>
      </w:r>
      <w:r>
        <w:rPr>
          <w:noProof/>
        </w:rPr>
        <w:fldChar w:fldCharType="begin"/>
      </w:r>
      <w:r>
        <w:rPr>
          <w:noProof/>
        </w:rPr>
        <w:instrText xml:space="preserve"> PAGEREF _Toc87445476 \h </w:instrText>
      </w:r>
      <w:r>
        <w:rPr>
          <w:noProof/>
        </w:rPr>
      </w:r>
      <w:r>
        <w:rPr>
          <w:noProof/>
        </w:rPr>
        <w:fldChar w:fldCharType="separate"/>
      </w:r>
      <w:r w:rsidR="00C228AC">
        <w:rPr>
          <w:noProof/>
        </w:rPr>
        <w:t>1</w:t>
      </w:r>
      <w:r>
        <w:rPr>
          <w:noProof/>
        </w:rPr>
        <w:fldChar w:fldCharType="end"/>
      </w:r>
    </w:p>
    <w:p w14:paraId="169114EF" w14:textId="1A7743EC"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1.2</w:t>
      </w:r>
      <w:r>
        <w:rPr>
          <w:rFonts w:asciiTheme="minorHAnsi" w:eastAsiaTheme="minorEastAsia" w:hAnsiTheme="minorHAnsi" w:cstheme="minorBidi"/>
          <w:b w:val="0"/>
          <w:caps w:val="0"/>
          <w:noProof/>
          <w:sz w:val="22"/>
          <w:szCs w:val="22"/>
          <w:lang w:eastAsia="pt-PT"/>
        </w:rPr>
        <w:tab/>
      </w:r>
      <w:r>
        <w:rPr>
          <w:noProof/>
        </w:rPr>
        <w:t>Justificação do Estudo</w:t>
      </w:r>
      <w:r>
        <w:rPr>
          <w:noProof/>
        </w:rPr>
        <w:tab/>
      </w:r>
      <w:r>
        <w:rPr>
          <w:noProof/>
        </w:rPr>
        <w:fldChar w:fldCharType="begin"/>
      </w:r>
      <w:r>
        <w:rPr>
          <w:noProof/>
        </w:rPr>
        <w:instrText xml:space="preserve"> PAGEREF _Toc87445477 \h </w:instrText>
      </w:r>
      <w:r>
        <w:rPr>
          <w:noProof/>
        </w:rPr>
      </w:r>
      <w:r>
        <w:rPr>
          <w:noProof/>
        </w:rPr>
        <w:fldChar w:fldCharType="separate"/>
      </w:r>
      <w:r w:rsidR="00C228AC">
        <w:rPr>
          <w:noProof/>
        </w:rPr>
        <w:t>5</w:t>
      </w:r>
      <w:r>
        <w:rPr>
          <w:noProof/>
        </w:rPr>
        <w:fldChar w:fldCharType="end"/>
      </w:r>
    </w:p>
    <w:p w14:paraId="56DCC11B" w14:textId="6FB88AF3"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1.3</w:t>
      </w:r>
      <w:r>
        <w:rPr>
          <w:rFonts w:asciiTheme="minorHAnsi" w:eastAsiaTheme="minorEastAsia" w:hAnsiTheme="minorHAnsi" w:cstheme="minorBidi"/>
          <w:b w:val="0"/>
          <w:caps w:val="0"/>
          <w:noProof/>
          <w:sz w:val="22"/>
          <w:szCs w:val="22"/>
          <w:lang w:eastAsia="pt-PT"/>
        </w:rPr>
        <w:tab/>
      </w:r>
      <w:r>
        <w:rPr>
          <w:noProof/>
        </w:rPr>
        <w:t>Objetivos do estudo</w:t>
      </w:r>
      <w:r>
        <w:rPr>
          <w:noProof/>
        </w:rPr>
        <w:tab/>
      </w:r>
      <w:r>
        <w:rPr>
          <w:noProof/>
        </w:rPr>
        <w:fldChar w:fldCharType="begin"/>
      </w:r>
      <w:r>
        <w:rPr>
          <w:noProof/>
        </w:rPr>
        <w:instrText xml:space="preserve"> PAGEREF _Toc87445478 \h </w:instrText>
      </w:r>
      <w:r>
        <w:rPr>
          <w:noProof/>
        </w:rPr>
      </w:r>
      <w:r>
        <w:rPr>
          <w:noProof/>
        </w:rPr>
        <w:fldChar w:fldCharType="separate"/>
      </w:r>
      <w:r w:rsidR="00C228AC">
        <w:rPr>
          <w:noProof/>
        </w:rPr>
        <w:t>5</w:t>
      </w:r>
      <w:r>
        <w:rPr>
          <w:noProof/>
        </w:rPr>
        <w:fldChar w:fldCharType="end"/>
      </w:r>
    </w:p>
    <w:p w14:paraId="6DE9100F" w14:textId="3C02AE89"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1.4</w:t>
      </w:r>
      <w:r>
        <w:rPr>
          <w:rFonts w:asciiTheme="minorHAnsi" w:eastAsiaTheme="minorEastAsia" w:hAnsiTheme="minorHAnsi" w:cstheme="minorBidi"/>
          <w:b w:val="0"/>
          <w:caps w:val="0"/>
          <w:noProof/>
          <w:sz w:val="22"/>
          <w:szCs w:val="22"/>
          <w:lang w:eastAsia="pt-PT"/>
        </w:rPr>
        <w:tab/>
      </w:r>
      <w:r>
        <w:rPr>
          <w:noProof/>
        </w:rPr>
        <w:t>hipótese de investigação</w:t>
      </w:r>
      <w:r>
        <w:rPr>
          <w:noProof/>
        </w:rPr>
        <w:tab/>
      </w:r>
      <w:r>
        <w:rPr>
          <w:noProof/>
        </w:rPr>
        <w:fldChar w:fldCharType="begin"/>
      </w:r>
      <w:r>
        <w:rPr>
          <w:noProof/>
        </w:rPr>
        <w:instrText xml:space="preserve"> PAGEREF _Toc87445479 \h </w:instrText>
      </w:r>
      <w:r>
        <w:rPr>
          <w:noProof/>
        </w:rPr>
      </w:r>
      <w:r>
        <w:rPr>
          <w:noProof/>
        </w:rPr>
        <w:fldChar w:fldCharType="separate"/>
      </w:r>
      <w:r w:rsidR="00C228AC">
        <w:rPr>
          <w:noProof/>
        </w:rPr>
        <w:t>6</w:t>
      </w:r>
      <w:r>
        <w:rPr>
          <w:noProof/>
        </w:rPr>
        <w:fldChar w:fldCharType="end"/>
      </w:r>
    </w:p>
    <w:p w14:paraId="2119F4D4" w14:textId="566E9F81" w:rsidR="00844487" w:rsidRDefault="00844487">
      <w:pPr>
        <w:pStyle w:val="ndice1"/>
        <w:tabs>
          <w:tab w:val="left" w:pos="680"/>
        </w:tabs>
        <w:rPr>
          <w:rFonts w:asciiTheme="minorHAnsi" w:eastAsiaTheme="minorEastAsia" w:hAnsiTheme="minorHAnsi" w:cstheme="minorBidi"/>
          <w:caps w:val="0"/>
          <w:noProof/>
          <w:sz w:val="22"/>
          <w:szCs w:val="22"/>
          <w:lang w:eastAsia="pt-PT"/>
        </w:rPr>
      </w:pPr>
      <w:r>
        <w:rPr>
          <w:noProof/>
        </w:rPr>
        <w:t>2.</w:t>
      </w:r>
      <w:r>
        <w:rPr>
          <w:rFonts w:asciiTheme="minorHAnsi" w:eastAsiaTheme="minorEastAsia" w:hAnsiTheme="minorHAnsi" w:cstheme="minorBidi"/>
          <w:caps w:val="0"/>
          <w:noProof/>
          <w:sz w:val="22"/>
          <w:szCs w:val="22"/>
          <w:lang w:eastAsia="pt-PT"/>
        </w:rPr>
        <w:tab/>
      </w:r>
      <w:r>
        <w:rPr>
          <w:noProof/>
        </w:rPr>
        <w:t>Metodologias</w:t>
      </w:r>
      <w:r>
        <w:rPr>
          <w:noProof/>
        </w:rPr>
        <w:tab/>
      </w:r>
      <w:r>
        <w:rPr>
          <w:noProof/>
        </w:rPr>
        <w:fldChar w:fldCharType="begin"/>
      </w:r>
      <w:r>
        <w:rPr>
          <w:noProof/>
        </w:rPr>
        <w:instrText xml:space="preserve"> PAGEREF _Toc87445480 \h </w:instrText>
      </w:r>
      <w:r>
        <w:rPr>
          <w:noProof/>
        </w:rPr>
      </w:r>
      <w:r>
        <w:rPr>
          <w:noProof/>
        </w:rPr>
        <w:fldChar w:fldCharType="separate"/>
      </w:r>
      <w:r w:rsidR="00C228AC">
        <w:rPr>
          <w:noProof/>
        </w:rPr>
        <w:t>7</w:t>
      </w:r>
      <w:r>
        <w:rPr>
          <w:noProof/>
        </w:rPr>
        <w:fldChar w:fldCharType="end"/>
      </w:r>
    </w:p>
    <w:p w14:paraId="7BD239B6" w14:textId="68C19757" w:rsidR="00844487" w:rsidRDefault="00844487">
      <w:pPr>
        <w:pStyle w:val="ndice1"/>
        <w:tabs>
          <w:tab w:val="left" w:pos="680"/>
        </w:tabs>
        <w:rPr>
          <w:rFonts w:asciiTheme="minorHAnsi" w:eastAsiaTheme="minorEastAsia" w:hAnsiTheme="minorHAnsi" w:cstheme="minorBidi"/>
          <w:caps w:val="0"/>
          <w:noProof/>
          <w:sz w:val="22"/>
          <w:szCs w:val="22"/>
          <w:lang w:eastAsia="pt-PT"/>
        </w:rPr>
      </w:pPr>
      <w:r>
        <w:rPr>
          <w:noProof/>
        </w:rPr>
        <w:t>3.</w:t>
      </w:r>
      <w:r>
        <w:rPr>
          <w:rFonts w:asciiTheme="minorHAnsi" w:eastAsiaTheme="minorEastAsia" w:hAnsiTheme="minorHAnsi" w:cstheme="minorBidi"/>
          <w:caps w:val="0"/>
          <w:noProof/>
          <w:sz w:val="22"/>
          <w:szCs w:val="22"/>
          <w:lang w:eastAsia="pt-PT"/>
        </w:rPr>
        <w:tab/>
      </w:r>
      <w:r>
        <w:rPr>
          <w:noProof/>
        </w:rPr>
        <w:t>Material e métodos</w:t>
      </w:r>
      <w:r>
        <w:rPr>
          <w:noProof/>
        </w:rPr>
        <w:tab/>
      </w:r>
      <w:r>
        <w:rPr>
          <w:noProof/>
        </w:rPr>
        <w:fldChar w:fldCharType="begin"/>
      </w:r>
      <w:r>
        <w:rPr>
          <w:noProof/>
        </w:rPr>
        <w:instrText xml:space="preserve"> PAGEREF _Toc87445481 \h </w:instrText>
      </w:r>
      <w:r>
        <w:rPr>
          <w:noProof/>
        </w:rPr>
      </w:r>
      <w:r>
        <w:rPr>
          <w:noProof/>
        </w:rPr>
        <w:fldChar w:fldCharType="separate"/>
      </w:r>
      <w:r w:rsidR="00C228AC">
        <w:rPr>
          <w:noProof/>
        </w:rPr>
        <w:t>10</w:t>
      </w:r>
      <w:r>
        <w:rPr>
          <w:noProof/>
        </w:rPr>
        <w:fldChar w:fldCharType="end"/>
      </w:r>
    </w:p>
    <w:p w14:paraId="4AFCED02" w14:textId="255DB74A"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1</w:t>
      </w:r>
      <w:r>
        <w:rPr>
          <w:rFonts w:asciiTheme="minorHAnsi" w:eastAsiaTheme="minorEastAsia" w:hAnsiTheme="minorHAnsi" w:cstheme="minorBidi"/>
          <w:b w:val="0"/>
          <w:caps w:val="0"/>
          <w:noProof/>
          <w:sz w:val="22"/>
          <w:szCs w:val="22"/>
          <w:lang w:eastAsia="pt-PT"/>
        </w:rPr>
        <w:tab/>
      </w:r>
      <w:r>
        <w:rPr>
          <w:noProof/>
        </w:rPr>
        <w:t>Local do estudo</w:t>
      </w:r>
      <w:r>
        <w:rPr>
          <w:noProof/>
        </w:rPr>
        <w:tab/>
      </w:r>
      <w:r>
        <w:rPr>
          <w:noProof/>
        </w:rPr>
        <w:fldChar w:fldCharType="begin"/>
      </w:r>
      <w:r>
        <w:rPr>
          <w:noProof/>
        </w:rPr>
        <w:instrText xml:space="preserve"> PAGEREF _Toc87445482 \h </w:instrText>
      </w:r>
      <w:r>
        <w:rPr>
          <w:noProof/>
        </w:rPr>
      </w:r>
      <w:r>
        <w:rPr>
          <w:noProof/>
        </w:rPr>
        <w:fldChar w:fldCharType="separate"/>
      </w:r>
      <w:r w:rsidR="00C228AC">
        <w:rPr>
          <w:noProof/>
        </w:rPr>
        <w:t>10</w:t>
      </w:r>
      <w:r>
        <w:rPr>
          <w:noProof/>
        </w:rPr>
        <w:fldChar w:fldCharType="end"/>
      </w:r>
    </w:p>
    <w:p w14:paraId="641D4329" w14:textId="0C25582E"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2</w:t>
      </w:r>
      <w:r>
        <w:rPr>
          <w:rFonts w:asciiTheme="minorHAnsi" w:eastAsiaTheme="minorEastAsia" w:hAnsiTheme="minorHAnsi" w:cstheme="minorBidi"/>
          <w:b w:val="0"/>
          <w:caps w:val="0"/>
          <w:noProof/>
          <w:sz w:val="22"/>
          <w:szCs w:val="22"/>
          <w:lang w:eastAsia="pt-PT"/>
        </w:rPr>
        <w:tab/>
      </w:r>
      <w:r>
        <w:rPr>
          <w:noProof/>
        </w:rPr>
        <w:t>Tipo de estudo</w:t>
      </w:r>
      <w:r>
        <w:rPr>
          <w:noProof/>
        </w:rPr>
        <w:tab/>
      </w:r>
      <w:r>
        <w:rPr>
          <w:noProof/>
        </w:rPr>
        <w:fldChar w:fldCharType="begin"/>
      </w:r>
      <w:r>
        <w:rPr>
          <w:noProof/>
        </w:rPr>
        <w:instrText xml:space="preserve"> PAGEREF _Toc87445483 \h </w:instrText>
      </w:r>
      <w:r>
        <w:rPr>
          <w:noProof/>
        </w:rPr>
      </w:r>
      <w:r>
        <w:rPr>
          <w:noProof/>
        </w:rPr>
        <w:fldChar w:fldCharType="separate"/>
      </w:r>
      <w:r w:rsidR="00C228AC">
        <w:rPr>
          <w:noProof/>
        </w:rPr>
        <w:t>10</w:t>
      </w:r>
      <w:r>
        <w:rPr>
          <w:noProof/>
        </w:rPr>
        <w:fldChar w:fldCharType="end"/>
      </w:r>
    </w:p>
    <w:p w14:paraId="51A66924" w14:textId="1F9BB5A0"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3</w:t>
      </w:r>
      <w:r>
        <w:rPr>
          <w:rFonts w:asciiTheme="minorHAnsi" w:eastAsiaTheme="minorEastAsia" w:hAnsiTheme="minorHAnsi" w:cstheme="minorBidi"/>
          <w:b w:val="0"/>
          <w:caps w:val="0"/>
          <w:noProof/>
          <w:sz w:val="22"/>
          <w:szCs w:val="22"/>
          <w:lang w:eastAsia="pt-PT"/>
        </w:rPr>
        <w:tab/>
      </w:r>
      <w:r>
        <w:rPr>
          <w:noProof/>
        </w:rPr>
        <w:t>Duração e período de estudo</w:t>
      </w:r>
      <w:r>
        <w:rPr>
          <w:noProof/>
        </w:rPr>
        <w:tab/>
      </w:r>
      <w:r>
        <w:rPr>
          <w:noProof/>
        </w:rPr>
        <w:fldChar w:fldCharType="begin"/>
      </w:r>
      <w:r>
        <w:rPr>
          <w:noProof/>
        </w:rPr>
        <w:instrText xml:space="preserve"> PAGEREF _Toc87445484 \h </w:instrText>
      </w:r>
      <w:r>
        <w:rPr>
          <w:noProof/>
        </w:rPr>
      </w:r>
      <w:r>
        <w:rPr>
          <w:noProof/>
        </w:rPr>
        <w:fldChar w:fldCharType="separate"/>
      </w:r>
      <w:r w:rsidR="00C228AC">
        <w:rPr>
          <w:noProof/>
        </w:rPr>
        <w:t>10</w:t>
      </w:r>
      <w:r>
        <w:rPr>
          <w:noProof/>
        </w:rPr>
        <w:fldChar w:fldCharType="end"/>
      </w:r>
    </w:p>
    <w:p w14:paraId="781C5D78" w14:textId="3CE0FAC5"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4</w:t>
      </w:r>
      <w:r>
        <w:rPr>
          <w:rFonts w:asciiTheme="minorHAnsi" w:eastAsiaTheme="minorEastAsia" w:hAnsiTheme="minorHAnsi" w:cstheme="minorBidi"/>
          <w:b w:val="0"/>
          <w:caps w:val="0"/>
          <w:noProof/>
          <w:sz w:val="22"/>
          <w:szCs w:val="22"/>
          <w:lang w:eastAsia="pt-PT"/>
        </w:rPr>
        <w:tab/>
      </w:r>
      <w:r>
        <w:rPr>
          <w:noProof/>
        </w:rPr>
        <w:t>População do estudo</w:t>
      </w:r>
      <w:r>
        <w:rPr>
          <w:noProof/>
        </w:rPr>
        <w:tab/>
      </w:r>
      <w:r>
        <w:rPr>
          <w:noProof/>
        </w:rPr>
        <w:fldChar w:fldCharType="begin"/>
      </w:r>
      <w:r>
        <w:rPr>
          <w:noProof/>
        </w:rPr>
        <w:instrText xml:space="preserve"> PAGEREF _Toc87445485 \h </w:instrText>
      </w:r>
      <w:r>
        <w:rPr>
          <w:noProof/>
        </w:rPr>
      </w:r>
      <w:r>
        <w:rPr>
          <w:noProof/>
        </w:rPr>
        <w:fldChar w:fldCharType="separate"/>
      </w:r>
      <w:r w:rsidR="00C228AC">
        <w:rPr>
          <w:noProof/>
        </w:rPr>
        <w:t>10</w:t>
      </w:r>
      <w:r>
        <w:rPr>
          <w:noProof/>
        </w:rPr>
        <w:fldChar w:fldCharType="end"/>
      </w:r>
    </w:p>
    <w:p w14:paraId="733ACB2A" w14:textId="2D1C481D"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5</w:t>
      </w:r>
      <w:r>
        <w:rPr>
          <w:rFonts w:asciiTheme="minorHAnsi" w:eastAsiaTheme="minorEastAsia" w:hAnsiTheme="minorHAnsi" w:cstheme="minorBidi"/>
          <w:b w:val="0"/>
          <w:caps w:val="0"/>
          <w:noProof/>
          <w:sz w:val="22"/>
          <w:szCs w:val="22"/>
          <w:lang w:eastAsia="pt-PT"/>
        </w:rPr>
        <w:tab/>
      </w:r>
      <w:r>
        <w:rPr>
          <w:noProof/>
        </w:rPr>
        <w:t>definição das variáveis em estudo</w:t>
      </w:r>
      <w:r>
        <w:rPr>
          <w:noProof/>
        </w:rPr>
        <w:tab/>
      </w:r>
      <w:r>
        <w:rPr>
          <w:noProof/>
        </w:rPr>
        <w:fldChar w:fldCharType="begin"/>
      </w:r>
      <w:r>
        <w:rPr>
          <w:noProof/>
        </w:rPr>
        <w:instrText xml:space="preserve"> PAGEREF _Toc87445486 \h </w:instrText>
      </w:r>
      <w:r>
        <w:rPr>
          <w:noProof/>
        </w:rPr>
      </w:r>
      <w:r>
        <w:rPr>
          <w:noProof/>
        </w:rPr>
        <w:fldChar w:fldCharType="separate"/>
      </w:r>
      <w:r w:rsidR="00C228AC">
        <w:rPr>
          <w:noProof/>
        </w:rPr>
        <w:t>10</w:t>
      </w:r>
      <w:r>
        <w:rPr>
          <w:noProof/>
        </w:rPr>
        <w:fldChar w:fldCharType="end"/>
      </w:r>
    </w:p>
    <w:p w14:paraId="3190ECCA" w14:textId="7E34D3CF"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6</w:t>
      </w:r>
      <w:r>
        <w:rPr>
          <w:rFonts w:asciiTheme="minorHAnsi" w:eastAsiaTheme="minorEastAsia" w:hAnsiTheme="minorHAnsi" w:cstheme="minorBidi"/>
          <w:b w:val="0"/>
          <w:caps w:val="0"/>
          <w:noProof/>
          <w:sz w:val="22"/>
          <w:szCs w:val="22"/>
          <w:lang w:eastAsia="pt-PT"/>
        </w:rPr>
        <w:tab/>
      </w:r>
      <w:r>
        <w:rPr>
          <w:noProof/>
        </w:rPr>
        <w:t>método de recolha de dados</w:t>
      </w:r>
      <w:r>
        <w:rPr>
          <w:noProof/>
        </w:rPr>
        <w:tab/>
      </w:r>
      <w:r>
        <w:rPr>
          <w:noProof/>
        </w:rPr>
        <w:fldChar w:fldCharType="begin"/>
      </w:r>
      <w:r>
        <w:rPr>
          <w:noProof/>
        </w:rPr>
        <w:instrText xml:space="preserve"> PAGEREF _Toc87445487 \h </w:instrText>
      </w:r>
      <w:r>
        <w:rPr>
          <w:noProof/>
        </w:rPr>
      </w:r>
      <w:r>
        <w:rPr>
          <w:noProof/>
        </w:rPr>
        <w:fldChar w:fldCharType="separate"/>
      </w:r>
      <w:r w:rsidR="00C228AC">
        <w:rPr>
          <w:noProof/>
        </w:rPr>
        <w:t>10</w:t>
      </w:r>
      <w:r>
        <w:rPr>
          <w:noProof/>
        </w:rPr>
        <w:fldChar w:fldCharType="end"/>
      </w:r>
    </w:p>
    <w:p w14:paraId="1FD8D5D4" w14:textId="04B75896"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3.7</w:t>
      </w:r>
      <w:r>
        <w:rPr>
          <w:rFonts w:asciiTheme="minorHAnsi" w:eastAsiaTheme="minorEastAsia" w:hAnsiTheme="minorHAnsi" w:cstheme="minorBidi"/>
          <w:b w:val="0"/>
          <w:caps w:val="0"/>
          <w:noProof/>
          <w:sz w:val="22"/>
          <w:szCs w:val="22"/>
          <w:lang w:eastAsia="pt-PT"/>
        </w:rPr>
        <w:tab/>
      </w:r>
      <w:r>
        <w:rPr>
          <w:noProof/>
        </w:rPr>
        <w:t>estratégias para análise de dados</w:t>
      </w:r>
      <w:r>
        <w:rPr>
          <w:noProof/>
        </w:rPr>
        <w:tab/>
      </w:r>
      <w:r>
        <w:rPr>
          <w:noProof/>
        </w:rPr>
        <w:fldChar w:fldCharType="begin"/>
      </w:r>
      <w:r>
        <w:rPr>
          <w:noProof/>
        </w:rPr>
        <w:instrText xml:space="preserve"> PAGEREF _Toc87445488 \h </w:instrText>
      </w:r>
      <w:r>
        <w:rPr>
          <w:noProof/>
        </w:rPr>
      </w:r>
      <w:r>
        <w:rPr>
          <w:noProof/>
        </w:rPr>
        <w:fldChar w:fldCharType="separate"/>
      </w:r>
      <w:r w:rsidR="00C228AC">
        <w:rPr>
          <w:noProof/>
        </w:rPr>
        <w:t>11</w:t>
      </w:r>
      <w:r>
        <w:rPr>
          <w:noProof/>
        </w:rPr>
        <w:fldChar w:fldCharType="end"/>
      </w:r>
    </w:p>
    <w:p w14:paraId="5C8FF4B0" w14:textId="67401084" w:rsidR="00844487" w:rsidRDefault="00844487">
      <w:pPr>
        <w:pStyle w:val="ndice1"/>
        <w:tabs>
          <w:tab w:val="left" w:pos="680"/>
        </w:tabs>
        <w:rPr>
          <w:rFonts w:asciiTheme="minorHAnsi" w:eastAsiaTheme="minorEastAsia" w:hAnsiTheme="minorHAnsi" w:cstheme="minorBidi"/>
          <w:caps w:val="0"/>
          <w:noProof/>
          <w:sz w:val="22"/>
          <w:szCs w:val="22"/>
          <w:lang w:eastAsia="pt-PT"/>
        </w:rPr>
      </w:pPr>
      <w:r>
        <w:rPr>
          <w:noProof/>
        </w:rPr>
        <w:t>4.</w:t>
      </w:r>
      <w:r>
        <w:rPr>
          <w:rFonts w:asciiTheme="minorHAnsi" w:eastAsiaTheme="minorEastAsia" w:hAnsiTheme="minorHAnsi" w:cstheme="minorBidi"/>
          <w:caps w:val="0"/>
          <w:noProof/>
          <w:sz w:val="22"/>
          <w:szCs w:val="22"/>
          <w:lang w:eastAsia="pt-PT"/>
        </w:rPr>
        <w:tab/>
      </w:r>
      <w:r>
        <w:rPr>
          <w:noProof/>
        </w:rPr>
        <w:t>Plano de trabalho</w:t>
      </w:r>
      <w:r>
        <w:rPr>
          <w:noProof/>
        </w:rPr>
        <w:tab/>
      </w:r>
      <w:r>
        <w:rPr>
          <w:noProof/>
        </w:rPr>
        <w:fldChar w:fldCharType="begin"/>
      </w:r>
      <w:r>
        <w:rPr>
          <w:noProof/>
        </w:rPr>
        <w:instrText xml:space="preserve"> PAGEREF _Toc87445489 \h </w:instrText>
      </w:r>
      <w:r>
        <w:rPr>
          <w:noProof/>
        </w:rPr>
      </w:r>
      <w:r>
        <w:rPr>
          <w:noProof/>
        </w:rPr>
        <w:fldChar w:fldCharType="separate"/>
      </w:r>
      <w:r w:rsidR="00C228AC">
        <w:rPr>
          <w:noProof/>
        </w:rPr>
        <w:t>12</w:t>
      </w:r>
      <w:r>
        <w:rPr>
          <w:noProof/>
        </w:rPr>
        <w:fldChar w:fldCharType="end"/>
      </w:r>
    </w:p>
    <w:p w14:paraId="19AAF981" w14:textId="1BA0A391" w:rsidR="00844487" w:rsidRDefault="00844487">
      <w:pPr>
        <w:pStyle w:val="ndice1"/>
        <w:tabs>
          <w:tab w:val="left" w:pos="680"/>
        </w:tabs>
        <w:rPr>
          <w:rFonts w:asciiTheme="minorHAnsi" w:eastAsiaTheme="minorEastAsia" w:hAnsiTheme="minorHAnsi" w:cstheme="minorBidi"/>
          <w:caps w:val="0"/>
          <w:noProof/>
          <w:sz w:val="22"/>
          <w:szCs w:val="22"/>
          <w:lang w:eastAsia="pt-PT"/>
        </w:rPr>
      </w:pPr>
      <w:r>
        <w:rPr>
          <w:noProof/>
        </w:rPr>
        <w:t>5.</w:t>
      </w:r>
      <w:r>
        <w:rPr>
          <w:rFonts w:asciiTheme="minorHAnsi" w:eastAsiaTheme="minorEastAsia" w:hAnsiTheme="minorHAnsi" w:cstheme="minorBidi"/>
          <w:caps w:val="0"/>
          <w:noProof/>
          <w:sz w:val="22"/>
          <w:szCs w:val="22"/>
          <w:lang w:eastAsia="pt-PT"/>
        </w:rPr>
        <w:tab/>
      </w:r>
      <w:r>
        <w:rPr>
          <w:noProof/>
        </w:rPr>
        <w:t>Organização do estudo</w:t>
      </w:r>
      <w:r>
        <w:rPr>
          <w:noProof/>
        </w:rPr>
        <w:tab/>
      </w:r>
      <w:r>
        <w:rPr>
          <w:noProof/>
        </w:rPr>
        <w:fldChar w:fldCharType="begin"/>
      </w:r>
      <w:r>
        <w:rPr>
          <w:noProof/>
        </w:rPr>
        <w:instrText xml:space="preserve"> PAGEREF _Toc87445490 \h </w:instrText>
      </w:r>
      <w:r>
        <w:rPr>
          <w:noProof/>
        </w:rPr>
      </w:r>
      <w:r>
        <w:rPr>
          <w:noProof/>
        </w:rPr>
        <w:fldChar w:fldCharType="separate"/>
      </w:r>
      <w:r w:rsidR="00C228AC">
        <w:rPr>
          <w:noProof/>
        </w:rPr>
        <w:t>14</w:t>
      </w:r>
      <w:r>
        <w:rPr>
          <w:noProof/>
        </w:rPr>
        <w:fldChar w:fldCharType="end"/>
      </w:r>
    </w:p>
    <w:p w14:paraId="4F327D1D" w14:textId="7B11A74F"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5.1</w:t>
      </w:r>
      <w:r>
        <w:rPr>
          <w:rFonts w:asciiTheme="minorHAnsi" w:eastAsiaTheme="minorEastAsia" w:hAnsiTheme="minorHAnsi" w:cstheme="minorBidi"/>
          <w:b w:val="0"/>
          <w:caps w:val="0"/>
          <w:noProof/>
          <w:sz w:val="22"/>
          <w:szCs w:val="22"/>
          <w:lang w:eastAsia="pt-PT"/>
        </w:rPr>
        <w:tab/>
      </w:r>
      <w:r>
        <w:rPr>
          <w:noProof/>
        </w:rPr>
        <w:t>Cronograma</w:t>
      </w:r>
      <w:r>
        <w:rPr>
          <w:noProof/>
        </w:rPr>
        <w:tab/>
      </w:r>
      <w:r>
        <w:rPr>
          <w:noProof/>
        </w:rPr>
        <w:fldChar w:fldCharType="begin"/>
      </w:r>
      <w:r>
        <w:rPr>
          <w:noProof/>
        </w:rPr>
        <w:instrText xml:space="preserve"> PAGEREF _Toc87445491 \h </w:instrText>
      </w:r>
      <w:r>
        <w:rPr>
          <w:noProof/>
        </w:rPr>
      </w:r>
      <w:r>
        <w:rPr>
          <w:noProof/>
        </w:rPr>
        <w:fldChar w:fldCharType="separate"/>
      </w:r>
      <w:r w:rsidR="00C228AC">
        <w:rPr>
          <w:noProof/>
        </w:rPr>
        <w:t>14</w:t>
      </w:r>
      <w:r>
        <w:rPr>
          <w:noProof/>
        </w:rPr>
        <w:fldChar w:fldCharType="end"/>
      </w:r>
    </w:p>
    <w:p w14:paraId="5EF6A4AA" w14:textId="63CD1BEC"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5.2</w:t>
      </w:r>
      <w:r>
        <w:rPr>
          <w:rFonts w:asciiTheme="minorHAnsi" w:eastAsiaTheme="minorEastAsia" w:hAnsiTheme="minorHAnsi" w:cstheme="minorBidi"/>
          <w:b w:val="0"/>
          <w:caps w:val="0"/>
          <w:noProof/>
          <w:sz w:val="22"/>
          <w:szCs w:val="22"/>
          <w:lang w:eastAsia="pt-PT"/>
        </w:rPr>
        <w:tab/>
      </w:r>
      <w:r>
        <w:rPr>
          <w:noProof/>
        </w:rPr>
        <w:t>Responsabilidade dos investigadores</w:t>
      </w:r>
      <w:r>
        <w:rPr>
          <w:noProof/>
        </w:rPr>
        <w:tab/>
      </w:r>
      <w:r>
        <w:rPr>
          <w:noProof/>
        </w:rPr>
        <w:fldChar w:fldCharType="begin"/>
      </w:r>
      <w:r>
        <w:rPr>
          <w:noProof/>
        </w:rPr>
        <w:instrText xml:space="preserve"> PAGEREF _Toc87445492 \h </w:instrText>
      </w:r>
      <w:r>
        <w:rPr>
          <w:noProof/>
        </w:rPr>
      </w:r>
      <w:r>
        <w:rPr>
          <w:noProof/>
        </w:rPr>
        <w:fldChar w:fldCharType="separate"/>
      </w:r>
      <w:r w:rsidR="00C228AC">
        <w:rPr>
          <w:noProof/>
        </w:rPr>
        <w:t>15</w:t>
      </w:r>
      <w:r>
        <w:rPr>
          <w:noProof/>
        </w:rPr>
        <w:fldChar w:fldCharType="end"/>
      </w:r>
    </w:p>
    <w:p w14:paraId="3717F383" w14:textId="16A98EF3" w:rsidR="00844487" w:rsidRDefault="00844487">
      <w:pPr>
        <w:pStyle w:val="ndice2"/>
        <w:tabs>
          <w:tab w:val="left" w:pos="680"/>
        </w:tabs>
        <w:rPr>
          <w:rFonts w:asciiTheme="minorHAnsi" w:eastAsiaTheme="minorEastAsia" w:hAnsiTheme="minorHAnsi" w:cstheme="minorBidi"/>
          <w:b w:val="0"/>
          <w:caps w:val="0"/>
          <w:noProof/>
          <w:sz w:val="22"/>
          <w:szCs w:val="22"/>
          <w:lang w:eastAsia="pt-PT"/>
        </w:rPr>
      </w:pPr>
      <w:r>
        <w:rPr>
          <w:noProof/>
        </w:rPr>
        <w:t>5.3</w:t>
      </w:r>
      <w:r>
        <w:rPr>
          <w:rFonts w:asciiTheme="minorHAnsi" w:eastAsiaTheme="minorEastAsia" w:hAnsiTheme="minorHAnsi" w:cstheme="minorBidi"/>
          <w:b w:val="0"/>
          <w:caps w:val="0"/>
          <w:noProof/>
          <w:sz w:val="22"/>
          <w:szCs w:val="22"/>
          <w:lang w:eastAsia="pt-PT"/>
        </w:rPr>
        <w:tab/>
      </w:r>
      <w:r>
        <w:rPr>
          <w:noProof/>
        </w:rPr>
        <w:t>Questões éticas</w:t>
      </w:r>
      <w:r>
        <w:rPr>
          <w:noProof/>
        </w:rPr>
        <w:tab/>
      </w:r>
      <w:r>
        <w:rPr>
          <w:noProof/>
        </w:rPr>
        <w:fldChar w:fldCharType="begin"/>
      </w:r>
      <w:r>
        <w:rPr>
          <w:noProof/>
        </w:rPr>
        <w:instrText xml:space="preserve"> PAGEREF _Toc87445493 \h </w:instrText>
      </w:r>
      <w:r>
        <w:rPr>
          <w:noProof/>
        </w:rPr>
      </w:r>
      <w:r>
        <w:rPr>
          <w:noProof/>
        </w:rPr>
        <w:fldChar w:fldCharType="separate"/>
      </w:r>
      <w:r w:rsidR="00C228AC">
        <w:rPr>
          <w:noProof/>
        </w:rPr>
        <w:t>15</w:t>
      </w:r>
      <w:r>
        <w:rPr>
          <w:noProof/>
        </w:rPr>
        <w:fldChar w:fldCharType="end"/>
      </w:r>
    </w:p>
    <w:p w14:paraId="2CE5B5B1" w14:textId="33622C79" w:rsidR="00844487" w:rsidRDefault="00844487">
      <w:pPr>
        <w:pStyle w:val="ndice1"/>
        <w:rPr>
          <w:rFonts w:asciiTheme="minorHAnsi" w:eastAsiaTheme="minorEastAsia" w:hAnsiTheme="minorHAnsi" w:cstheme="minorBidi"/>
          <w:caps w:val="0"/>
          <w:noProof/>
          <w:sz w:val="22"/>
          <w:szCs w:val="22"/>
          <w:lang w:eastAsia="pt-PT"/>
        </w:rPr>
      </w:pPr>
      <w:r w:rsidRPr="00A1086A">
        <w:rPr>
          <w:noProof/>
          <w:lang w:val="en-US"/>
        </w:rPr>
        <w:t>Referências bibliográficas</w:t>
      </w:r>
      <w:r>
        <w:rPr>
          <w:noProof/>
        </w:rPr>
        <w:tab/>
      </w:r>
      <w:r>
        <w:rPr>
          <w:noProof/>
        </w:rPr>
        <w:fldChar w:fldCharType="begin"/>
      </w:r>
      <w:r>
        <w:rPr>
          <w:noProof/>
        </w:rPr>
        <w:instrText xml:space="preserve"> PAGEREF _Toc87445494 \h </w:instrText>
      </w:r>
      <w:r>
        <w:rPr>
          <w:noProof/>
        </w:rPr>
      </w:r>
      <w:r>
        <w:rPr>
          <w:noProof/>
        </w:rPr>
        <w:fldChar w:fldCharType="separate"/>
      </w:r>
      <w:r w:rsidR="00C228AC">
        <w:rPr>
          <w:noProof/>
        </w:rPr>
        <w:t>16</w:t>
      </w:r>
      <w:r>
        <w:rPr>
          <w:noProof/>
        </w:rPr>
        <w:fldChar w:fldCharType="end"/>
      </w:r>
    </w:p>
    <w:p w14:paraId="0D091F51" w14:textId="03781D9F" w:rsidR="00F101F8" w:rsidRDefault="00A17FDD" w:rsidP="00A17FDD">
      <w:pPr>
        <w:pStyle w:val="TextoNormal-IPCA"/>
        <w:rPr>
          <w:rFonts w:ascii="Arial" w:hAnsi="Arial"/>
          <w:caps/>
          <w:sz w:val="18"/>
        </w:rPr>
      </w:pPr>
      <w:r>
        <w:rPr>
          <w:rFonts w:ascii="Arial" w:hAnsi="Arial"/>
          <w:caps/>
          <w:sz w:val="18"/>
        </w:rPr>
        <w:fldChar w:fldCharType="end"/>
      </w:r>
    </w:p>
    <w:p w14:paraId="73A10C34" w14:textId="77777777" w:rsidR="00F101F8" w:rsidRDefault="00F101F8">
      <w:pPr>
        <w:spacing w:after="160" w:line="259" w:lineRule="auto"/>
        <w:ind w:firstLine="0"/>
        <w:jc w:val="left"/>
        <w:rPr>
          <w:rFonts w:ascii="Arial" w:hAnsi="Arial"/>
          <w:caps/>
          <w:sz w:val="18"/>
        </w:rPr>
        <w:sectPr w:rsidR="00F101F8" w:rsidSect="00F101F8">
          <w:type w:val="oddPage"/>
          <w:pgSz w:w="11900" w:h="16840"/>
          <w:pgMar w:top="1985" w:right="1418" w:bottom="1985" w:left="1701" w:header="709" w:footer="709" w:gutter="0"/>
          <w:pgNumType w:fmt="upperRoman"/>
          <w:cols w:space="708"/>
          <w:docGrid w:linePitch="360"/>
        </w:sectPr>
      </w:pPr>
      <w:r>
        <w:rPr>
          <w:rFonts w:ascii="Arial" w:hAnsi="Arial"/>
          <w:caps/>
          <w:sz w:val="18"/>
        </w:rPr>
        <w:br w:type="page"/>
      </w:r>
    </w:p>
    <w:p w14:paraId="1ED1C791" w14:textId="19CAD5D7" w:rsidR="00672855" w:rsidRDefault="00672855" w:rsidP="00672855">
      <w:pPr>
        <w:pStyle w:val="TtulosPrembulo-IPCA"/>
      </w:pPr>
      <w:bookmarkStart w:id="7" w:name="_Toc87445473"/>
      <w:r w:rsidRPr="00A17FDD">
        <w:lastRenderedPageBreak/>
        <w:t xml:space="preserve">ÍNDICE </w:t>
      </w:r>
      <w:r>
        <w:t>DE FIGURAS</w:t>
      </w:r>
      <w:bookmarkEnd w:id="7"/>
    </w:p>
    <w:p w14:paraId="157A6071" w14:textId="77777777" w:rsidR="00D07BAE" w:rsidRPr="00D07BAE" w:rsidRDefault="00D07BAE" w:rsidP="00D07BAE"/>
    <w:p w14:paraId="480E5EBF" w14:textId="0231F3F9" w:rsidR="0084150B" w:rsidRDefault="00D07BAE">
      <w:pPr>
        <w:pStyle w:val="ndicedeilustraes"/>
        <w:tabs>
          <w:tab w:val="right" w:leader="dot" w:pos="8771"/>
        </w:tabs>
        <w:rPr>
          <w:rFonts w:asciiTheme="minorHAnsi" w:eastAsiaTheme="minorEastAsia" w:hAnsiTheme="minorHAnsi" w:cstheme="minorBidi"/>
          <w:noProof/>
          <w:sz w:val="22"/>
          <w:szCs w:val="22"/>
          <w:lang w:eastAsia="pt-PT"/>
        </w:rPr>
      </w:pPr>
      <w:r>
        <w:fldChar w:fldCharType="begin"/>
      </w:r>
      <w:r>
        <w:instrText xml:space="preserve"> TOC \h \z \c "Figura" </w:instrText>
      </w:r>
      <w:r>
        <w:fldChar w:fldCharType="separate"/>
      </w:r>
      <w:hyperlink r:id="rId12" w:anchor="_Toc76505267" w:history="1">
        <w:r w:rsidR="0084150B" w:rsidRPr="00A511EE">
          <w:rPr>
            <w:rStyle w:val="Hiperligao"/>
            <w:noProof/>
          </w:rPr>
          <w:t>Figura 1 – Esquema da implementação do Passive link. Adaptado de [4].</w:t>
        </w:r>
        <w:r w:rsidR="0084150B">
          <w:rPr>
            <w:noProof/>
            <w:webHidden/>
          </w:rPr>
          <w:tab/>
        </w:r>
        <w:r w:rsidR="0084150B">
          <w:rPr>
            <w:noProof/>
            <w:webHidden/>
          </w:rPr>
          <w:fldChar w:fldCharType="begin"/>
        </w:r>
        <w:r w:rsidR="0084150B">
          <w:rPr>
            <w:noProof/>
            <w:webHidden/>
          </w:rPr>
          <w:instrText xml:space="preserve"> PAGEREF _Toc76505267 \h </w:instrText>
        </w:r>
        <w:r w:rsidR="0084150B">
          <w:rPr>
            <w:noProof/>
            <w:webHidden/>
          </w:rPr>
        </w:r>
        <w:r w:rsidR="0084150B">
          <w:rPr>
            <w:noProof/>
            <w:webHidden/>
          </w:rPr>
          <w:fldChar w:fldCharType="separate"/>
        </w:r>
        <w:r w:rsidR="00C228AC">
          <w:rPr>
            <w:noProof/>
            <w:webHidden/>
          </w:rPr>
          <w:t>1</w:t>
        </w:r>
        <w:r w:rsidR="0084150B">
          <w:rPr>
            <w:noProof/>
            <w:webHidden/>
          </w:rPr>
          <w:fldChar w:fldCharType="end"/>
        </w:r>
      </w:hyperlink>
    </w:p>
    <w:p w14:paraId="6A55A9DD" w14:textId="4F7803FB"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3" w:anchor="_Toc76505268" w:history="1">
        <w:r w:rsidR="0084150B" w:rsidRPr="00A511EE">
          <w:rPr>
            <w:rStyle w:val="Hiperligao"/>
            <w:noProof/>
          </w:rPr>
          <w:t>Figura 2  – Mecanismo passive link. (a) Passive Joint. (b) Situação de retenção do Passive link. [4].</w:t>
        </w:r>
        <w:r w:rsidR="0084150B">
          <w:rPr>
            <w:noProof/>
            <w:webHidden/>
          </w:rPr>
          <w:tab/>
        </w:r>
        <w:r w:rsidR="0084150B">
          <w:rPr>
            <w:noProof/>
            <w:webHidden/>
          </w:rPr>
          <w:fldChar w:fldCharType="begin"/>
        </w:r>
        <w:r w:rsidR="0084150B">
          <w:rPr>
            <w:noProof/>
            <w:webHidden/>
          </w:rPr>
          <w:instrText xml:space="preserve"> PAGEREF _Toc76505268 \h </w:instrText>
        </w:r>
        <w:r w:rsidR="0084150B">
          <w:rPr>
            <w:noProof/>
            <w:webHidden/>
          </w:rPr>
        </w:r>
        <w:r w:rsidR="0084150B">
          <w:rPr>
            <w:noProof/>
            <w:webHidden/>
          </w:rPr>
          <w:fldChar w:fldCharType="separate"/>
        </w:r>
        <w:r w:rsidR="00C228AC">
          <w:rPr>
            <w:noProof/>
            <w:webHidden/>
          </w:rPr>
          <w:t>2</w:t>
        </w:r>
        <w:r w:rsidR="0084150B">
          <w:rPr>
            <w:noProof/>
            <w:webHidden/>
          </w:rPr>
          <w:fldChar w:fldCharType="end"/>
        </w:r>
      </w:hyperlink>
    </w:p>
    <w:p w14:paraId="73627360" w14:textId="37672361"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4" w:anchor="_Toc76505269" w:history="1">
        <w:r w:rsidR="0084150B" w:rsidRPr="00A511EE">
          <w:rPr>
            <w:rStyle w:val="Hiperligao"/>
            <w:noProof/>
          </w:rPr>
          <w:t>Figura 3 – Diagrama esquemático de sistema de tração externa para cadeira de rodas manuais.</w:t>
        </w:r>
        <w:r w:rsidR="0084150B">
          <w:rPr>
            <w:noProof/>
            <w:webHidden/>
          </w:rPr>
          <w:tab/>
        </w:r>
        <w:r w:rsidR="0084150B">
          <w:rPr>
            <w:noProof/>
            <w:webHidden/>
          </w:rPr>
          <w:fldChar w:fldCharType="begin"/>
        </w:r>
        <w:r w:rsidR="0084150B">
          <w:rPr>
            <w:noProof/>
            <w:webHidden/>
          </w:rPr>
          <w:instrText xml:space="preserve"> PAGEREF _Toc76505269 \h </w:instrText>
        </w:r>
        <w:r w:rsidR="0084150B">
          <w:rPr>
            <w:noProof/>
            <w:webHidden/>
          </w:rPr>
        </w:r>
        <w:r w:rsidR="0084150B">
          <w:rPr>
            <w:noProof/>
            <w:webHidden/>
          </w:rPr>
          <w:fldChar w:fldCharType="separate"/>
        </w:r>
        <w:r w:rsidR="00C228AC">
          <w:rPr>
            <w:noProof/>
            <w:webHidden/>
          </w:rPr>
          <w:t>2</w:t>
        </w:r>
        <w:r w:rsidR="0084150B">
          <w:rPr>
            <w:noProof/>
            <w:webHidden/>
          </w:rPr>
          <w:fldChar w:fldCharType="end"/>
        </w:r>
      </w:hyperlink>
    </w:p>
    <w:p w14:paraId="22F11FE4" w14:textId="426D1224"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5" w:anchor="_Toc76505270" w:history="1">
        <w:r w:rsidR="0084150B" w:rsidRPr="00A511EE">
          <w:rPr>
            <w:rStyle w:val="Hiperligao"/>
            <w:noProof/>
          </w:rPr>
          <w:t>Figura 4 - Connected Driverless Wheelchair. [12]</w:t>
        </w:r>
        <w:r w:rsidR="0084150B">
          <w:rPr>
            <w:noProof/>
            <w:webHidden/>
          </w:rPr>
          <w:tab/>
        </w:r>
        <w:r w:rsidR="0084150B">
          <w:rPr>
            <w:noProof/>
            <w:webHidden/>
          </w:rPr>
          <w:fldChar w:fldCharType="begin"/>
        </w:r>
        <w:r w:rsidR="0084150B">
          <w:rPr>
            <w:noProof/>
            <w:webHidden/>
          </w:rPr>
          <w:instrText xml:space="preserve"> PAGEREF _Toc76505270 \h </w:instrText>
        </w:r>
        <w:r w:rsidR="0084150B">
          <w:rPr>
            <w:noProof/>
            <w:webHidden/>
          </w:rPr>
        </w:r>
        <w:r w:rsidR="0084150B">
          <w:rPr>
            <w:noProof/>
            <w:webHidden/>
          </w:rPr>
          <w:fldChar w:fldCharType="separate"/>
        </w:r>
        <w:r w:rsidR="00C228AC">
          <w:rPr>
            <w:noProof/>
            <w:webHidden/>
          </w:rPr>
          <w:t>4</w:t>
        </w:r>
        <w:r w:rsidR="0084150B">
          <w:rPr>
            <w:noProof/>
            <w:webHidden/>
          </w:rPr>
          <w:fldChar w:fldCharType="end"/>
        </w:r>
      </w:hyperlink>
    </w:p>
    <w:p w14:paraId="1761249A" w14:textId="431403FB"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6" w:anchor="_Toc76505271" w:history="1">
        <w:r w:rsidR="0084150B" w:rsidRPr="00A511EE">
          <w:rPr>
            <w:rStyle w:val="Hiperligao"/>
            <w:noProof/>
          </w:rPr>
          <w:t>Figura 5 - Robôs móveis. (a) Robô LD-90 da OMRON. (b) Robô KMP1500 da KUKA. (c) Robô MiR da OMROM.</w:t>
        </w:r>
        <w:r w:rsidR="0084150B">
          <w:rPr>
            <w:noProof/>
            <w:webHidden/>
          </w:rPr>
          <w:tab/>
        </w:r>
        <w:r w:rsidR="0084150B">
          <w:rPr>
            <w:noProof/>
            <w:webHidden/>
          </w:rPr>
          <w:fldChar w:fldCharType="begin"/>
        </w:r>
        <w:r w:rsidR="0084150B">
          <w:rPr>
            <w:noProof/>
            <w:webHidden/>
          </w:rPr>
          <w:instrText xml:space="preserve"> PAGEREF _Toc76505271 \h </w:instrText>
        </w:r>
        <w:r w:rsidR="0084150B">
          <w:rPr>
            <w:noProof/>
            <w:webHidden/>
          </w:rPr>
        </w:r>
        <w:r w:rsidR="0084150B">
          <w:rPr>
            <w:noProof/>
            <w:webHidden/>
          </w:rPr>
          <w:fldChar w:fldCharType="separate"/>
        </w:r>
        <w:r w:rsidR="00C228AC">
          <w:rPr>
            <w:noProof/>
            <w:webHidden/>
          </w:rPr>
          <w:t>7</w:t>
        </w:r>
        <w:r w:rsidR="0084150B">
          <w:rPr>
            <w:noProof/>
            <w:webHidden/>
          </w:rPr>
          <w:fldChar w:fldCharType="end"/>
        </w:r>
      </w:hyperlink>
    </w:p>
    <w:p w14:paraId="04C5F952" w14:textId="28C9448B"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7" w:anchor="_Toc76505272" w:history="1">
        <w:r w:rsidR="0084150B" w:rsidRPr="00A511EE">
          <w:rPr>
            <w:rStyle w:val="Hiperligao"/>
            <w:noProof/>
          </w:rPr>
          <w:t>Figura 6 - Tipos de acoplamento da cadeira de rodas manual ao Robô. (a) Acoplamento reboque; (b) Acoplamento por baixo; (c) Acoplamento de empurrar.</w:t>
        </w:r>
        <w:r w:rsidR="0084150B">
          <w:rPr>
            <w:noProof/>
            <w:webHidden/>
          </w:rPr>
          <w:tab/>
        </w:r>
        <w:r w:rsidR="0084150B">
          <w:rPr>
            <w:noProof/>
            <w:webHidden/>
          </w:rPr>
          <w:fldChar w:fldCharType="begin"/>
        </w:r>
        <w:r w:rsidR="0084150B">
          <w:rPr>
            <w:noProof/>
            <w:webHidden/>
          </w:rPr>
          <w:instrText xml:space="preserve"> PAGEREF _Toc76505272 \h </w:instrText>
        </w:r>
        <w:r w:rsidR="0084150B">
          <w:rPr>
            <w:noProof/>
            <w:webHidden/>
          </w:rPr>
        </w:r>
        <w:r w:rsidR="0084150B">
          <w:rPr>
            <w:noProof/>
            <w:webHidden/>
          </w:rPr>
          <w:fldChar w:fldCharType="separate"/>
        </w:r>
        <w:r w:rsidR="00C228AC">
          <w:rPr>
            <w:noProof/>
            <w:webHidden/>
          </w:rPr>
          <w:t>8</w:t>
        </w:r>
        <w:r w:rsidR="0084150B">
          <w:rPr>
            <w:noProof/>
            <w:webHidden/>
          </w:rPr>
          <w:fldChar w:fldCharType="end"/>
        </w:r>
      </w:hyperlink>
    </w:p>
    <w:p w14:paraId="39FA7C4E" w14:textId="4B20000F" w:rsidR="0084150B" w:rsidRDefault="002F4448">
      <w:pPr>
        <w:pStyle w:val="ndicedeilustraes"/>
        <w:tabs>
          <w:tab w:val="right" w:leader="dot" w:pos="8771"/>
        </w:tabs>
        <w:rPr>
          <w:rFonts w:asciiTheme="minorHAnsi" w:eastAsiaTheme="minorEastAsia" w:hAnsiTheme="minorHAnsi" w:cstheme="minorBidi"/>
          <w:noProof/>
          <w:sz w:val="22"/>
          <w:szCs w:val="22"/>
          <w:lang w:eastAsia="pt-PT"/>
        </w:rPr>
      </w:pPr>
      <w:hyperlink r:id="rId18" w:anchor="_Toc76505273" w:history="1">
        <w:r w:rsidR="0084150B" w:rsidRPr="00A511EE">
          <w:rPr>
            <w:rStyle w:val="Hiperligao"/>
            <w:noProof/>
          </w:rPr>
          <w:t>Figura 7 - Diagrama geral.</w:t>
        </w:r>
        <w:r w:rsidR="0084150B">
          <w:rPr>
            <w:noProof/>
            <w:webHidden/>
          </w:rPr>
          <w:tab/>
        </w:r>
        <w:r w:rsidR="0084150B">
          <w:rPr>
            <w:noProof/>
            <w:webHidden/>
          </w:rPr>
          <w:fldChar w:fldCharType="begin"/>
        </w:r>
        <w:r w:rsidR="0084150B">
          <w:rPr>
            <w:noProof/>
            <w:webHidden/>
          </w:rPr>
          <w:instrText xml:space="preserve"> PAGEREF _Toc76505273 \h </w:instrText>
        </w:r>
        <w:r w:rsidR="0084150B">
          <w:rPr>
            <w:noProof/>
            <w:webHidden/>
          </w:rPr>
        </w:r>
        <w:r w:rsidR="0084150B">
          <w:rPr>
            <w:noProof/>
            <w:webHidden/>
          </w:rPr>
          <w:fldChar w:fldCharType="separate"/>
        </w:r>
        <w:r w:rsidR="00C228AC">
          <w:rPr>
            <w:noProof/>
            <w:webHidden/>
          </w:rPr>
          <w:t>9</w:t>
        </w:r>
        <w:r w:rsidR="0084150B">
          <w:rPr>
            <w:noProof/>
            <w:webHidden/>
          </w:rPr>
          <w:fldChar w:fldCharType="end"/>
        </w:r>
      </w:hyperlink>
    </w:p>
    <w:p w14:paraId="40A5A0B8" w14:textId="597F9B0B" w:rsidR="00672855" w:rsidRDefault="00D07BAE" w:rsidP="00672855">
      <w:r>
        <w:fldChar w:fldCharType="end"/>
      </w:r>
    </w:p>
    <w:p w14:paraId="1878D8CA" w14:textId="77777777" w:rsidR="001127B4" w:rsidRDefault="001127B4" w:rsidP="001127B4">
      <w:pPr>
        <w:pStyle w:val="TtulosPrembulo-IPCA"/>
        <w:sectPr w:rsidR="001127B4" w:rsidSect="00F101F8">
          <w:type w:val="oddPage"/>
          <w:pgSz w:w="11900" w:h="16840"/>
          <w:pgMar w:top="1985" w:right="1418" w:bottom="1985" w:left="1701" w:header="709" w:footer="709" w:gutter="0"/>
          <w:pgNumType w:fmt="upperRoman"/>
          <w:cols w:space="708"/>
          <w:docGrid w:linePitch="360"/>
        </w:sectPr>
      </w:pPr>
    </w:p>
    <w:p w14:paraId="2F077174" w14:textId="6F217161" w:rsidR="001127B4" w:rsidRDefault="001127B4" w:rsidP="001127B4">
      <w:pPr>
        <w:pStyle w:val="TtulosPrembulo-IPCA"/>
      </w:pPr>
      <w:bookmarkStart w:id="8" w:name="_Toc87445474"/>
      <w:r w:rsidRPr="00A17FDD">
        <w:lastRenderedPageBreak/>
        <w:t xml:space="preserve">ÍNDICE </w:t>
      </w:r>
      <w:r>
        <w:t>DE TABELAS</w:t>
      </w:r>
      <w:bookmarkEnd w:id="8"/>
    </w:p>
    <w:p w14:paraId="20F1157E" w14:textId="77777777" w:rsidR="00E25ABD" w:rsidRDefault="00E25ABD">
      <w:pPr>
        <w:spacing w:after="160" w:line="259" w:lineRule="auto"/>
        <w:ind w:firstLine="0"/>
        <w:jc w:val="left"/>
      </w:pPr>
    </w:p>
    <w:p w14:paraId="5DA27E7A" w14:textId="716769E4" w:rsidR="00844487" w:rsidRDefault="001127B4">
      <w:pPr>
        <w:pStyle w:val="ndicedeilustraes"/>
        <w:tabs>
          <w:tab w:val="right" w:leader="dot" w:pos="8771"/>
        </w:tabs>
        <w:rPr>
          <w:rFonts w:asciiTheme="minorHAnsi" w:eastAsiaTheme="minorEastAsia" w:hAnsiTheme="minorHAnsi" w:cstheme="minorBidi"/>
          <w:noProof/>
          <w:sz w:val="22"/>
          <w:szCs w:val="22"/>
          <w:lang w:eastAsia="pt-PT"/>
        </w:rPr>
      </w:pPr>
      <w:r>
        <w:fldChar w:fldCharType="begin"/>
      </w:r>
      <w:r>
        <w:instrText xml:space="preserve"> TOC \h \z \c "Tabela" </w:instrText>
      </w:r>
      <w:r>
        <w:fldChar w:fldCharType="separate"/>
      </w:r>
      <w:hyperlink w:anchor="_Toc87445462" w:history="1">
        <w:r w:rsidR="00844487" w:rsidRPr="00252D9D">
          <w:rPr>
            <w:rStyle w:val="Hiperligao"/>
            <w:noProof/>
          </w:rPr>
          <w:t>Tabela 1  Cronograma de investigação</w:t>
        </w:r>
        <w:r w:rsidR="00844487">
          <w:rPr>
            <w:noProof/>
            <w:webHidden/>
          </w:rPr>
          <w:tab/>
        </w:r>
        <w:r w:rsidR="00844487">
          <w:rPr>
            <w:noProof/>
            <w:webHidden/>
          </w:rPr>
          <w:fldChar w:fldCharType="begin"/>
        </w:r>
        <w:r w:rsidR="00844487">
          <w:rPr>
            <w:noProof/>
            <w:webHidden/>
          </w:rPr>
          <w:instrText xml:space="preserve"> PAGEREF _Toc87445462 \h </w:instrText>
        </w:r>
        <w:r w:rsidR="00844487">
          <w:rPr>
            <w:noProof/>
            <w:webHidden/>
          </w:rPr>
        </w:r>
        <w:r w:rsidR="00844487">
          <w:rPr>
            <w:noProof/>
            <w:webHidden/>
          </w:rPr>
          <w:fldChar w:fldCharType="separate"/>
        </w:r>
        <w:r w:rsidR="00844487">
          <w:rPr>
            <w:noProof/>
            <w:webHidden/>
          </w:rPr>
          <w:t>14</w:t>
        </w:r>
        <w:r w:rsidR="00844487">
          <w:rPr>
            <w:noProof/>
            <w:webHidden/>
          </w:rPr>
          <w:fldChar w:fldCharType="end"/>
        </w:r>
      </w:hyperlink>
    </w:p>
    <w:p w14:paraId="017F776D" w14:textId="3DDB005D" w:rsidR="001127B4" w:rsidRDefault="001127B4">
      <w:pPr>
        <w:spacing w:after="160" w:line="259" w:lineRule="auto"/>
        <w:ind w:firstLine="0"/>
        <w:jc w:val="left"/>
        <w:sectPr w:rsidR="001127B4" w:rsidSect="001127B4">
          <w:type w:val="oddPage"/>
          <w:pgSz w:w="11900" w:h="16840"/>
          <w:pgMar w:top="1985" w:right="1418" w:bottom="1985" w:left="1701" w:header="709" w:footer="709" w:gutter="0"/>
          <w:pgNumType w:fmt="upperRoman"/>
          <w:cols w:space="708"/>
          <w:docGrid w:linePitch="360"/>
        </w:sectPr>
      </w:pPr>
      <w:r>
        <w:fldChar w:fldCharType="end"/>
      </w:r>
    </w:p>
    <w:p w14:paraId="220E7FFC" w14:textId="08465075" w:rsidR="00A17FDD" w:rsidRDefault="00A17FDD" w:rsidP="00A17FDD">
      <w:pPr>
        <w:pStyle w:val="Ttulo1"/>
      </w:pPr>
      <w:bookmarkStart w:id="9" w:name="_Toc87445475"/>
      <w:r>
        <w:lastRenderedPageBreak/>
        <w:t>Introdução</w:t>
      </w:r>
      <w:bookmarkEnd w:id="9"/>
    </w:p>
    <w:p w14:paraId="510B8A50" w14:textId="61D4696C" w:rsidR="00A17FDD" w:rsidRPr="001127B4" w:rsidRDefault="00A17FDD" w:rsidP="00721B1E">
      <w:pPr>
        <w:pStyle w:val="Ttulo2"/>
      </w:pPr>
      <w:bookmarkStart w:id="10" w:name="_Toc87445476"/>
      <w:r w:rsidRPr="001127B4">
        <w:t>Enquadramento teórico</w:t>
      </w:r>
      <w:bookmarkEnd w:id="10"/>
    </w:p>
    <w:p w14:paraId="2CE05E49" w14:textId="6FD4F072" w:rsidR="001C0B57" w:rsidRPr="003E5E82" w:rsidRDefault="001C0B57" w:rsidP="00745C03">
      <w:pPr>
        <w:spacing w:line="360" w:lineRule="auto"/>
        <w:ind w:firstLine="284"/>
      </w:pPr>
      <w:r w:rsidRPr="003E5E82">
        <w:t xml:space="preserve">A indústria 4.0 é uma nova era </w:t>
      </w:r>
      <w:r w:rsidR="0084150B">
        <w:t xml:space="preserve">na qual </w:t>
      </w:r>
      <w:r w:rsidR="001103A5">
        <w:t xml:space="preserve">a </w:t>
      </w:r>
      <w:r w:rsidRPr="003E5E82">
        <w:t>indústria é liderada por tecnologias como a robótica, automação, inteligência artificial e a interconexão dos dispositivos (IIoT). A crescente implementação de robôs nas indústrias permite uma melhor qualidade de serviço com elevada precisão em menos tempo. Resultado das vantagens destes sistemas, começ</w:t>
      </w:r>
      <w:r w:rsidR="00AA7BED" w:rsidRPr="003E5E82">
        <w:t>a-se</w:t>
      </w:r>
      <w:r w:rsidRPr="003E5E82">
        <w:t xml:space="preserve"> a aplicar em outras áreas como </w:t>
      </w:r>
      <w:r w:rsidR="0084150B">
        <w:t>n</w:t>
      </w:r>
      <w:r w:rsidR="00AA7BED" w:rsidRPr="003E5E82">
        <w:t xml:space="preserve">a </w:t>
      </w:r>
      <w:r w:rsidR="0084150B">
        <w:t>medicina</w:t>
      </w:r>
      <w:r w:rsidRPr="003E5E82">
        <w:t xml:space="preserve"> ou militar para </w:t>
      </w:r>
      <w:r w:rsidR="003B5FC5" w:rsidRPr="003E5E82">
        <w:t>mitigar</w:t>
      </w:r>
      <w:r w:rsidRPr="003E5E82">
        <w:t xml:space="preserve"> problemas. Por exemplo nas instituições de saúde o transporte de pacientes é uma tarefa recorrente, repetitiva, demorada, não ergonómica e requer o auxílio dos transportadores de pacientes. Em</w:t>
      </w:r>
      <w:r w:rsidR="00AD6D41" w:rsidRPr="003E5E82">
        <w:t xml:space="preserve"> </w:t>
      </w:r>
      <w:r w:rsidR="00AD6D41" w:rsidRPr="003E5E82">
        <w:fldChar w:fldCharType="begin" w:fldLock="1"/>
      </w:r>
      <w:r w:rsidR="00AD6D41" w:rsidRPr="003E5E82">
        <w:instrText>ADDIN CSL_CITATION {"citationItems":[{"id":"ITEM-1","itemData":{"DOI":"10.1589/jpts.25.1231","ISSN":"09155287","abstract":"[Purpose] This study aims to improve the safety for caregivers and avoid musculoskeletal diseases by examining the shoulder and trunk muscle activity depending on wheelchair handle height as the caregiver provides propulsion to a wheelchair for wheelchair-bound patients. [Subjects] The participants were caregivers who met the criteria for this study (n=30). [Methods] To determine the activity of the shoulder and trunk muscles of caregivers depending on the handle height, the muscle activity was measured as a wheelchair was being pushed under three height conditions. [Results] According to the study results, the deltoid middle fiber, serratus anterior muscle, rhomboid muscle, and erector spinalis of lumbar part showed signifcantly low muscle activity at a height that produced an elbow joint flexion angle of 30°. Caregivers are highly likely to develop musculoskeletal disease if the handle height is excessively low. In addition, the burden on the shoulder and back muscles can be reduced at heights that lead to flexion of 30°. [Conclusions] As a caregiver pushes a wheelchair, the handle height has a close relationship with the burden on the shoulder and back muscles. If the handle height is excessively low, the caregiver is highly likely to develop musculoskeletal disease.","author":[{"dropping-particle":"","family":"Lee","given":"Sang Yeol","non-dropping-particle":"","parse-names":false,"suffix":""},{"dropping-particle":"","family":"Kim","given":"Seon Chill","non-dropping-particle":"","parse-names":false,"suffix":""},{"dropping-particle":"","family":"Lee","given":"Myoung Hee","non-dropping-particle":"","parse-names":false,"suffix":""},{"dropping-particle":"","family":"Lee","given":"Young Ik","non-dropping-particle":"","parse-names":false,"suffix":""}],"container-title":"Journal of Physical Therapy Science","id":"ITEM-1","issue":"10","issued":{"date-parts":[["2013"]]},"page":"1231-1233","title":"Comparison of shoulder and back muscle activation in caregivers according to various handle heights","type":"article","volume":"25"},"uris":["http://www.mendeley.com/documents/?uuid=16cc3a81-b91e-4511-9f59-bb74086fa4d8"]}],"mendeley":{"formattedCitation":"[1]","plainTextFormattedCitation":"[1]","previouslyFormattedCitation":"[1]"},"properties":{"noteIndex":0},"schema":"https://github.com/citation-style-language/schema/raw/master/csl-citation.json"}</w:instrText>
      </w:r>
      <w:r w:rsidR="00AD6D41" w:rsidRPr="003E5E82">
        <w:fldChar w:fldCharType="separate"/>
      </w:r>
      <w:r w:rsidR="00AD6D41" w:rsidRPr="003E5E82">
        <w:rPr>
          <w:noProof/>
        </w:rPr>
        <w:t>[1]</w:t>
      </w:r>
      <w:r w:rsidR="00AD6D41" w:rsidRPr="003E5E82">
        <w:fldChar w:fldCharType="end"/>
      </w:r>
      <w:r w:rsidR="00AD6D41" w:rsidRPr="003E5E82">
        <w:t xml:space="preserve"> é realizado um estudo para examinar a atividade muscular do ombro e do tronco do cuidador ao realizar o transporte de pacientes em cadeira de rodas.</w:t>
      </w:r>
      <w:r w:rsidR="00237DD1" w:rsidRPr="003E5E82">
        <w:t xml:space="preserve"> </w:t>
      </w:r>
      <w:r w:rsidR="00EB668D">
        <w:t>Os autores</w:t>
      </w:r>
      <w:r w:rsidR="00AD6D41" w:rsidRPr="003E5E82">
        <w:t xml:space="preserve"> concluí</w:t>
      </w:r>
      <w:r w:rsidR="00EB668D">
        <w:t>ram</w:t>
      </w:r>
      <w:r w:rsidR="00AD6D41" w:rsidRPr="003E5E82">
        <w:t xml:space="preserve"> que quando um cuidador empurra uma cadeira de rodas, a altura dos manípulos tem uma relação direta da carga sobre os músculos dos ombros e costas. Se a altura do cabo das cadeiras for excessivamente baixa, o cuidador tem grande probabilidade de desenvolver doenças musculoesqueléticas. Em </w:t>
      </w:r>
      <w:r w:rsidR="00AD6D41" w:rsidRPr="003E5E82">
        <w:fldChar w:fldCharType="begin" w:fldLock="1"/>
      </w:r>
      <w:r w:rsidR="00FD3229">
        <w:instrText>ADDIN CSL_CITATION {"citationItems":[{"id":"ITEM-1","itemData":{"author":[{"dropping-particle":"","family":"Veerubhotla","given":"Akhila","non-dropping-particle":"","parse-names":false,"suffix":""},{"dropping-particle":"","family":"Tsang","given":"Kalai","non-dropping-particle":"","parse-names":false,"suffix":""},{"dropping-particle":"","family":"James","given":"Khara","non-dropping-particle":"","parse-names":false,"suffix":""},{"dropping-particle":"","family":"Ding","given":"Dan","non-dropping-particle":"","parse-names":false,"suffix":""}],"id":"ITEM-1","issue":"Vm","issued":{"date-parts":[["0"]]},"page":"7-10","title":"Department of Rehabilitation Sciences and Technology, School of Health and Rehabilitation Sciences, University of Pittsburgh, PA., 2 Human Engineering Research Laboratories, Department of Veteran Affairs Pittsburgh Healthcare System, Pittsburgh, PA","type":"article-journal"},"uris":["http://www.mendeley.com/documents/?uuid=8ce34bd6-e70a-443c-bde1-076a05e699f5"]}],"mendeley":{"formattedCitation":"[2]","plainTextFormattedCitation":"[2]","previouslyFormattedCitation":"[2]"},"properties":{"noteIndex":0},"schema":"https://github.com/citation-style-language/schema/raw/master/csl-citation.json"}</w:instrText>
      </w:r>
      <w:r w:rsidR="00AD6D41" w:rsidRPr="003E5E82">
        <w:fldChar w:fldCharType="separate"/>
      </w:r>
      <w:r w:rsidR="00AD6D41" w:rsidRPr="003E5E82">
        <w:rPr>
          <w:noProof/>
        </w:rPr>
        <w:t>[2]</w:t>
      </w:r>
      <w:r w:rsidR="00AD6D41" w:rsidRPr="003E5E82">
        <w:fldChar w:fldCharType="end"/>
      </w:r>
      <w:r w:rsidR="00AD6D41" w:rsidRPr="003E5E82">
        <w:t xml:space="preserve"> </w:t>
      </w:r>
      <w:r w:rsidR="003E5E82" w:rsidRPr="003E5E82">
        <w:t xml:space="preserve">é referido os problemas que originam o transporte repetitivo de cadeiras de rodas convencionais e </w:t>
      </w:r>
      <w:r w:rsidR="009368D0" w:rsidRPr="003E5E82">
        <w:t xml:space="preserve">foram </w:t>
      </w:r>
      <w:r w:rsidR="003E5E82" w:rsidRPr="003E5E82">
        <w:t>propostas</w:t>
      </w:r>
      <w:r w:rsidR="009368D0" w:rsidRPr="003E5E82">
        <w:t xml:space="preserve"> duas cadeiras de rodas a partir das convencionais</w:t>
      </w:r>
      <w:r w:rsidR="003E5E82" w:rsidRPr="003E5E82">
        <w:t>. Esta solução visa</w:t>
      </w:r>
      <w:r w:rsidR="009368D0" w:rsidRPr="003E5E82">
        <w:t xml:space="preserve"> minimizar a tensão do cuidador e a carga musculoesqueléticas durante o transporte de pacientes. Uma das alterações propostas nas cadeiras foi a adição</w:t>
      </w:r>
      <w:r w:rsidR="00621E89" w:rsidRPr="003E5E82">
        <w:t xml:space="preserve"> </w:t>
      </w:r>
      <w:r w:rsidR="0024005C">
        <w:t xml:space="preserve">de </w:t>
      </w:r>
      <w:r w:rsidR="00621E89" w:rsidRPr="003E5E82">
        <w:t xml:space="preserve">alças </w:t>
      </w:r>
      <w:r w:rsidR="00DD0AAE" w:rsidRPr="003E5E82">
        <w:t>de empurrar orientadas verticalmente que acomodam cuidadores de alturas variadas.</w:t>
      </w:r>
      <w:r w:rsidR="00506D62" w:rsidRPr="003E5E82">
        <w:t xml:space="preserve"> </w:t>
      </w:r>
      <w:r w:rsidR="00E35D09">
        <w:t>Os autores</w:t>
      </w:r>
      <w:r w:rsidR="00D34E64" w:rsidRPr="003E5E82">
        <w:rPr>
          <w:i/>
          <w:iCs/>
        </w:rPr>
        <w:t xml:space="preserve"> </w:t>
      </w:r>
      <w:r w:rsidR="00E35D09" w:rsidRPr="003E5E82">
        <w:t>concluí</w:t>
      </w:r>
      <w:r w:rsidR="00E35D09">
        <w:t>ram</w:t>
      </w:r>
      <w:r w:rsidR="00D34E64" w:rsidRPr="003E5E82">
        <w:t xml:space="preserve"> através de um inquérito que as cadeiras de rodas propostas ajudam a reduzir a sobrecarga do cuidador </w:t>
      </w:r>
      <w:r w:rsidR="00506D62" w:rsidRPr="003E5E82">
        <w:t>no decorrer do transporte do paciente. Projetos ergonômicos podem reduzir o risco de lesões tanto para os cuidadores como para os pacientes, aumentando a segurança para ambas as populações durante o transporte em ambientes clínicos.</w:t>
      </w:r>
    </w:p>
    <w:p w14:paraId="3ED7BEF8" w14:textId="73618770" w:rsidR="001704D4" w:rsidRDefault="00DD47D3" w:rsidP="00DD47D3">
      <w:pPr>
        <w:spacing w:line="360" w:lineRule="auto"/>
        <w:ind w:firstLine="284"/>
        <w:jc w:val="left"/>
      </w:pPr>
      <w:r>
        <w:rPr>
          <w:noProof/>
        </w:rPr>
        <mc:AlternateContent>
          <mc:Choice Requires="wpg">
            <w:drawing>
              <wp:anchor distT="0" distB="0" distL="114300" distR="114300" simplePos="0" relativeHeight="251658246" behindDoc="0" locked="0" layoutInCell="1" allowOverlap="1" wp14:anchorId="51ABDEA5" wp14:editId="17CE9FCE">
                <wp:simplePos x="0" y="0"/>
                <wp:positionH relativeFrom="margin">
                  <wp:align>center</wp:align>
                </wp:positionH>
                <wp:positionV relativeFrom="paragraph">
                  <wp:posOffset>1393825</wp:posOffset>
                </wp:positionV>
                <wp:extent cx="4057650" cy="2201545"/>
                <wp:effectExtent l="0" t="0" r="0" b="8255"/>
                <wp:wrapTopAndBottom/>
                <wp:docPr id="14" name="Agrupar 14"/>
                <wp:cNvGraphicFramePr/>
                <a:graphic xmlns:a="http://schemas.openxmlformats.org/drawingml/2006/main">
                  <a:graphicData uri="http://schemas.microsoft.com/office/word/2010/wordprocessingGroup">
                    <wpg:wgp>
                      <wpg:cNvGrpSpPr/>
                      <wpg:grpSpPr>
                        <a:xfrm>
                          <a:off x="0" y="0"/>
                          <a:ext cx="4057650" cy="2201545"/>
                          <a:chOff x="0" y="0"/>
                          <a:chExt cx="4057650" cy="2201545"/>
                        </a:xfrm>
                      </wpg:grpSpPr>
                      <pic:pic xmlns:pic="http://schemas.openxmlformats.org/drawingml/2006/picture">
                        <pic:nvPicPr>
                          <pic:cNvPr id="10" name="Imagem 10"/>
                          <pic:cNvPicPr>
                            <a:picLocks noChangeAspect="1"/>
                          </pic:cNvPicPr>
                        </pic:nvPicPr>
                        <pic:blipFill rotWithShape="1">
                          <a:blip r:embed="rId19">
                            <a:extLst>
                              <a:ext uri="{28A0092B-C50C-407E-A947-70E740481C1C}">
                                <a14:useLocalDpi xmlns:a14="http://schemas.microsoft.com/office/drawing/2010/main" val="0"/>
                              </a:ext>
                            </a:extLst>
                          </a:blip>
                          <a:srcRect r="3784"/>
                          <a:stretch/>
                        </pic:blipFill>
                        <pic:spPr bwMode="auto">
                          <a:xfrm>
                            <a:off x="333375" y="0"/>
                            <a:ext cx="3390900" cy="1885950"/>
                          </a:xfrm>
                          <a:prstGeom prst="rect">
                            <a:avLst/>
                          </a:prstGeom>
                          <a:noFill/>
                          <a:ln>
                            <a:noFill/>
                          </a:ln>
                        </pic:spPr>
                      </pic:pic>
                      <wps:wsp>
                        <wps:cNvPr id="13" name="Caixa de texto 13"/>
                        <wps:cNvSpPr txBox="1"/>
                        <wps:spPr>
                          <a:xfrm>
                            <a:off x="0" y="1943100"/>
                            <a:ext cx="4057650" cy="258445"/>
                          </a:xfrm>
                          <a:prstGeom prst="rect">
                            <a:avLst/>
                          </a:prstGeom>
                          <a:solidFill>
                            <a:prstClr val="white"/>
                          </a:solidFill>
                          <a:ln>
                            <a:noFill/>
                          </a:ln>
                        </wps:spPr>
                        <wps:txbx>
                          <w:txbxContent>
                            <w:p w14:paraId="06E6854D" w14:textId="478F633C" w:rsidR="007C5BC6" w:rsidRPr="008F4C9A" w:rsidRDefault="007C5BC6" w:rsidP="008F4C9A">
                              <w:pPr>
                                <w:pStyle w:val="Legenda"/>
                                <w:jc w:val="center"/>
                              </w:pPr>
                              <w:bookmarkStart w:id="11" w:name="_Ref76123527"/>
                              <w:bookmarkStart w:id="12" w:name="_Toc76505267"/>
                              <w:r>
                                <w:t xml:space="preserve">Figura </w:t>
                              </w:r>
                              <w:r>
                                <w:fldChar w:fldCharType="begin"/>
                              </w:r>
                              <w:r>
                                <w:instrText>SEQ Figura \* ARABIC</w:instrText>
                              </w:r>
                              <w:r>
                                <w:fldChar w:fldCharType="separate"/>
                              </w:r>
                              <w:r>
                                <w:rPr>
                                  <w:noProof/>
                                </w:rPr>
                                <w:t>1</w:t>
                              </w:r>
                              <w:r>
                                <w:fldChar w:fldCharType="end"/>
                              </w:r>
                              <w:bookmarkEnd w:id="11"/>
                              <w:r>
                                <w:t xml:space="preserve"> </w:t>
                              </w:r>
                              <w:r w:rsidRPr="00E4774D">
                                <w:t>–</w:t>
                              </w:r>
                              <w:r>
                                <w:t xml:space="preserve"> Esquema da implementação do Passive link. Adaptado de </w:t>
                              </w:r>
                              <w:r>
                                <w:fldChar w:fldCharType="begin" w:fldLock="1"/>
                              </w:r>
                              <w:r>
                                <w:instrText>ADDIN CSL_CITATION {"citationItems":[{"id":"ITEM-1","itemData":{"DOI":"10.1163/156855308X360523","ISSN":"01691864","abstract":"This paper discusses a cooperative strategy that enables a wheelchair and a wheeled robot to climb and descend a step. In this method, not only does the robot assist the wheelchair user, but also the user assists the robot to overcome the step. The research indicates the feasibility of this new cooperative strategy between a physically disabled person and a personal robot that is not designed for high-level performance. The two vehicles (the wheelchair and the wheeled robot) are connected by a simple link mechanism, the two connecting positions of which are free joints. This method is especially affected by the link positions. A numerical calculation clarifies the combinations of the two link positions to avoid a collision between each vehicle and to overcome a step at the same time. The result of the simulations indicate that it is necessary to change the link positions to climb and descend a step safely. The experimental results show that this method is effective. © 2008 VSP.","author":[{"dropping-particle":"","family":"Ikeda","given":"Hidetoshi","non-dropping-particle":"","parse-names":false,"suffix":""},{"dropping-particle":"","family":"Katsumata","given":"Yoshihito","non-dropping-particle":"","parse-names":false,"suffix":""},{"dropping-particle":"","family":"Shoji","given":"Michihiko","non-dropping-particle":"","parse-names":false,"suffix":""},{"dropping-particle":"","family":"Takahashi","given":"Takayuki","non-dropping-particle":"","parse-names":false,"suffix":""},{"dropping-particle":"","family":"Nakano","given":"Eiji","non-dropping-particle":"","parse-names":false,"suffix":""}],"container-title":"Advanced Robotics","id":"ITEM-1","issue":"13-14","issued":{"date-parts":[["2008"]]},"page":"1439-1460","title":"Cooperative Strategy for a Wheelchair and a Robot to Climb and Descend a Step","type":"article","volume":"22"},"uris":["http://www.mendeley.com/documents/?uuid=5d662e20-92ce-4510-9c8d-d85b801c2279"]}],"mendeley":{"formattedCitation":"[4]","plainTextFormattedCitation":"[4]","previouslyFormattedCitation":"[4]"},"properties":{"noteIndex":0},"schema":"https://github.com/citation-style-language/schema/raw/master/csl-citation.json"}</w:instrText>
                              </w:r>
                              <w:r>
                                <w:fldChar w:fldCharType="separate"/>
                              </w:r>
                              <w:r w:rsidRPr="004F3AD3">
                                <w:rPr>
                                  <w:noProof/>
                                </w:rPr>
                                <w:t>[4]</w:t>
                              </w:r>
                              <w:r>
                                <w:fldChar w:fldCharType="end"/>
                              </w:r>
                              <w:r>
                                <w: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ABDEA5" id="Agrupar 14" o:spid="_x0000_s1026" style="position:absolute;left:0;text-align:left;margin-left:0;margin-top:109.75pt;width:319.5pt;height:173.35pt;z-index:251658246;mso-position-horizontal:center;mso-position-horizontal-relative:margin" coordsize="40576,220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0" o:spid="_x0000_s1027" type="#_x0000_t75" style="position:absolute;left:3333;width:33909;height:18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">
                  <v:imagedata r:id="rId20" o:title="" cropright="2480f"/>
                </v:shape>
                <v:shapetype id="_x0000_t202" coordsize="21600,21600" o:spt="202" path="m,l,21600r21600,l21600,xe">
                  <v:stroke joinstyle="miter"/>
                  <v:path gradientshapeok="t" o:connecttype="rect"/>
                </v:shapetype>
                <v:shape id="Caixa de texto 13" o:spid="_x0000_s1028" type="#_x0000_t202" style="position:absolute;top:19431;width:4057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06E6854D" w14:textId="478F633C" w:rsidR="007C5BC6" w:rsidRPr="008F4C9A" w:rsidRDefault="007C5BC6" w:rsidP="008F4C9A">
                        <w:pPr>
                          <w:pStyle w:val="Legenda"/>
                          <w:jc w:val="center"/>
                        </w:pPr>
                        <w:bookmarkStart w:id="13" w:name="_Ref76123527"/>
                        <w:bookmarkStart w:id="14" w:name="_Toc76505267"/>
                        <w:r>
                          <w:t xml:space="preserve">Figura </w:t>
                        </w:r>
                        <w:r>
                          <w:fldChar w:fldCharType="begin"/>
                        </w:r>
                        <w:r>
                          <w:instrText>SEQ Figura \* ARABIC</w:instrText>
                        </w:r>
                        <w:r>
                          <w:fldChar w:fldCharType="separate"/>
                        </w:r>
                        <w:r>
                          <w:rPr>
                            <w:noProof/>
                          </w:rPr>
                          <w:t>1</w:t>
                        </w:r>
                        <w:r>
                          <w:fldChar w:fldCharType="end"/>
                        </w:r>
                        <w:bookmarkEnd w:id="13"/>
                        <w:r>
                          <w:t xml:space="preserve"> </w:t>
                        </w:r>
                        <w:r w:rsidRPr="00E4774D">
                          <w:t>–</w:t>
                        </w:r>
                        <w:r>
                          <w:t xml:space="preserve"> Esquema da implementação do Passive link. Adaptado de </w:t>
                        </w:r>
                        <w:r>
                          <w:fldChar w:fldCharType="begin" w:fldLock="1"/>
                        </w:r>
                        <w:r>
                          <w:instrText>ADDIN CSL_CITATION {"citationItems":[{"id":"ITEM-1","itemData":{"DOI":"10.1163/156855308X360523","ISSN":"01691864","abstract":"This paper discusses a cooperative strategy that enables a wheelchair and a wheeled robot to climb and descend a step. In this method, not only does the robot assist the wheelchair user, but also the user assists the robot to overcome the step. The research indicates the feasibility of this new cooperative strategy between a physically disabled person and a personal robot that is not designed for high-level performance. The two vehicles (the wheelchair and the wheeled robot) are connected by a simple link mechanism, the two connecting positions of which are free joints. This method is especially affected by the link positions. A numerical calculation clarifies the combinations of the two link positions to avoid a collision between each vehicle and to overcome a step at the same time. The result of the simulations indicate that it is necessary to change the link positions to climb and descend a step safely. The experimental results show that this method is effective. © 2008 VSP.","author":[{"dropping-particle":"","family":"Ikeda","given":"Hidetoshi","non-dropping-particle":"","parse-names":false,"suffix":""},{"dropping-particle":"","family":"Katsumata","given":"Yoshihito","non-dropping-particle":"","parse-names":false,"suffix":""},{"dropping-particle":"","family":"Shoji","given":"Michihiko","non-dropping-particle":"","parse-names":false,"suffix":""},{"dropping-particle":"","family":"Takahashi","given":"Takayuki","non-dropping-particle":"","parse-names":false,"suffix":""},{"dropping-particle":"","family":"Nakano","given":"Eiji","non-dropping-particle":"","parse-names":false,"suffix":""}],"container-title":"Advanced Robotics","id":"ITEM-1","issue":"13-14","issued":{"date-parts":[["2008"]]},"page":"1439-1460","title":"Cooperative Strategy for a Wheelchair and a Robot to Climb and Descend a Step","type":"article","volume":"22"},"uris":["http://www.mendeley.com/documents/?uuid=5d662e20-92ce-4510-9c8d-d85b801c2279"]}],"mendeley":{"formattedCitation":"[4]","plainTextFormattedCitation":"[4]","previouslyFormattedCitation":"[4]"},"properties":{"noteIndex":0},"schema":"https://github.com/citation-style-language/schema/raw/master/csl-citation.json"}</w:instrText>
                        </w:r>
                        <w:r>
                          <w:fldChar w:fldCharType="separate"/>
                        </w:r>
                        <w:r w:rsidRPr="004F3AD3">
                          <w:rPr>
                            <w:noProof/>
                          </w:rPr>
                          <w:t>[4]</w:t>
                        </w:r>
                        <w:r>
                          <w:fldChar w:fldCharType="end"/>
                        </w:r>
                        <w:r>
                          <w:t>.</w:t>
                        </w:r>
                        <w:bookmarkEnd w:id="14"/>
                      </w:p>
                    </w:txbxContent>
                  </v:textbox>
                </v:shape>
                <w10:wrap type="topAndBottom" anchorx="margin"/>
              </v:group>
            </w:pict>
          </mc:Fallback>
        </mc:AlternateContent>
      </w:r>
      <w:r w:rsidR="003E5E82">
        <w:t xml:space="preserve">O autor </w:t>
      </w:r>
      <w:r w:rsidR="00FD3229">
        <w:t xml:space="preserve">em </w:t>
      </w:r>
      <w:r w:rsidR="00FD3229">
        <w:fldChar w:fldCharType="begin" w:fldLock="1"/>
      </w:r>
      <w:r w:rsidR="004F3AD3">
        <w:instrText>ADDIN CSL_CITATION {"citationItems":[{"id":"ITEM-1","itemData":{"DOI":"10.1109/CRC.2019.00024","ISBN":"9781728146201","abstract":"This report describes a cooperative step climbing strategy using an electric wheelchair and autonomous robot. The robot, which was developed by our research group, has a wheeled travel mechanism and dual manipulators. The wheelchair is a commercially available model modified with added sensors, circuits, and batteries. When the wheelchair and robot encounter a step, the robot grasps the wheelchair and they help each other to ascend the step. In the step climbing process, the wheelchair front wheels are lifted using the difference between the wheelchair and robot velocities, and the front wheels are placed on the step. To make the rear wheels of the wheelchair climb the step, the robot upper arms push against the back of the wheelchair, which is like the motion of man pushing a wheelchair up the step. Similarly, the robot front and rear wheels climb the step using assistance from the wheelchair. We developed an automatic control system that realizes the cooperative step climbing of the wheelchair and robot and also simplifies the operation of both vehicles. An experiment was conducted to demonstrate that the wheelchair and robot can successfully maneuver up a step.","author":[{"dropping-particle":"","family":"Ikeda","given":"Hidetoshi","non-dropping-particle":"","parse-names":false,"suffix":""},{"dropping-particle":"","family":"Tohyama","given":"Takafumi","non-dropping-particle":"","parse-names":false,"suffix":""},{"dropping-particle":"","family":"Maki","given":"Daisuke","non-dropping-particle":"","parse-names":false,"suffix":""},{"dropping-particle":"","family":"Sato","given":"Keisuke","non-dropping-particle":"","parse-names":false,"suffix":""},{"dropping-particle":"","family":"Nakano","given":"Eiji","non-dropping-particle":"","parse-names":false,"suffix":""}],"container-title":"Proceedings - 2019 4th International Conference on Control, Robotics and Cybernetics, CRC 2019","id":"ITEM-1","issued":{"date-parts":[["2019"]]},"page":"75-80","publisher":"IEEE","title":"Autonomous step climbing strategy using a wheelchair and care robot","type":"article-journal"},"uris":["http://www.mendeley.com/documents/?uuid=bb95b2b8-b490-4650-8f6d-45a446bb3738"]}],"mendeley":{"formattedCitation":"[3]","plainTextFormattedCitation":"[3]","previouslyFormattedCitation":"[3]"},"properties":{"noteIndex":0},"schema":"https://github.com/citation-style-language/schema/raw/master/csl-citation.json"}</w:instrText>
      </w:r>
      <w:r w:rsidR="00FD3229">
        <w:fldChar w:fldCharType="separate"/>
      </w:r>
      <w:r w:rsidR="00FD3229" w:rsidRPr="00FD3229">
        <w:rPr>
          <w:noProof/>
        </w:rPr>
        <w:t>[3]</w:t>
      </w:r>
      <w:r w:rsidR="00FD3229">
        <w:fldChar w:fldCharType="end"/>
      </w:r>
      <w:r w:rsidR="00FD3229">
        <w:t xml:space="preserve"> descreve uma estratégia cooperativa entre uma cadeira de rodas e um robô autônomo para subir degraus. A cadeira de rodas utilizada no desenvolvimento do projeto é um modelo </w:t>
      </w:r>
      <w:r w:rsidR="006E11AF">
        <w:t xml:space="preserve">disponível </w:t>
      </w:r>
      <w:r w:rsidR="00FD3229">
        <w:t>comercialmente</w:t>
      </w:r>
      <w:r w:rsidR="006E11AF">
        <w:t xml:space="preserve">, apenas foram adicionados sensores e baterias. Para conectar o robô à cadeira é utilizado um </w:t>
      </w:r>
      <w:r w:rsidR="004F3AD3" w:rsidRPr="004F3AD3">
        <w:rPr>
          <w:i/>
          <w:iCs/>
        </w:rPr>
        <w:t>passive link</w:t>
      </w:r>
      <w:r w:rsidR="006E11AF">
        <w:t xml:space="preserve">. </w:t>
      </w:r>
      <w:r w:rsidR="008B79AA">
        <w:t>E</w:t>
      </w:r>
      <w:r w:rsidR="006E11AF">
        <w:t xml:space="preserve">ste sistema </w:t>
      </w:r>
      <w:r w:rsidR="008B79AA">
        <w:t xml:space="preserve">é muito semelhante ao referenciado em </w:t>
      </w:r>
      <w:r w:rsidR="004F3AD3">
        <w:fldChar w:fldCharType="begin" w:fldLock="1"/>
      </w:r>
      <w:r w:rsidR="00F70341">
        <w:instrText>ADDIN CSL_CITATION {"citationItems":[{"id":"ITEM-1","itemData":{"DOI":"10.1163/156855308X360523","ISSN":"01691864","abstract":"This paper discusses a cooperative strategy that enables a wheelchair and a wheeled robot to climb and descend a step. In this method, not only does the robot assist the wheelchair user, but also the user assists the robot to overcome the step. The research indicates the feasibility of this new cooperative strategy between a physically disabled person and a personal robot that is not designed for high-level performance. The two vehicles (the wheelchair and the wheeled robot) are connected by a simple link mechanism, the two connecting positions of which are free joints. This method is especially affected by the link positions. A numerical calculation clarifies the combinations of the two link positions to avoid a collision between each vehicle and to overcome a step at the same time. The result of the simulations indicate that it is necessary to change the link positions to climb and descend a step safely. The experimental results show that this method is effective. © 2008 VSP.","author":[{"dropping-particle":"","family":"Ikeda","given":"Hidetoshi","non-dropping-particle":"","parse-names":false,"suffix":""},{"dropping-particle":"","family":"Katsumata","given":"Yoshihito","non-dropping-particle":"","parse-names":false,"suffix":""},{"dropping-particle":"","family":"Shoji","given":"Michihiko","non-dropping-particle":"","parse-names":false,"suffix":""},{"dropping-particle":"","family":"Takahashi","given":"Takayuki","non-dropping-particle":"","parse-names":false,"suffix":""},{"dropping-particle":"","family":"Nakano","given":"Eiji","non-dropping-particle":"","parse-names":false,"suffix":""}],"container-title":"Advanced Robotics","id":"ITEM-1","issue":"13-14","issued":{"date-parts":[["2008"]]},"page":"1439-1460","title":"Cooperative Strategy for a Wheelchair and a Robot to Climb and Descend a Step","type":"article","volume":"22"},"uris":["http://www.mendeley.com/documents/?uuid=5d662e20-92ce-4510-9c8d-d85b801c2279"]}],"mendeley":{"formattedCitation":"[4]","plainTextFormattedCitation":"[4]","previouslyFormattedCitation":"[4]"},"properties":{"noteIndex":0},"schema":"https://github.com/citation-style-language/schema/raw/master/csl-citation.json"}</w:instrText>
      </w:r>
      <w:r w:rsidR="004F3AD3">
        <w:fldChar w:fldCharType="separate"/>
      </w:r>
      <w:r w:rsidR="004F3AD3" w:rsidRPr="004F3AD3">
        <w:rPr>
          <w:noProof/>
        </w:rPr>
        <w:t>[4]</w:t>
      </w:r>
      <w:r w:rsidR="004F3AD3">
        <w:fldChar w:fldCharType="end"/>
      </w:r>
      <w:r w:rsidR="004F3AD3">
        <w:t>. Nes</w:t>
      </w:r>
      <w:r w:rsidR="00E019F4">
        <w:t>s</w:t>
      </w:r>
      <w:r w:rsidR="004F3AD3">
        <w:t xml:space="preserve">e artigo é explicado o sistema </w:t>
      </w:r>
      <w:r w:rsidR="004F3AD3" w:rsidRPr="004F3AD3">
        <w:rPr>
          <w:i/>
          <w:iCs/>
        </w:rPr>
        <w:t>passive link</w:t>
      </w:r>
      <w:r w:rsidR="004F3AD3">
        <w:t xml:space="preserve">. A </w:t>
      </w:r>
      <w:r w:rsidR="008F4C9A">
        <w:fldChar w:fldCharType="begin"/>
      </w:r>
      <w:r w:rsidR="008F4C9A">
        <w:instrText xml:space="preserve"> REF _Ref76123527 \h </w:instrText>
      </w:r>
      <w:r w:rsidR="00745C03">
        <w:instrText xml:space="preserve"> \* MERGEFORMAT </w:instrText>
      </w:r>
      <w:r w:rsidR="008F4C9A">
        <w:fldChar w:fldCharType="separate"/>
      </w:r>
      <w:r w:rsidR="008F4C9A">
        <w:t xml:space="preserve">Figura </w:t>
      </w:r>
      <w:r w:rsidR="008F4C9A">
        <w:rPr>
          <w:noProof/>
        </w:rPr>
        <w:t>1</w:t>
      </w:r>
      <w:r w:rsidR="008F4C9A">
        <w:fldChar w:fldCharType="end"/>
      </w:r>
      <w:r w:rsidR="008F4C9A">
        <w:t xml:space="preserve"> e </w:t>
      </w:r>
      <w:r w:rsidR="008F4C9A">
        <w:fldChar w:fldCharType="begin"/>
      </w:r>
      <w:r w:rsidR="008F4C9A">
        <w:instrText xml:space="preserve"> REF _Ref76123529 \h </w:instrText>
      </w:r>
      <w:r w:rsidR="00745C03">
        <w:instrText xml:space="preserve"> \* MERGEFORMAT </w:instrText>
      </w:r>
      <w:r w:rsidR="008F4C9A">
        <w:fldChar w:fldCharType="separate"/>
      </w:r>
      <w:r w:rsidR="008F4C9A">
        <w:t xml:space="preserve">Figura </w:t>
      </w:r>
      <w:r w:rsidR="008F4C9A">
        <w:rPr>
          <w:noProof/>
        </w:rPr>
        <w:t>2</w:t>
      </w:r>
      <w:r w:rsidR="008F4C9A">
        <w:fldChar w:fldCharType="end"/>
      </w:r>
      <w:r w:rsidR="008F4C9A">
        <w:t xml:space="preserve"> </w:t>
      </w:r>
      <w:r w:rsidR="004F3AD3">
        <w:t>ilustra</w:t>
      </w:r>
      <w:r w:rsidR="008F4C9A">
        <w:t>m</w:t>
      </w:r>
      <w:r w:rsidR="004F3AD3">
        <w:t xml:space="preserve"> a implementação do sistema</w:t>
      </w:r>
      <w:r w:rsidR="008F4C9A">
        <w:t xml:space="preserve"> que permite acoplar o robô à cadeira de rodas convencional</w:t>
      </w:r>
      <w:r w:rsidR="004F3AD3">
        <w:t>.</w:t>
      </w:r>
    </w:p>
    <w:p w14:paraId="6150D125" w14:textId="7D93713F" w:rsidR="00F70341" w:rsidRDefault="0024005C" w:rsidP="0024005C">
      <w:pPr>
        <w:keepNext/>
        <w:spacing w:line="360" w:lineRule="auto"/>
        <w:ind w:firstLine="284"/>
      </w:pPr>
      <w:r>
        <w:rPr>
          <w:noProof/>
        </w:rPr>
        <w:lastRenderedPageBreak/>
        <mc:AlternateContent>
          <mc:Choice Requires="wpg">
            <w:drawing>
              <wp:anchor distT="0" distB="0" distL="114300" distR="114300" simplePos="0" relativeHeight="251658251" behindDoc="0" locked="0" layoutInCell="1" allowOverlap="1" wp14:anchorId="07C24224" wp14:editId="6CD55310">
                <wp:simplePos x="0" y="0"/>
                <wp:positionH relativeFrom="column">
                  <wp:posOffset>-1833</wp:posOffset>
                </wp:positionH>
                <wp:positionV relativeFrom="paragraph">
                  <wp:posOffset>252</wp:posOffset>
                </wp:positionV>
                <wp:extent cx="5575935" cy="2837180"/>
                <wp:effectExtent l="0" t="0" r="5715" b="1270"/>
                <wp:wrapTopAndBottom/>
                <wp:docPr id="20" name="Agrupar 20"/>
                <wp:cNvGraphicFramePr/>
                <a:graphic xmlns:a="http://schemas.openxmlformats.org/drawingml/2006/main">
                  <a:graphicData uri="http://schemas.microsoft.com/office/word/2010/wordprocessingGroup">
                    <wpg:wgp>
                      <wpg:cNvGrpSpPr/>
                      <wpg:grpSpPr>
                        <a:xfrm>
                          <a:off x="0" y="0"/>
                          <a:ext cx="5575935" cy="2837180"/>
                          <a:chOff x="0" y="0"/>
                          <a:chExt cx="5575935" cy="2837180"/>
                        </a:xfrm>
                      </wpg:grpSpPr>
                      <pic:pic xmlns:pic="http://schemas.openxmlformats.org/drawingml/2006/picture">
                        <pic:nvPicPr>
                          <pic:cNvPr id="11" name="Imagem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575935" cy="2519045"/>
                          </a:xfrm>
                          <a:prstGeom prst="rect">
                            <a:avLst/>
                          </a:prstGeom>
                        </pic:spPr>
                      </pic:pic>
                      <wps:wsp>
                        <wps:cNvPr id="9" name="Caixa de texto 9"/>
                        <wps:cNvSpPr txBox="1"/>
                        <wps:spPr>
                          <a:xfrm>
                            <a:off x="0" y="2578735"/>
                            <a:ext cx="5575935" cy="258445"/>
                          </a:xfrm>
                          <a:prstGeom prst="rect">
                            <a:avLst/>
                          </a:prstGeom>
                          <a:solidFill>
                            <a:prstClr val="white"/>
                          </a:solidFill>
                          <a:ln>
                            <a:noFill/>
                          </a:ln>
                        </wps:spPr>
                        <wps:txbx>
                          <w:txbxContent>
                            <w:p w14:paraId="09851B6E" w14:textId="72585E75" w:rsidR="007C5BC6" w:rsidRPr="00B536D0" w:rsidRDefault="007C5BC6" w:rsidP="0024005C">
                              <w:pPr>
                                <w:pStyle w:val="Legenda"/>
                                <w:jc w:val="center"/>
                                <w:rPr>
                                  <w:noProof/>
                                  <w:sz w:val="20"/>
                                  <w:szCs w:val="24"/>
                                </w:rPr>
                              </w:pPr>
                              <w:bookmarkStart w:id="13" w:name="_Toc76505268"/>
                              <w:r>
                                <w:t xml:space="preserve">Figura </w:t>
                              </w:r>
                              <w:r>
                                <w:fldChar w:fldCharType="begin"/>
                              </w:r>
                              <w:r>
                                <w:instrText>SEQ Figura \* ARABIC</w:instrText>
                              </w:r>
                              <w:r>
                                <w:fldChar w:fldCharType="separate"/>
                              </w:r>
                              <w:r>
                                <w:rPr>
                                  <w:noProof/>
                                </w:rPr>
                                <w:t>2</w:t>
                              </w:r>
                              <w:r>
                                <w:fldChar w:fldCharType="end"/>
                              </w:r>
                              <w:r>
                                <w:t xml:space="preserve"> </w:t>
                              </w:r>
                              <w:r w:rsidRPr="00865F82">
                                <w:t xml:space="preserve"> – Mecanismo passive link. (a) Passive Joint. (b) Situação de retenção do Passive link. [4].</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7C24224" id="Agrupar 20" o:spid="_x0000_s1029" style="position:absolute;left:0;text-align:left;margin-left:-.15pt;margin-top:0;width:439.05pt;height:223.4pt;z-index:251658251" coordsize="55759,28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">
                <v:shape id="Imagem 11" o:spid="_x0000_s1030" type="#_x0000_t75" style="position:absolute;width:55759;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">
                  <v:imagedata r:id="rId22" o:title=""/>
                </v:shape>
                <v:shape id="Caixa de texto 9" o:spid="_x0000_s1031" type="#_x0000_t202" style="position:absolute;top:25787;width:5575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09851B6E" w14:textId="72585E75" w:rsidR="007C5BC6" w:rsidRPr="00B536D0" w:rsidRDefault="007C5BC6" w:rsidP="0024005C">
                        <w:pPr>
                          <w:pStyle w:val="Legenda"/>
                          <w:jc w:val="center"/>
                          <w:rPr>
                            <w:noProof/>
                            <w:sz w:val="20"/>
                            <w:szCs w:val="24"/>
                          </w:rPr>
                        </w:pPr>
                        <w:bookmarkStart w:id="16" w:name="_Toc76505268"/>
                        <w:r>
                          <w:t xml:space="preserve">Figura </w:t>
                        </w:r>
                        <w:r>
                          <w:fldChar w:fldCharType="begin"/>
                        </w:r>
                        <w:r>
                          <w:instrText>SEQ Figura \* ARABIC</w:instrText>
                        </w:r>
                        <w:r>
                          <w:fldChar w:fldCharType="separate"/>
                        </w:r>
                        <w:r>
                          <w:rPr>
                            <w:noProof/>
                          </w:rPr>
                          <w:t>2</w:t>
                        </w:r>
                        <w:r>
                          <w:fldChar w:fldCharType="end"/>
                        </w:r>
                        <w:r>
                          <w:t xml:space="preserve"> </w:t>
                        </w:r>
                        <w:r w:rsidRPr="00865F82">
                          <w:t xml:space="preserve"> – Mecanismo passive link. (a) Passive Joint. (b) Situação de retenção do Passive link. [4].</w:t>
                        </w:r>
                        <w:bookmarkEnd w:id="16"/>
                      </w:p>
                    </w:txbxContent>
                  </v:textbox>
                </v:shape>
                <w10:wrap type="topAndBottom"/>
              </v:group>
            </w:pict>
          </mc:Fallback>
        </mc:AlternateContent>
      </w:r>
      <w:proofErr w:type="spellStart"/>
      <w:r w:rsidR="00F70341" w:rsidRPr="00F70341">
        <w:t>Zhongming</w:t>
      </w:r>
      <w:proofErr w:type="spellEnd"/>
      <w:r w:rsidR="00F70341" w:rsidRPr="00F70341">
        <w:t xml:space="preserve"> Dai</w:t>
      </w:r>
      <w:r w:rsidR="00F70341">
        <w:t xml:space="preserve"> </w:t>
      </w:r>
      <w:proofErr w:type="spellStart"/>
      <w:r w:rsidR="00F70341" w:rsidRPr="00F70341">
        <w:rPr>
          <w:i/>
          <w:iCs/>
        </w:rPr>
        <w:t>et</w:t>
      </w:r>
      <w:proofErr w:type="spellEnd"/>
      <w:r w:rsidR="00F70341" w:rsidRPr="00F70341">
        <w:rPr>
          <w:i/>
          <w:iCs/>
        </w:rPr>
        <w:t xml:space="preserve"> al</w:t>
      </w:r>
      <w:r w:rsidR="00F70341">
        <w:rPr>
          <w:i/>
          <w:iCs/>
        </w:rPr>
        <w:t xml:space="preserve"> </w:t>
      </w:r>
      <w:r w:rsidR="00F70341">
        <w:rPr>
          <w:i/>
          <w:iCs/>
        </w:rPr>
        <w:fldChar w:fldCharType="begin" w:fldLock="1"/>
      </w:r>
      <w:r w:rsidR="00E068A7">
        <w:rPr>
          <w:i/>
          <w:iCs/>
        </w:rPr>
        <w:instrText>ADDIN CSL_CITATION {"citationItems":[{"id":"ITEM-1","itemData":{"DOI":"10.1088/1742-6596/1176/5/052050","ISSN":"17426596","abstract":"Compared with manual wheelchair, electric wheelchairs are more suitable for long-distance walking. But the price of electric wheelchair is high and it is inconvenient to carry. In this paper, a new type of external traction device of wheelchair based on STM32 chip was designed, which was versatile, light weight and easy to carry. The traction device was mainly composed of car body, electric wheel, drive control system, electronic intelligent steering system, speed control system, pre-crash safety system and etc. It had a variety of functions and was easy to operate, providing excellent solutions for wheelchair users.","author":[{"dropping-particle":"","family":"Dai","given":"Zhongming","non-dropping-particle":"","parse-names":false,"suffix":""},{"dropping-particle":"","family":"Du","given":"Canyi","non-dropping-particle":"","parse-names":false,"suffix":""},{"dropping-particle":"","family":"Chen","given":"Zhijie","non-dropping-particle":"","parse-names":false,"suffix":""},{"dropping-particle":"","family":"Yuan","given":"Meng","non-dropping-particle":"","parse-names":false,"suffix":""},{"dropping-particle":"","family":"Peng","given":"Guoling","non-dropping-particle":"","parse-names":false,"suffix":""}],"container-title":"Journal of Physics: Conference Series","id":"ITEM-1","issue":"5","issued":{"date-parts":[["2019"]]},"title":"Design of a New Type of External Traction Device of Wheelchair based on STM32 Chip","type":"article-journal","volume":"1176"},"uris":["http://www.mendeley.com/documents/?uuid=c5cf43d9-4233-4751-be53-ecd4cea1624d"]}],"mendeley":{"formattedCitation":"[5]","plainTextFormattedCitation":"[5]","previouslyFormattedCitation":"[5]"},"properties":{"noteIndex":0},"schema":"https://github.com/citation-style-language/schema/raw/master/csl-citation.json"}</w:instrText>
      </w:r>
      <w:r w:rsidR="00F70341">
        <w:rPr>
          <w:i/>
          <w:iCs/>
        </w:rPr>
        <w:fldChar w:fldCharType="separate"/>
      </w:r>
      <w:r w:rsidR="00F70341" w:rsidRPr="00F70341">
        <w:rPr>
          <w:iCs/>
          <w:noProof/>
        </w:rPr>
        <w:t>[5]</w:t>
      </w:r>
      <w:r w:rsidR="00F70341">
        <w:rPr>
          <w:i/>
          <w:iCs/>
        </w:rPr>
        <w:fldChar w:fldCharType="end"/>
      </w:r>
      <w:r w:rsidR="00F70341">
        <w:rPr>
          <w:i/>
          <w:iCs/>
        </w:rPr>
        <w:t xml:space="preserve"> </w:t>
      </w:r>
      <w:r w:rsidR="00406C83">
        <w:t>apresenta algumas inconveniências da</w:t>
      </w:r>
      <w:r w:rsidR="00F70341">
        <w:t xml:space="preserve">s cadeiras de rodas elétricas em comparação com </w:t>
      </w:r>
      <w:r w:rsidR="00355247">
        <w:t>os manuais</w:t>
      </w:r>
      <w:r w:rsidR="00F70341">
        <w:t xml:space="preserve"> </w:t>
      </w:r>
      <w:r w:rsidR="00406C83">
        <w:t xml:space="preserve">como </w:t>
      </w:r>
      <w:r w:rsidR="00355247">
        <w:t xml:space="preserve">o </w:t>
      </w:r>
      <w:r w:rsidR="00F70341">
        <w:t>seu</w:t>
      </w:r>
      <w:r w:rsidR="00FA6C72">
        <w:t xml:space="preserve"> preço elevado</w:t>
      </w:r>
      <w:r w:rsidR="00355247">
        <w:t xml:space="preserve"> </w:t>
      </w:r>
      <w:r w:rsidR="00FA6C72">
        <w:t xml:space="preserve">e </w:t>
      </w:r>
      <w:r w:rsidR="00355247">
        <w:t xml:space="preserve">a dificuldade </w:t>
      </w:r>
      <w:r w:rsidR="006669A4">
        <w:t>de</w:t>
      </w:r>
      <w:r w:rsidR="00F70341">
        <w:t xml:space="preserve"> transportar. </w:t>
      </w:r>
      <w:r w:rsidR="00355247">
        <w:t xml:space="preserve">Nesse sentido o projeto propõe um dispositivo de tração externa baseado no chip STM32 </w:t>
      </w:r>
      <w:r w:rsidR="00406C83">
        <w:t xml:space="preserve">que utiliza um controlador remoto </w:t>
      </w:r>
      <w:r w:rsidR="00355247">
        <w:t xml:space="preserve">para transformar uma cadeira </w:t>
      </w:r>
      <w:r w:rsidR="00406C83">
        <w:t xml:space="preserve">de rodas manual em uma cadeira </w:t>
      </w:r>
      <w:r w:rsidR="00355247">
        <w:t>de rodas elétric</w:t>
      </w:r>
      <w:r w:rsidR="00406C83">
        <w:t>a. Os autores concluem que desta forma é possível através do dispositivo externo obter as vantagens das cadeiras de rodas manuais e elétricas. Os utilizadores com o auxílio do controlador remoto podem mover a cadeira, evitar colisões com obstáculos, melhorando o conforto e a segurança.</w:t>
      </w:r>
      <w:r>
        <w:t xml:space="preserve"> </w:t>
      </w:r>
      <w:r w:rsidR="00406C83">
        <w:t xml:space="preserve">A </w:t>
      </w:r>
      <w:r w:rsidR="00802036">
        <w:fldChar w:fldCharType="begin"/>
      </w:r>
      <w:r w:rsidR="00802036">
        <w:instrText xml:space="preserve"> REF _Ref76126890 \h </w:instrText>
      </w:r>
      <w:r w:rsidR="00745C03">
        <w:instrText xml:space="preserve"> \* MERGEFORMAT </w:instrText>
      </w:r>
      <w:r w:rsidR="00802036">
        <w:fldChar w:fldCharType="separate"/>
      </w:r>
      <w:r w:rsidR="00802036">
        <w:t xml:space="preserve">Figura </w:t>
      </w:r>
      <w:r w:rsidR="00802036">
        <w:rPr>
          <w:noProof/>
        </w:rPr>
        <w:t>3</w:t>
      </w:r>
      <w:r w:rsidR="00802036">
        <w:fldChar w:fldCharType="end"/>
      </w:r>
      <w:r w:rsidR="00802036">
        <w:t xml:space="preserve"> esquematiza o acoplamento entre o sistema de tração externa e a cadeira de rodas manual.</w:t>
      </w:r>
    </w:p>
    <w:p w14:paraId="52CA5E72" w14:textId="25798FAE" w:rsidR="00B70DC4" w:rsidRPr="002C5795" w:rsidRDefault="0024005C" w:rsidP="00745C03">
      <w:pPr>
        <w:spacing w:line="360" w:lineRule="auto"/>
      </w:pPr>
      <w:r>
        <w:rPr>
          <w:noProof/>
        </w:rPr>
        <mc:AlternateContent>
          <mc:Choice Requires="wpg">
            <w:drawing>
              <wp:anchor distT="0" distB="0" distL="114300" distR="114300" simplePos="0" relativeHeight="251658244" behindDoc="0" locked="0" layoutInCell="1" allowOverlap="1" wp14:anchorId="30C723DA" wp14:editId="4EE0739D">
                <wp:simplePos x="0" y="0"/>
                <wp:positionH relativeFrom="column">
                  <wp:posOffset>-105350</wp:posOffset>
                </wp:positionH>
                <wp:positionV relativeFrom="paragraph">
                  <wp:posOffset>14437</wp:posOffset>
                </wp:positionV>
                <wp:extent cx="5671185" cy="2859405"/>
                <wp:effectExtent l="0" t="0" r="0" b="0"/>
                <wp:wrapTopAndBottom/>
                <wp:docPr id="38" name="Agrupar 38"/>
                <wp:cNvGraphicFramePr/>
                <a:graphic xmlns:a="http://schemas.openxmlformats.org/drawingml/2006/main">
                  <a:graphicData uri="http://schemas.microsoft.com/office/word/2010/wordprocessingGroup">
                    <wpg:wgp>
                      <wpg:cNvGrpSpPr/>
                      <wpg:grpSpPr>
                        <a:xfrm>
                          <a:off x="0" y="0"/>
                          <a:ext cx="5671185" cy="2859405"/>
                          <a:chOff x="0" y="0"/>
                          <a:chExt cx="5671185" cy="2859713"/>
                        </a:xfrm>
                      </wpg:grpSpPr>
                      <wpg:grpSp>
                        <wpg:cNvPr id="19" name="Agrupar 19"/>
                        <wpg:cNvGrpSpPr/>
                        <wpg:grpSpPr>
                          <a:xfrm>
                            <a:off x="95693" y="0"/>
                            <a:ext cx="5486400" cy="2402840"/>
                            <a:chOff x="85725" y="0"/>
                            <a:chExt cx="5486400" cy="2402958"/>
                          </a:xfrm>
                        </wpg:grpSpPr>
                        <pic:pic xmlns:pic="http://schemas.openxmlformats.org/drawingml/2006/picture">
                          <pic:nvPicPr>
                            <pic:cNvPr id="17" name="Imagem 1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552575" y="0"/>
                              <a:ext cx="2800350" cy="2124075"/>
                            </a:xfrm>
                            <a:prstGeom prst="rect">
                              <a:avLst/>
                            </a:prstGeom>
                          </pic:spPr>
                        </pic:pic>
                        <wps:wsp>
                          <wps:cNvPr id="18" name="Caixa de texto 18"/>
                          <wps:cNvSpPr txBox="1"/>
                          <wps:spPr>
                            <a:xfrm>
                              <a:off x="85725" y="2181225"/>
                              <a:ext cx="5486400" cy="221733"/>
                            </a:xfrm>
                            <a:prstGeom prst="rect">
                              <a:avLst/>
                            </a:prstGeom>
                            <a:solidFill>
                              <a:prstClr val="white"/>
                            </a:solidFill>
                            <a:ln>
                              <a:noFill/>
                            </a:ln>
                          </wps:spPr>
                          <wps:txbx>
                            <w:txbxContent>
                              <w:p w14:paraId="3FDD1441" w14:textId="7A7BEBEF" w:rsidR="007C5BC6" w:rsidRPr="000C4C74" w:rsidRDefault="007C5BC6" w:rsidP="00406C83">
                                <w:pPr>
                                  <w:pStyle w:val="Legenda"/>
                                  <w:rPr>
                                    <w:sz w:val="20"/>
                                    <w:szCs w:val="24"/>
                                  </w:rPr>
                                </w:pPr>
                                <w:bookmarkStart w:id="14" w:name="_Ref76126890"/>
                                <w:bookmarkStart w:id="15" w:name="_Toc76505269"/>
                                <w:r>
                                  <w:t xml:space="preserve">Figura </w:t>
                                </w:r>
                                <w:r>
                                  <w:fldChar w:fldCharType="begin"/>
                                </w:r>
                                <w:r>
                                  <w:instrText>SEQ Figura \* ARABIC</w:instrText>
                                </w:r>
                                <w:r>
                                  <w:fldChar w:fldCharType="separate"/>
                                </w:r>
                                <w:r>
                                  <w:rPr>
                                    <w:noProof/>
                                  </w:rPr>
                                  <w:t>3</w:t>
                                </w:r>
                                <w:r>
                                  <w:fldChar w:fldCharType="end"/>
                                </w:r>
                                <w:bookmarkEnd w:id="14"/>
                                <w:r>
                                  <w:t xml:space="preserve"> – Diagrama esquemático de sistema de tração externa para cadeira de rodas manuai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36" name="Caixa de texto 36"/>
                        <wps:cNvSpPr txBox="1"/>
                        <wps:spPr>
                          <a:xfrm>
                            <a:off x="0" y="2307263"/>
                            <a:ext cx="5671185" cy="552450"/>
                          </a:xfrm>
                          <a:prstGeom prst="rect">
                            <a:avLst/>
                          </a:prstGeom>
                          <a:noFill/>
                          <a:ln w="6350">
                            <a:noFill/>
                          </a:ln>
                        </wps:spPr>
                        <wps:txbx>
                          <w:txbxContent>
                            <w:p w14:paraId="6E9B5FBC" w14:textId="1A2FD961" w:rsidR="007C5BC6" w:rsidRPr="00672855" w:rsidRDefault="007C5BC6">
                              <w:pPr>
                                <w:rPr>
                                  <w:i/>
                                  <w:iCs/>
                                  <w:color w:val="44546A" w:themeColor="text2"/>
                                  <w:sz w:val="18"/>
                                  <w:szCs w:val="22"/>
                                </w:rPr>
                              </w:pPr>
                              <w:r w:rsidRPr="00672855">
                                <w:rPr>
                                  <w:i/>
                                  <w:iCs/>
                                  <w:color w:val="44546A" w:themeColor="text2"/>
                                  <w:sz w:val="18"/>
                                  <w:szCs w:val="22"/>
                                </w:rPr>
                                <w:t xml:space="preserve">1 - Grampo de fixação; 2 – Capa protetora; 3 – Roda motora; 4 - Junta de ajuste do angulo; 5 - Botão de ajuste da largura; 6 - Forquilha dianteira; 7 - Luzes sinalizadoras; 8 - Luz da direção; 9 - Motor push-rod. </w:t>
                              </w:r>
                              <w:r w:rsidRPr="00672855">
                                <w:rPr>
                                  <w:i/>
                                  <w:iCs/>
                                  <w:color w:val="44546A" w:themeColor="text2"/>
                                  <w:sz w:val="18"/>
                                  <w:szCs w:val="22"/>
                                </w:rPr>
                                <w:fldChar w:fldCharType="begin" w:fldLock="1"/>
                              </w:r>
                              <w:r w:rsidRPr="00672855">
                                <w:rPr>
                                  <w:i/>
                                  <w:iCs/>
                                  <w:color w:val="44546A" w:themeColor="text2"/>
                                  <w:sz w:val="18"/>
                                  <w:szCs w:val="22"/>
                                </w:rPr>
                                <w:instrText>ADDIN CSL_CITATION {"citationItems":[{"id":"ITEM-1","itemData":{"DOI":"10.1088/1742-6596/1176/5/052050","ISSN":"17426596","abstract":"Compared with manual wheelchair, electric wheelchairs are more suitable for long-distance walking. But the price of electric wheelchair is high and it is inconvenient to carry. In this paper, a new type of external traction device of wheelchair based on STM32 chip was designed, which was versatile, light weight and easy to carry. The traction device was mainly composed of car body, electric wheel, drive control system, electronic intelligent steering system, speed control system, pre-crash safety system and etc. It had a variety of functions and was easy to operate, providing excellent solutions for wheelchair users.","author":[{"dropping-particle":"","family":"Dai","given":"Zhongming","non-dropping-particle":"","parse-names":false,"suffix":""},{"dropping-particle":"","family":"Du","given":"Canyi","non-dropping-particle":"","parse-names":false,"suffix":""},{"dropping-particle":"","family":"Chen","given":"Zhijie","non-dropping-particle":"","parse-names":false,"suffix":""},{"dropping-particle":"","family":"Yuan","given":"Meng","non-dropping-particle":"","parse-names":false,"suffix":""},{"dropping-particle":"","family":"Peng","given":"Guoling","non-dropping-particle":"","parse-names":false,"suffix":""}],"container-title":"Journal of Physics: Conference Series","id":"ITEM-1","issue":"5","issued":{"date-parts":[["2019"]]},"title":"Design of a New Type of External Traction Device of Wheelchair based on STM32 Chip","type":"article-journal","volume":"1176"},"uris":["http://www.mendeley.com/documents/?uuid=c5cf43d9-4233-4751-be53-ecd4cea1624d"]}],"mendeley":{"formattedCitation":"[5]","plainTextFormattedCitation":"[5]","previouslyFormattedCitation":"[5]"},"properties":{"noteIndex":0},"schema":"https://github.com/citation-style-language/schema/raw/master/csl-citation.json"}</w:instrText>
                              </w:r>
                              <w:r w:rsidRPr="00672855">
                                <w:rPr>
                                  <w:i/>
                                  <w:iCs/>
                                  <w:color w:val="44546A" w:themeColor="text2"/>
                                  <w:sz w:val="18"/>
                                  <w:szCs w:val="22"/>
                                </w:rPr>
                                <w:fldChar w:fldCharType="separate"/>
                              </w:r>
                              <w:r w:rsidRPr="00672855">
                                <w:rPr>
                                  <w:i/>
                                  <w:iCs/>
                                  <w:noProof/>
                                  <w:color w:val="44546A" w:themeColor="text2"/>
                                  <w:sz w:val="18"/>
                                  <w:szCs w:val="22"/>
                                </w:rPr>
                                <w:t>[5]</w:t>
                              </w:r>
                              <w:r w:rsidRPr="00672855">
                                <w:rPr>
                                  <w:i/>
                                  <w:iCs/>
                                  <w:color w:val="44546A" w:themeColor="text2"/>
                                  <w:sz w:val="18"/>
                                  <w:szCs w:val="22"/>
                                </w:rPr>
                                <w:fldChar w:fldCharType="end"/>
                              </w:r>
                              <w:r w:rsidRPr="00672855">
                                <w:rPr>
                                  <w:i/>
                                  <w:iCs/>
                                  <w:color w:val="44546A" w:themeColor="text2"/>
                                  <w:sz w:val="18"/>
                                  <w:szCs w:val="2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0C723DA" id="Agrupar 38" o:spid="_x0000_s1032" style="position:absolute;left:0;text-align:left;margin-left:-8.3pt;margin-top:1.15pt;width:446.55pt;height:225.15pt;z-index:251658244;mso-height-relative:margin" coordsize="56711,285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">
                <v:group id="Agrupar 19" o:spid="_x0000_s1033" style="position:absolute;left:956;width:54864;height:24028" coordorigin="857" coordsize="54864,2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Imagem 17" o:spid="_x0000_s1034" type="#_x0000_t75" style="position:absolute;left:15525;width:28004;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">
                    <v:imagedata r:id="rId24" o:title=""/>
                  </v:shape>
                  <v:shape id="Caixa de texto 18" o:spid="_x0000_s1035" type="#_x0000_t202" style="position:absolute;left:857;top:21812;width:54864;height:2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3FDD1441" w14:textId="7A7BEBEF" w:rsidR="007C5BC6" w:rsidRPr="000C4C74" w:rsidRDefault="007C5BC6" w:rsidP="00406C83">
                          <w:pPr>
                            <w:pStyle w:val="Legenda"/>
                            <w:rPr>
                              <w:sz w:val="20"/>
                              <w:szCs w:val="24"/>
                            </w:rPr>
                          </w:pPr>
                          <w:bookmarkStart w:id="19" w:name="_Ref76126890"/>
                          <w:bookmarkStart w:id="20" w:name="_Toc76505269"/>
                          <w:r>
                            <w:t xml:space="preserve">Figura </w:t>
                          </w:r>
                          <w:r>
                            <w:fldChar w:fldCharType="begin"/>
                          </w:r>
                          <w:r>
                            <w:instrText>SEQ Figura \* ARABIC</w:instrText>
                          </w:r>
                          <w:r>
                            <w:fldChar w:fldCharType="separate"/>
                          </w:r>
                          <w:r>
                            <w:rPr>
                              <w:noProof/>
                            </w:rPr>
                            <w:t>3</w:t>
                          </w:r>
                          <w:r>
                            <w:fldChar w:fldCharType="end"/>
                          </w:r>
                          <w:bookmarkEnd w:id="19"/>
                          <w:r>
                            <w:t xml:space="preserve"> – Diagrama esquemático de sistema de tração externa para cadeira de rodas manuais.</w:t>
                          </w:r>
                          <w:bookmarkEnd w:id="20"/>
                        </w:p>
                      </w:txbxContent>
                    </v:textbox>
                  </v:shape>
                </v:group>
                <v:shape id="Caixa de texto 36" o:spid="_x0000_s1036" type="#_x0000_t202" style="position:absolute;top:23072;width:56711;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E9B5FBC" w14:textId="1A2FD961" w:rsidR="007C5BC6" w:rsidRPr="00672855" w:rsidRDefault="007C5BC6">
                        <w:pPr>
                          <w:rPr>
                            <w:i/>
                            <w:iCs/>
                            <w:color w:val="44546A" w:themeColor="text2"/>
                            <w:sz w:val="18"/>
                            <w:szCs w:val="22"/>
                          </w:rPr>
                        </w:pPr>
                        <w:r w:rsidRPr="00672855">
                          <w:rPr>
                            <w:i/>
                            <w:iCs/>
                            <w:color w:val="44546A" w:themeColor="text2"/>
                            <w:sz w:val="18"/>
                            <w:szCs w:val="22"/>
                          </w:rPr>
                          <w:t xml:space="preserve">1 - Grampo de fixação; 2 – Capa protetora; 3 – Roda motora; 4 - Junta de ajuste do angulo; 5 - Botão de ajuste da largura; 6 - Forquilha dianteira; 7 - Luzes sinalizadoras; 8 - Luz da direção; 9 - Motor push-rod. </w:t>
                        </w:r>
                        <w:r w:rsidRPr="00672855">
                          <w:rPr>
                            <w:i/>
                            <w:iCs/>
                            <w:color w:val="44546A" w:themeColor="text2"/>
                            <w:sz w:val="18"/>
                            <w:szCs w:val="22"/>
                          </w:rPr>
                          <w:fldChar w:fldCharType="begin" w:fldLock="1"/>
                        </w:r>
                        <w:r w:rsidRPr="00672855">
                          <w:rPr>
                            <w:i/>
                            <w:iCs/>
                            <w:color w:val="44546A" w:themeColor="text2"/>
                            <w:sz w:val="18"/>
                            <w:szCs w:val="22"/>
                          </w:rPr>
                          <w:instrText>ADDIN CSL_CITATION {"citationItems":[{"id":"ITEM-1","itemData":{"DOI":"10.1088/1742-6596/1176/5/052050","ISSN":"17426596","abstract":"Compared with manual wheelchair, electric wheelchairs are more suitable for long-distance walking. But the price of electric wheelchair is high and it is inconvenient to carry. In this paper, a new type of external traction device of wheelchair based on STM32 chip was designed, which was versatile, light weight and easy to carry. The traction device was mainly composed of car body, electric wheel, drive control system, electronic intelligent steering system, speed control system, pre-crash safety system and etc. It had a variety of functions and was easy to operate, providing excellent solutions for wheelchair users.","author":[{"dropping-particle":"","family":"Dai","given":"Zhongming","non-dropping-particle":"","parse-names":false,"suffix":""},{"dropping-particle":"","family":"Du","given":"Canyi","non-dropping-particle":"","parse-names":false,"suffix":""},{"dropping-particle":"","family":"Chen","given":"Zhijie","non-dropping-particle":"","parse-names":false,"suffix":""},{"dropping-particle":"","family":"Yuan","given":"Meng","non-dropping-particle":"","parse-names":false,"suffix":""},{"dropping-particle":"","family":"Peng","given":"Guoling","non-dropping-particle":"","parse-names":false,"suffix":""}],"container-title":"Journal of Physics: Conference Series","id":"ITEM-1","issue":"5","issued":{"date-parts":[["2019"]]},"title":"Design of a New Type of External Traction Device of Wheelchair based on STM32 Chip","type":"article-journal","volume":"1176"},"uris":["http://www.mendeley.com/documents/?uuid=c5cf43d9-4233-4751-be53-ecd4cea1624d"]}],"mendeley":{"formattedCitation":"[5]","plainTextFormattedCitation":"[5]","previouslyFormattedCitation":"[5]"},"properties":{"noteIndex":0},"schema":"https://github.com/citation-style-language/schema/raw/master/csl-citation.json"}</w:instrText>
                        </w:r>
                        <w:r w:rsidRPr="00672855">
                          <w:rPr>
                            <w:i/>
                            <w:iCs/>
                            <w:color w:val="44546A" w:themeColor="text2"/>
                            <w:sz w:val="18"/>
                            <w:szCs w:val="22"/>
                          </w:rPr>
                          <w:fldChar w:fldCharType="separate"/>
                        </w:r>
                        <w:r w:rsidRPr="00672855">
                          <w:rPr>
                            <w:i/>
                            <w:iCs/>
                            <w:noProof/>
                            <w:color w:val="44546A" w:themeColor="text2"/>
                            <w:sz w:val="18"/>
                            <w:szCs w:val="22"/>
                          </w:rPr>
                          <w:t>[5]</w:t>
                        </w:r>
                        <w:r w:rsidRPr="00672855">
                          <w:rPr>
                            <w:i/>
                            <w:iCs/>
                            <w:color w:val="44546A" w:themeColor="text2"/>
                            <w:sz w:val="18"/>
                            <w:szCs w:val="22"/>
                          </w:rPr>
                          <w:fldChar w:fldCharType="end"/>
                        </w:r>
                        <w:r w:rsidRPr="00672855">
                          <w:rPr>
                            <w:i/>
                            <w:iCs/>
                            <w:color w:val="44546A" w:themeColor="text2"/>
                            <w:sz w:val="18"/>
                            <w:szCs w:val="22"/>
                          </w:rPr>
                          <w:t>.</w:t>
                        </w:r>
                      </w:p>
                    </w:txbxContent>
                  </v:textbox>
                </v:shape>
                <w10:wrap type="topAndBottom"/>
              </v:group>
            </w:pict>
          </mc:Fallback>
        </mc:AlternateContent>
      </w:r>
      <w:r w:rsidR="00E068A7">
        <w:t xml:space="preserve">Em </w:t>
      </w:r>
      <w:r w:rsidR="00E068A7">
        <w:fldChar w:fldCharType="begin" w:fldLock="1"/>
      </w:r>
      <w:r w:rsidR="00C07B38">
        <w:instrText>ADDIN CSL_CITATION {"citationItems":[{"id":"ITEM-1","itemData":{"DOI":"10.1109/SAS.2017.7894082","ISBN":"9781509032020","abstract":"Electric wheelchairs restore mobility and independence to those with injuries limiting their movement. However, individuals suffering from arthritis or motor neuron degenerative diseases e.g. amyotrophic lateral sclerosis (ALS) lack the fine motor control to fluently control electric wheelchairs. These individuals are left dependent on others, drastically reducing their independence and quality of life. This study seeks to mitigate these problems by presenting a wheelchair capable of autonomous navigation, with minimal directive from the user. The wheelchair uses the robot operating system (ROS), microcontrollers, rotary encoders, and a LIDAR unit to navigate. The LI-DAR unit provides vital measurements of the environment which are used to construct a map of the surroundings. ROS receives input from the LIDAR sensor along with the rotary encoders to determine a navigable path to a user-defined destination. ROS sends movement commands to a microcontroller to move the wheelchair along the designated path. The navigation system is designed to adapt to changes in the environment and reroute the wheelchair if new obstacles emerge. During the autonomous system testing, involving ten trials, the wheelchair successfully navigated to the expected destination in 100% of the trials. Based on these preliminary results, the autonomous wheelchair has the potential to restore independent indoor mobility. Further development could provide autonomous navigation capabilities in outdoor environments.","author":[{"dropping-particle":"","family":"Grewal","given":"Harkishan","non-dropping-particle":"","parse-names":false,"suffix":""},{"dropping-particle":"","family":"Matthews","given":"Aaron","non-dropping-particle":"","parse-names":false,"suffix":""},{"dropping-particle":"","family":"Tea","given":"Richard","non-dropping-particle":"","parse-names":false,"suffix":""},{"dropping-particle":"","family":"George","given":"Kiran","non-dropping-particle":"","parse-names":false,"suffix":""}],"container-title":"SAS 2017 - 2017 IEEE Sensors Applications Symposium, Proceedings","id":"ITEM-1","issued":{"date-parts":[["2017"]]},"title":"LIDAR-based autonomous wheelchair","type":"article-journal"},"uris":["http://www.mendeley.com/documents/?uuid=158e5ad4-3f48-47d2-b1e4-6b7b73496469"]}],"mendeley":{"formattedCitation":"[6]","plainTextFormattedCitation":"[6]","previouslyFormattedCitation":"[6]"},"properties":{"noteIndex":0},"schema":"https://github.com/citation-style-language/schema/raw/master/csl-citation.json"}</w:instrText>
      </w:r>
      <w:r w:rsidR="00E068A7">
        <w:fldChar w:fldCharType="separate"/>
      </w:r>
      <w:r w:rsidR="00E068A7" w:rsidRPr="00E068A7">
        <w:rPr>
          <w:noProof/>
        </w:rPr>
        <w:t>[6]</w:t>
      </w:r>
      <w:r w:rsidR="00E068A7">
        <w:fldChar w:fldCharType="end"/>
      </w:r>
      <w:r w:rsidR="00E068A7">
        <w:t xml:space="preserve"> é referenciado que as cadeiras de rodas elétricas ajudam a mobilidade e a independência de pessoas com lesões que limitam os seus movimentos. No entanto, </w:t>
      </w:r>
      <w:r w:rsidR="008D69E0">
        <w:t xml:space="preserve">indivíduos que sofrem de artrite ou doenças degenerativas do neurónio do motor, por exemplo, esclerose lateral amiotrófica (ELA) não possuem </w:t>
      </w:r>
      <w:r w:rsidR="008D69E0" w:rsidRPr="002C5795">
        <w:lastRenderedPageBreak/>
        <w:t>capacidades de controlo motor para manipular fluentemente uma cadeira de rodas, ou seja, apesar de possuírem cadeira de rodas elétricas continuam dependente de outros. O estudo basear-se então em mitigar esse problema, apresentando uma cadeira de rodas capaz de realizar uma navegação autónoma com orientação mínima do utilizador. A cadeira de rodas desenvolvida utiliza o sistema operacional</w:t>
      </w:r>
      <w:r w:rsidR="004879A0" w:rsidRPr="002C5795">
        <w:t xml:space="preserve"> </w:t>
      </w:r>
      <w:r w:rsidR="008D69E0" w:rsidRPr="002C5795">
        <w:t>ROS</w:t>
      </w:r>
      <w:r w:rsidR="000658D0">
        <w:t xml:space="preserve"> (</w:t>
      </w:r>
      <w:r w:rsidR="000658D0" w:rsidRPr="000658D0">
        <w:t>Robot Operating System</w:t>
      </w:r>
      <w:r w:rsidR="000658D0">
        <w:t>)</w:t>
      </w:r>
      <w:r w:rsidR="004879A0" w:rsidRPr="002C5795">
        <w:t>, microcontroladores, codificadores rotativos para adaptar às rodas da cadeira e um LIDAR para navegar. O LIDAR é um dispositivo que fornece as informações do ambiente para construir o mapa do espaço e navegar. O ROS</w:t>
      </w:r>
      <w:r w:rsidR="000658D0">
        <w:t xml:space="preserve"> </w:t>
      </w:r>
      <w:r w:rsidR="004879A0" w:rsidRPr="002C5795">
        <w:t xml:space="preserve">recebe informação do LIDAR </w:t>
      </w:r>
      <w:r w:rsidR="00DA7837" w:rsidRPr="002C5795">
        <w:t>e</w:t>
      </w:r>
      <w:r w:rsidR="004879A0" w:rsidRPr="002C5795">
        <w:t xml:space="preserve"> codificadores rotativos </w:t>
      </w:r>
      <w:r w:rsidR="00DA7837" w:rsidRPr="002C5795">
        <w:t>e determina um caminho navegável até ao destino definido pelo utilizador. Os autores concluem que a cadeira de rodas desenvolvida é um sistema eficaz uma vez foi capaz de detetar obstáculos estáticos e dinâmicos em tempo real durante os testes.</w:t>
      </w:r>
    </w:p>
    <w:p w14:paraId="278B1270" w14:textId="715AAAD0" w:rsidR="002B177B" w:rsidRPr="002C5795" w:rsidRDefault="002B177B" w:rsidP="00745C03">
      <w:pPr>
        <w:spacing w:line="360" w:lineRule="auto"/>
      </w:pPr>
      <w:r w:rsidRPr="002C5795">
        <w:t xml:space="preserve">Os autores em </w:t>
      </w:r>
      <w:r w:rsidR="00A563AA" w:rsidRPr="002C5795">
        <w:fldChar w:fldCharType="begin" w:fldLock="1"/>
      </w:r>
      <w:r w:rsidR="00B77A22">
        <w:instrText>ADDIN CSL_CITATION {"citationItems":[{"id":"ITEM-1","itemData":{"DOI":"10.1109/RAECS.2014.6799574","ISBN":"9781479922918","abstract":"Aim of this paper is to develop a multimodal control strategy for a holonomic omnidirectional drive system which will be employed as a transporter for carrying disabled persons. The drive mechanism chosen here is Omni drive to enable lateral mobility of the system which provides efficient movement in narrow space due to higher degree of maneuverability. For controlling omni drive, we need 3 degree of freedom, two for position and one for orientation. We have used a 3D joystick which gives us control signals in 3 rotary axis. Forward, lateral velocities and turn rates of the omni system are mapped with the joystick axes. An alternative mode of control has also been developed with the help of EMG bio signals to make the system more convenient and easy to use. Robots localization in the arena has been done with an overhead mounted webcam and a special augmented reality based marker. The proposed system has potential application in the field of assistive device, rehabilitation robotics and in multipurpose robot navigation. © 2014 IEEE.","author":[{"dropping-particle":"","family":"Mazumder","given":"Oishee","non-dropping-particle":"","parse-names":false,"suffix":""},{"dropping-particle":"","family":"Kundu","given":"Ananda Sankar","non-dropping-particle":"","parse-names":false,"suffix":""},{"dropping-particle":"","family":"Chattaraj","given":"Ritwik","non-dropping-particle":"","parse-names":false,"suffix":""},{"dropping-particle":"","family":"Bhaumik","given":"Subhasis","non-dropping-particle":"","parse-names":false,"suffix":""}],"container-title":"2014 Recent Advances in Engineering and Computational Sciences, RAECS 2014","id":"ITEM-1","issued":{"date-parts":[["2014"]]},"page":"6-8","title":"Holonomic wheelchair control using EMG signal and joystick interface","type":"article-journal"},"uris":["http://www.mendeley.com/documents/?uuid=3a5edcc4-6dd9-4abd-bf79-fbf1cff4a41e"]}],"mendeley":{"formattedCitation":"[7]","plainTextFormattedCitation":"[7]","previouslyFormattedCitation":"[7]"},"properties":{"noteIndex":0},"schema":"https://github.com/citation-style-language/schema/raw/master/csl-citation.json"}</w:instrText>
      </w:r>
      <w:r w:rsidR="00A563AA" w:rsidRPr="002C5795">
        <w:fldChar w:fldCharType="separate"/>
      </w:r>
      <w:r w:rsidR="00A563AA" w:rsidRPr="002C5795">
        <w:rPr>
          <w:noProof/>
        </w:rPr>
        <w:t>[7]</w:t>
      </w:r>
      <w:r w:rsidR="00A563AA" w:rsidRPr="002C5795">
        <w:fldChar w:fldCharType="end"/>
      </w:r>
      <w:r w:rsidR="00A563AA" w:rsidRPr="002C5795">
        <w:t xml:space="preserve"> desenvolvem um protótipo de um sistema omnidirecional holonómico para aplicar no transporte de indivíduos com deficiência e mobilidade reduzida. Este sistema permite o controlo através de um joystick e foi desenvolvido </w:t>
      </w:r>
      <w:r w:rsidR="00FA6C72">
        <w:t xml:space="preserve">outro </w:t>
      </w:r>
      <w:r w:rsidR="00A563AA" w:rsidRPr="002C5795">
        <w:t>controlo através de sinais biológicos EMG com o intuito de tornar o sistema mais conveniente e de fácil utilização.</w:t>
      </w:r>
    </w:p>
    <w:p w14:paraId="7423E3E6" w14:textId="59B861BD" w:rsidR="00C07B38" w:rsidRPr="002C5795" w:rsidRDefault="00C07B38" w:rsidP="00745C03">
      <w:pPr>
        <w:spacing w:line="360" w:lineRule="auto"/>
      </w:pPr>
      <w:proofErr w:type="spellStart"/>
      <w:r w:rsidRPr="002C5795">
        <w:t>Po</w:t>
      </w:r>
      <w:proofErr w:type="spellEnd"/>
      <w:r w:rsidRPr="002C5795">
        <w:t xml:space="preserve"> Er </w:t>
      </w:r>
      <w:proofErr w:type="spellStart"/>
      <w:r w:rsidRPr="002C5795">
        <w:t>Hsu</w:t>
      </w:r>
      <w:proofErr w:type="spellEnd"/>
      <w:r w:rsidRPr="002C5795">
        <w:t xml:space="preserve"> </w:t>
      </w:r>
      <w:proofErr w:type="spellStart"/>
      <w:r w:rsidRPr="002C5795">
        <w:rPr>
          <w:i/>
          <w:iCs/>
        </w:rPr>
        <w:t>et</w:t>
      </w:r>
      <w:proofErr w:type="spellEnd"/>
      <w:r w:rsidRPr="002C5795">
        <w:rPr>
          <w:i/>
          <w:iCs/>
        </w:rPr>
        <w:t xml:space="preserve"> al </w:t>
      </w:r>
      <w:r w:rsidRPr="002C5795">
        <w:rPr>
          <w:i/>
          <w:iCs/>
        </w:rPr>
        <w:fldChar w:fldCharType="begin" w:fldLock="1"/>
      </w:r>
      <w:r w:rsidR="00B77A22">
        <w:rPr>
          <w:i/>
          <w:iCs/>
        </w:rPr>
        <w:instrText>ADDIN CSL_CITATION {"citationItems":[{"id":"ITEM-1","itemData":{"DOI":"10.5772/54819","ISSN":"17298806","abstract":"This paper presents the development of the \"intelligent Robotic Wheelchair\" (iRW), emphasizing its mobility assistance design. The vehicle uses four Mecanum wheels to facilitate movement in all directions, including sideways, and zero radius of rotation. The iRW requires much less space than ordinary electric wheelchairs in turning and sideways manoeuvres. Based on this moving vehicle, mobility assistance functions are designed for three different operators: the wheelchair user, caregivers, and the iRW itself in autonomous behaviours. Five operation modes, all mutually exclusive, are developed: obstacle avoidance, joystick mode, handlebar mode, teleoperation, and indoor navigation. Man-machine collaborative control is reflected in the assignment of priorities to the three operators. The functional test performed in this research compared the operational efficiency of the five operation modes. © 2012 Kim et al.; licensee InTech.","author":[{"dropping-particle":"","family":"Hsu","given":"Po Er","non-dropping-particle":"","parse-names":false,"suffix":""},{"dropping-particle":"","family":"Hsu","given":"Yeh Liang","non-dropping-particle":"","parse-names":false,"suffix":""},{"dropping-particle":"","family":"Chang","given":"Kai Wei","non-dropping-particle":"","parse-names":false,"suffix":""},{"dropping-particle":"","family":"Geiser","given":"Claudius","non-dropping-particle":"","parse-names":false,"suffix":""}],"container-title":"International Journal of Advanced Robotic Systems","id":"ITEM-1","issued":{"date-parts":[["2012"]]},"page":"1-10","title":"Mobility assistance design of the intelligent robotic wheelchair","type":"article-journal","volume":"9"},"uris":["http://www.mendeley.com/documents/?uuid=a947eb75-049e-4ab4-8dc1-0b90649d21ea"]}],"mendeley":{"formattedCitation":"[8]","plainTextFormattedCitation":"[8]","previouslyFormattedCitation":"[8]"},"properties":{"noteIndex":0},"schema":"https://github.com/citation-style-language/schema/raw/master/csl-citation.json"}</w:instrText>
      </w:r>
      <w:r w:rsidRPr="002C5795">
        <w:rPr>
          <w:i/>
          <w:iCs/>
        </w:rPr>
        <w:fldChar w:fldCharType="separate"/>
      </w:r>
      <w:r w:rsidR="00A563AA" w:rsidRPr="002C5795">
        <w:rPr>
          <w:iCs/>
          <w:noProof/>
        </w:rPr>
        <w:t>[8]</w:t>
      </w:r>
      <w:r w:rsidRPr="002C5795">
        <w:rPr>
          <w:i/>
          <w:iCs/>
        </w:rPr>
        <w:fldChar w:fldCharType="end"/>
      </w:r>
      <w:r w:rsidRPr="002C5795">
        <w:rPr>
          <w:i/>
          <w:iCs/>
        </w:rPr>
        <w:t xml:space="preserve"> </w:t>
      </w:r>
      <w:r w:rsidRPr="002C5795">
        <w:t>apresenta uma cadeira de rodas robótica inteligente</w:t>
      </w:r>
      <w:r w:rsidR="00564846" w:rsidRPr="002C5795">
        <w:t xml:space="preserve"> (</w:t>
      </w:r>
      <w:proofErr w:type="spellStart"/>
      <w:r w:rsidR="00564846" w:rsidRPr="002C5795">
        <w:t>iR</w:t>
      </w:r>
      <w:r w:rsidR="006D4650" w:rsidRPr="002C5795">
        <w:t>W</w:t>
      </w:r>
      <w:proofErr w:type="spellEnd"/>
      <w:r w:rsidR="00564846" w:rsidRPr="002C5795">
        <w:t>)</w:t>
      </w:r>
      <w:r w:rsidRPr="002C5795">
        <w:t xml:space="preserve"> que recorre a rodas </w:t>
      </w:r>
      <w:r w:rsidRPr="002C5795">
        <w:rPr>
          <w:i/>
          <w:iCs/>
        </w:rPr>
        <w:t>mecanum</w:t>
      </w:r>
      <w:r w:rsidRPr="002C5795">
        <w:t xml:space="preserve"> para facilitar o movimento em todas as direções.</w:t>
      </w:r>
      <w:r w:rsidR="00564846" w:rsidRPr="002C5795">
        <w:t xml:space="preserve"> Desta forma o </w:t>
      </w:r>
      <w:proofErr w:type="spellStart"/>
      <w:r w:rsidR="00564846" w:rsidRPr="002C5795">
        <w:t>iR</w:t>
      </w:r>
      <w:r w:rsidR="006D4650" w:rsidRPr="002C5795">
        <w:t>W</w:t>
      </w:r>
      <w:proofErr w:type="spellEnd"/>
      <w:r w:rsidR="00564846" w:rsidRPr="002C5795">
        <w:t xml:space="preserve"> requer menor espaço em manobras de rotação e movimentos laterais em comparação que as cadeiras de rodas elétricas normais.</w:t>
      </w:r>
      <w:r w:rsidR="006D4650" w:rsidRPr="002C5795">
        <w:t xml:space="preserve"> O sistema permite ainda cinco modos de operação para três operadores: </w:t>
      </w:r>
      <w:r w:rsidR="006D4650" w:rsidRPr="002C5795">
        <w:rPr>
          <w:i/>
          <w:iCs/>
        </w:rPr>
        <w:t>(i)</w:t>
      </w:r>
      <w:r w:rsidR="006D4650" w:rsidRPr="002C5795">
        <w:t xml:space="preserve"> prevenção de obstáculos; </w:t>
      </w:r>
      <w:r w:rsidR="006D4650" w:rsidRPr="002C5795">
        <w:rPr>
          <w:i/>
          <w:iCs/>
        </w:rPr>
        <w:t>(</w:t>
      </w:r>
      <w:proofErr w:type="spellStart"/>
      <w:r w:rsidR="006D4650" w:rsidRPr="002C5795">
        <w:rPr>
          <w:i/>
          <w:iCs/>
        </w:rPr>
        <w:t>ii</w:t>
      </w:r>
      <w:proofErr w:type="spellEnd"/>
      <w:r w:rsidR="006D4650" w:rsidRPr="002C5795">
        <w:rPr>
          <w:i/>
          <w:iCs/>
        </w:rPr>
        <w:t>)</w:t>
      </w:r>
      <w:r w:rsidR="006D4650" w:rsidRPr="002C5795">
        <w:t xml:space="preserve"> modo joystick; </w:t>
      </w:r>
      <w:r w:rsidR="006D4650" w:rsidRPr="002C5795">
        <w:rPr>
          <w:i/>
          <w:iCs/>
        </w:rPr>
        <w:t>(</w:t>
      </w:r>
      <w:proofErr w:type="spellStart"/>
      <w:r w:rsidR="006D4650" w:rsidRPr="002C5795">
        <w:rPr>
          <w:i/>
          <w:iCs/>
        </w:rPr>
        <w:t>iii</w:t>
      </w:r>
      <w:proofErr w:type="spellEnd"/>
      <w:r w:rsidR="006D4650" w:rsidRPr="002C5795">
        <w:rPr>
          <w:i/>
          <w:iCs/>
        </w:rPr>
        <w:t>)</w:t>
      </w:r>
      <w:r w:rsidR="006D4650" w:rsidRPr="002C5795">
        <w:t xml:space="preserve"> modo guiador; </w:t>
      </w:r>
      <w:r w:rsidR="006D4650" w:rsidRPr="002C5795">
        <w:rPr>
          <w:i/>
          <w:iCs/>
        </w:rPr>
        <w:t>(</w:t>
      </w:r>
      <w:proofErr w:type="spellStart"/>
      <w:r w:rsidR="006D4650" w:rsidRPr="002C5795">
        <w:rPr>
          <w:i/>
          <w:iCs/>
        </w:rPr>
        <w:t>iv</w:t>
      </w:r>
      <w:proofErr w:type="spellEnd"/>
      <w:r w:rsidR="006D4650" w:rsidRPr="002C5795">
        <w:rPr>
          <w:i/>
          <w:iCs/>
        </w:rPr>
        <w:t>)</w:t>
      </w:r>
      <w:r w:rsidR="006D4650" w:rsidRPr="002C5795">
        <w:t xml:space="preserve"> modo de teleoperação;</w:t>
      </w:r>
      <w:r w:rsidR="006D4650" w:rsidRPr="002C5795">
        <w:rPr>
          <w:i/>
          <w:iCs/>
        </w:rPr>
        <w:t xml:space="preserve"> (v) </w:t>
      </w:r>
      <w:r w:rsidR="006D4650" w:rsidRPr="002C5795">
        <w:t>navegação interior. Os autores concluíram que o modo guiador tem a maior eficiência de funcionamento, seguido do modo joystick em contraste com o modo de teleoperação que tem a menor eficiência de funcionamento. O objetivo pretendido é que a cadeira possa ser uma solução técnica avançada para a assistência à mobilidade para idosos e criadores.</w:t>
      </w:r>
    </w:p>
    <w:p w14:paraId="5B13D864" w14:textId="292CED2D" w:rsidR="00A607E0" w:rsidRDefault="00B77A22" w:rsidP="00C07B38">
      <w:r>
        <w:t xml:space="preserve">Em </w:t>
      </w:r>
      <w:r>
        <w:fldChar w:fldCharType="begin" w:fldLock="1"/>
      </w:r>
      <w:r w:rsidR="000F25A7">
        <w:instrText>ADDIN CSL_CITATION {"citationItems":[{"id":"ITEM-1","itemData":{"DOI":"10.5120/ijca2016907533","abstract":"In the medical sector, and mainly for dependent patients with movement disabilities, controlling an electric powered wheelchair could prove a challenging task. Thus, implementing an autonomous navigation algorithm for static/dynamic environments could provide an easier way to move. Within this context, this paper presents innovative work on integrating a novel method of image-based geolocalization in a powered wheelchair. The work focuses on integrating the geolocalization algorithm within the Robot Operating System (ROS) framework. Tests are being conducted using an omnidirectional camera fixed on an automated wheelchair control system. Our results show low control errors both in straight line and curved paths. The proposed algorithm was developed by the ESIGELEC laboratory.","author":[{"dropping-particle":"","family":"Nasri","given":"Yassine","non-dropping-particle":"","parse-names":false,"suffix":""},{"dropping-particle":"","family":"Vauchey","given":"Vincent","non-dropping-particle":"","parse-names":false,"suffix":""},{"dropping-particle":"","family":"Khemmar","given":"Redouane","non-dropping-particle":"","parse-names":false,"suffix":""},{"dropping-particle":"","family":"Ragot","given":"Nicolas","non-dropping-particle":"","parse-names":false,"suffix":""},{"dropping-particle":"","family":"Sirlantzis","given":"Konstantinos","non-dropping-particle":"","parse-names":false,"suffix":""},{"dropping-particle":"","family":"Ertaud","given":"Jean-Yves","non-dropping-particle":"","parse-names":false,"suffix":""}],"container-title":"International Journal of Computer Applications","id":"ITEM-1","issue":"6","issued":{"date-parts":[["2016"]]},"page":"12-17","title":"ROS-based Autonomous Navigation Wheelchair using Omnidirectional Sensor","type":"article-journal","volume":"133"},"uris":["http://www.mendeley.com/documents/?uuid=4ea62ee3-44ce-4d46-b686-c980df6fae85"]}],"mendeley":{"formattedCitation":"[9]","plainTextFormattedCitation":"[9]","previouslyFormattedCitation":"[9]"},"properties":{"noteIndex":0},"schema":"https://github.com/citation-style-language/schema/raw/master/csl-citation.json"}</w:instrText>
      </w:r>
      <w:r>
        <w:fldChar w:fldCharType="separate"/>
      </w:r>
      <w:r w:rsidRPr="00B77A22">
        <w:rPr>
          <w:noProof/>
        </w:rPr>
        <w:t>[9]</w:t>
      </w:r>
      <w:r>
        <w:fldChar w:fldCharType="end"/>
      </w:r>
      <w:r>
        <w:t xml:space="preserve"> é abordado um novo método de geolocalização por imagem para uma cadeira </w:t>
      </w:r>
      <w:r w:rsidR="0024005C">
        <w:t>de</w:t>
      </w:r>
      <w:r>
        <w:t xml:space="preserve"> rodas elétrica</w:t>
      </w:r>
      <w:r w:rsidR="00FA6C72">
        <w:t xml:space="preserve"> </w:t>
      </w:r>
      <w:r>
        <w:t xml:space="preserve">autónoma. A cadeira de rodas utiliza </w:t>
      </w:r>
      <w:r w:rsidR="000F25A7">
        <w:t>a framework</w:t>
      </w:r>
      <w:r>
        <w:t xml:space="preserve"> ROS para naveg</w:t>
      </w:r>
      <w:r w:rsidR="000F25A7">
        <w:t>ar</w:t>
      </w:r>
      <w:r>
        <w:t xml:space="preserve"> </w:t>
      </w:r>
      <w:r w:rsidR="000F25A7">
        <w:t>autonomamente</w:t>
      </w:r>
      <w:r>
        <w:t xml:space="preserve"> e pretende transportar de pacientes dependentes ou com deficiências motoras. O método diferenciador é a aplicação de uma câmara omnidirecional fixada na cadeira de rodas. Este sensor encontra-se </w:t>
      </w:r>
      <w:r w:rsidR="000F25A7">
        <w:t>fixado no topo da cadeira a uma altura de 1,6 metros do centro da câmara até ao solo.</w:t>
      </w:r>
    </w:p>
    <w:p w14:paraId="6B61A6DB" w14:textId="283B7B91" w:rsidR="00A607E0" w:rsidRDefault="000F25A7" w:rsidP="00077051">
      <w:r w:rsidRPr="000F25A7">
        <w:t>Zhengang Li</w:t>
      </w:r>
      <w:r>
        <w:t xml:space="preserve"> </w:t>
      </w:r>
      <w:proofErr w:type="spellStart"/>
      <w:r w:rsidRPr="000F25A7">
        <w:rPr>
          <w:i/>
          <w:iCs/>
        </w:rPr>
        <w:t>et</w:t>
      </w:r>
      <w:proofErr w:type="spellEnd"/>
      <w:r w:rsidRPr="000F25A7">
        <w:rPr>
          <w:i/>
          <w:iCs/>
        </w:rPr>
        <w:t xml:space="preserve"> al</w:t>
      </w:r>
      <w:r>
        <w:rPr>
          <w:i/>
          <w:iCs/>
        </w:rPr>
        <w:t xml:space="preserve"> </w:t>
      </w:r>
      <w:r>
        <w:rPr>
          <w:i/>
          <w:iCs/>
        </w:rPr>
        <w:fldChar w:fldCharType="begin" w:fldLock="1"/>
      </w:r>
      <w:r w:rsidR="00A14DF5">
        <w:rPr>
          <w:i/>
          <w:iCs/>
        </w:rPr>
        <w:instrText>ADDIN CSL_CITATION {"citationItems":[{"id":"ITEM-1","itemData":{"DOI":"10.5120/ijca2016907533","abstract":"In the medical sector, and mainly for dependent patients with movement disabilities, controlling an electric powered wheelchair could prove a challenging task. Thus, implementing an autonomous navigation algorithm for static/dynamic environments could provide an easier way to move. Within this context, this paper presents innovative work on integrating a novel method of image-based geolocalization in a powered wheelchair. The work focuses on integrating the geolocalization algorithm within the Robot Operating System (ROS) framework. Tests are being conducted using an omnidirectional camera fixed on an automated wheelchair control system. Our results show low control errors both in straight line and curved paths. The proposed algorithm was developed by the ESIGELEC laboratory.","author":[{"dropping-particle":"","family":"Nasri","given":"Yassine","non-dropping-particle":"","parse-names":false,"suffix":""},{"dropping-particle":"","family":"Vauchey","given":"Vincent","non-dropping-particle":"","parse-names":false,"suffix":""},{"dropping-particle":"","family":"Khemmar","given":"Redouane","non-dropping-particle":"","parse-names":false,"suffix":""},{"dropping-particle":"","family":"Ragot","given":"Nicolas","non-dropping-particle":"","parse-names":false,"suffix":""},{"dropping-particle":"","family":"Sirlantzis","given":"Konstantinos","non-dropping-particle":"","parse-names":false,"suffix":""},{"dropping-particle":"","family":"Ertaud","given":"Jean-Yves","non-dropping-particle":"","parse-names":false,"suffix":""}],"container-title":"International Journal of Computer Applications","id":"ITEM-1","issue":"6","issued":{"date-parts":[["2016"]]},"page":"12-17","title":"ROS-based Autonomous Navigation Wheelchair using Omnidirectional Sensor","type":"article-journal","volume":"133"},"uris":["http://www.mendeley.com/documents/?uuid=4ea62ee3-44ce-4d46-b686-c980df6fae85"]}],"mendeley":{"formattedCitation":"[9]","plainTextFormattedCitation":"[9]","previouslyFormattedCitation":"[9]"},"properties":{"noteIndex":0},"schema":"https://github.com/citation-style-language/schema/raw/master/csl-citation.json"}</w:instrText>
      </w:r>
      <w:r>
        <w:rPr>
          <w:i/>
          <w:iCs/>
        </w:rPr>
        <w:fldChar w:fldCharType="separate"/>
      </w:r>
      <w:r w:rsidRPr="000F25A7">
        <w:rPr>
          <w:iCs/>
          <w:noProof/>
        </w:rPr>
        <w:t>[9]</w:t>
      </w:r>
      <w:r>
        <w:rPr>
          <w:i/>
          <w:iCs/>
        </w:rPr>
        <w:fldChar w:fldCharType="end"/>
      </w:r>
      <w:r>
        <w:rPr>
          <w:i/>
          <w:iCs/>
        </w:rPr>
        <w:t xml:space="preserve"> </w:t>
      </w:r>
      <w:r w:rsidR="000658D0">
        <w:t>propõe</w:t>
      </w:r>
      <w:r>
        <w:t xml:space="preserve"> u</w:t>
      </w:r>
      <w:r w:rsidR="000658D0">
        <w:t>ma sistema de navegação autônomo para cadeiras de rodas com baixo custo e alta reutilização. Os autores utilizam o ROS, um microcontrolador para controlar os motores da cadeira de rodas e uma câmara RGB-D económica para perceber o ambiente. Para construir o mapa e detetar os obstáculos é</w:t>
      </w:r>
      <w:r w:rsidR="00FA6C72">
        <w:t>,</w:t>
      </w:r>
      <w:r w:rsidR="000658D0">
        <w:t xml:space="preserve"> </w:t>
      </w:r>
      <w:r w:rsidR="0024005C">
        <w:t>n</w:t>
      </w:r>
      <w:r w:rsidR="000658D0">
        <w:t>uma primeira fase</w:t>
      </w:r>
      <w:r w:rsidR="00FA6C72">
        <w:t>,</w:t>
      </w:r>
      <w:r w:rsidR="000658D0">
        <w:t xml:space="preserve"> recolhida a nuvem de pontos de profundidade da câmara, convertido para dados de </w:t>
      </w:r>
      <w:r w:rsidR="000658D0" w:rsidRPr="000658D0">
        <w:rPr>
          <w:i/>
          <w:iCs/>
        </w:rPr>
        <w:t xml:space="preserve">laser scan </w:t>
      </w:r>
      <w:r w:rsidR="000658D0">
        <w:t xml:space="preserve">e em seguida utilizado o algoritmo </w:t>
      </w:r>
      <w:r w:rsidR="000658D0" w:rsidRPr="000658D0">
        <w:rPr>
          <w:i/>
          <w:iCs/>
        </w:rPr>
        <w:t>Gmapping</w:t>
      </w:r>
      <w:r w:rsidR="000658D0">
        <w:t>. A posição e orientação da cadeira de rodas é estimada através do algoritmo</w:t>
      </w:r>
      <w:r w:rsidR="00077051">
        <w:t xml:space="preserve"> </w:t>
      </w:r>
      <w:r w:rsidR="00077051" w:rsidRPr="00077051">
        <w:rPr>
          <w:i/>
          <w:iCs/>
        </w:rPr>
        <w:t>Adaptive Monte Carlo Localization</w:t>
      </w:r>
      <w:r w:rsidR="00077051" w:rsidRPr="00077051">
        <w:t xml:space="preserve"> (AMCL)</w:t>
      </w:r>
      <w:r w:rsidR="00077051">
        <w:t xml:space="preserve">. Também foi desenvolvido um aplicativo </w:t>
      </w:r>
      <w:r w:rsidR="00077051" w:rsidRPr="00FA6C72">
        <w:rPr>
          <w:i/>
          <w:iCs/>
        </w:rPr>
        <w:t>android</w:t>
      </w:r>
      <w:r w:rsidR="00077051">
        <w:t xml:space="preserve"> para fornecer uma interface de interação homem-computador.</w:t>
      </w:r>
      <w:r w:rsidR="00B648A6">
        <w:t xml:space="preserve"> A comunicação entre a aplicação </w:t>
      </w:r>
      <w:r w:rsidR="00B648A6" w:rsidRPr="00FA6C72">
        <w:rPr>
          <w:i/>
          <w:iCs/>
        </w:rPr>
        <w:t>android</w:t>
      </w:r>
      <w:r w:rsidR="00B648A6">
        <w:t xml:space="preserve"> e o </w:t>
      </w:r>
      <w:r w:rsidR="00C1556B">
        <w:t xml:space="preserve">ROS é através da rede </w:t>
      </w:r>
      <w:r w:rsidR="00C1556B" w:rsidRPr="00FA6C72">
        <w:rPr>
          <w:i/>
          <w:iCs/>
        </w:rPr>
        <w:t>wireless</w:t>
      </w:r>
      <w:r w:rsidR="00C1556B">
        <w:t xml:space="preserve">. Em </w:t>
      </w:r>
      <w:r w:rsidR="00C1556B">
        <w:fldChar w:fldCharType="begin" w:fldLock="1"/>
      </w:r>
      <w:r w:rsidR="00C1556B">
        <w:instrText>ADDIN CSL_CITATION {"citationItems":[{"id":"ITEM-1","itemData":{"abstract":"Controlling and monitoring complex autonomous and semi autonomous robotic systems is a challenging task. The Robot Operating System (ROS) was developed to act as a robotic middleware system running on Ubuntu Linux which allows, amongst others, hardware abstraction, message-passing between individual processes and package management. However, active support of ROS applications for mobile devices, such as smarthphones or tablets, are missing. We developed a ROS application for Android, which comes with an intuitive user interface for controlling and monitoring robotic systems. Our open source contribution can be used in a large variety of tasks and with many different kinds of robots. Moreover, it can easily be customized and new features added. In this paper, we give an outline over the software architecture, the main functionalities and show some possible use-cases on different mobile robotic systems.","author":[{"dropping-particle":"","family":"Rottmann","given":"Nils","non-dropping-particle":"","parse-names":false,"suffix":""},{"dropping-particle":"","family":"Studt","given":"Nico","non-dropping-particle":"","parse-names":false,"suffix":""},{"dropping-particle":"","family":"Ernst","given":"Floris","non-dropping-particle":"","parse-names":false,"suffix":""},{"dropping-particle":"","family":"Rueckert","given":"Elmar","non-dropping-particle":"","parse-names":false,"suffix":""}],"id":"ITEM-1","issued":{"date-parts":[["2020"]]},"title":"ROS-Mobile: An Android application for the Robot Operating System","type":"article"},"uris":["http://www.mendeley.com/documents/?uuid=ff310998-b6f1-4dfc-9225-2a2a5a71a901"]}],"mendeley":{"formattedCitation":"[10]","plainTextFormattedCitation":"[10]"},"properties":{"noteIndex":0},"schema":"https://github.com/citation-style-language/schema/raw/master/csl-citation.json"}</w:instrText>
      </w:r>
      <w:r w:rsidR="00C1556B">
        <w:fldChar w:fldCharType="separate"/>
      </w:r>
      <w:r w:rsidR="00C1556B" w:rsidRPr="00C1556B">
        <w:rPr>
          <w:noProof/>
        </w:rPr>
        <w:t>[10]</w:t>
      </w:r>
      <w:r w:rsidR="00C1556B">
        <w:fldChar w:fldCharType="end"/>
      </w:r>
      <w:r w:rsidR="00312A51">
        <w:t xml:space="preserve"> é desenvolvido uma aplicação </w:t>
      </w:r>
      <w:r w:rsidR="00312A51" w:rsidRPr="00FA6C72">
        <w:rPr>
          <w:i/>
          <w:iCs/>
        </w:rPr>
        <w:t>android</w:t>
      </w:r>
      <w:r w:rsidR="00312A51">
        <w:t xml:space="preserve"> para comunicar com robôs desenvolvidos com o ROS. A conexão com o ROS também </w:t>
      </w:r>
      <w:r w:rsidR="00B861CC">
        <w:t>utiliza a</w:t>
      </w:r>
      <w:r w:rsidR="00312A51">
        <w:t xml:space="preserve"> rede </w:t>
      </w:r>
      <w:r w:rsidR="00312A51" w:rsidRPr="00FA6C72">
        <w:rPr>
          <w:i/>
          <w:iCs/>
        </w:rPr>
        <w:t>wireless</w:t>
      </w:r>
      <w:r w:rsidR="00312A51">
        <w:t>.</w:t>
      </w:r>
    </w:p>
    <w:p w14:paraId="5F2E5AB8" w14:textId="1703F961" w:rsidR="00077051" w:rsidRPr="003721B3" w:rsidRDefault="00A14DF5" w:rsidP="00F8154B">
      <w:pPr>
        <w:spacing w:line="360" w:lineRule="auto"/>
      </w:pPr>
      <w:r>
        <w:t xml:space="preserve">Os autores em </w:t>
      </w:r>
      <w:r>
        <w:fldChar w:fldCharType="begin" w:fldLock="1"/>
      </w:r>
      <w:r w:rsidR="00C1556B">
        <w:instrText>ADDIN CSL_CITATION {"citationItems":[{"id":"ITEM-1","itemData":{"DOI":"10.1109/IDAP.2017.8090199","ISBN":"9781538618806","abstract":"In this paper, design of an autonomous mobile robot (AMR) adapted for robot operating system (ROS) is presented by considering both the hardware architecture and electronic communication protocols. Initially the purpose of the robot has been determined, and then the required components to construct the robot have been obtained. After mounting the electronic and mechanic hardware components on the platform, the required interconnections, data exchange system and software have been installed. Then the required tests have been run on the platform and some solutions methods have been proposed for the problems encountered during the tests. The results obtained and experience gained in the design of the platform have been quite satisfactory and will be a guiding light for future works.","author":[{"dropping-particle":"","family":"Köseoǧlu","given":"Murat","non-dropping-particle":"","parse-names":false,"suffix":""},{"dropping-particle":"","family":"Çelik","given":"Orkan Murat","non-dropping-particle":"","parse-names":false,"suffix":""},{"dropping-particle":"","family":"Pektaş","given":"Ömer","non-dropping-particle":"","parse-names":false,"suffix":""}],"container-title":"IDAP 2017 - International Artificial Intelligence and Data Processing Symposium","id":"ITEM-1","issued":{"date-parts":[["2017"]]},"title":"Design of an autonomous mobile robot based on ROS","type":"article-journal"},"uris":["http://www.mendeley.com/documents/?uuid=61d441e2-320d-4670-a5a3-6a5ed1ad9193"]}],"mendeley":{"formattedCitation":"[11]","plainTextFormattedCitation":"[11]","previouslyFormattedCitation":"[10]"},"properties":{"noteIndex":0},"schema":"https://github.com/citation-style-language/schema/raw/master/csl-citation.json"}</w:instrText>
      </w:r>
      <w:r>
        <w:fldChar w:fldCharType="separate"/>
      </w:r>
      <w:r w:rsidR="00C1556B" w:rsidRPr="00C1556B">
        <w:rPr>
          <w:noProof/>
        </w:rPr>
        <w:t>[11]</w:t>
      </w:r>
      <w:r>
        <w:fldChar w:fldCharType="end"/>
      </w:r>
      <w:r>
        <w:t xml:space="preserve"> </w:t>
      </w:r>
      <w:r w:rsidR="007B2B09">
        <w:t>explicam o processo de desenvolvimento</w:t>
      </w:r>
      <w:r>
        <w:t xml:space="preserve"> </w:t>
      </w:r>
      <w:r w:rsidR="007B2B09">
        <w:t xml:space="preserve">de </w:t>
      </w:r>
      <w:r>
        <w:t xml:space="preserve">um robô móvel autónomo (AMR) adaptado para a framework ROS. O robô utiliza os dados recolhidos pelo LIDAR e um algoritmo de SLAM (Simultaneous Localization And Mapping) para construir o mapa 2D do ambiente e evitar colisões. Para </w:t>
      </w:r>
      <w:r w:rsidR="00935563">
        <w:t>obter</w:t>
      </w:r>
      <w:r>
        <w:t xml:space="preserve"> </w:t>
      </w:r>
      <w:r>
        <w:lastRenderedPageBreak/>
        <w:t xml:space="preserve">a velocidade e direção de rotação dos motores são utilizados codificadores de quadratura acoplados </w:t>
      </w:r>
      <w:r w:rsidR="00935563">
        <w:t>aos eixos dos motores direito e esquerdo.</w:t>
      </w:r>
      <w:r>
        <w:t xml:space="preserve"> </w:t>
      </w:r>
      <w:r w:rsidR="00935563">
        <w:t xml:space="preserve">Por fim, para que a odometria do robô seja mais </w:t>
      </w:r>
      <w:r w:rsidR="00FA6C72">
        <w:t>precisa</w:t>
      </w:r>
      <w:r w:rsidR="00935563">
        <w:t xml:space="preserve"> recorrem a um IMU </w:t>
      </w:r>
      <w:r w:rsidR="00935563" w:rsidRPr="003721B3">
        <w:t>(Inertial Measurement Unit).</w:t>
      </w:r>
      <w:r w:rsidR="007B2B09" w:rsidRPr="003721B3">
        <w:t xml:space="preserve"> </w:t>
      </w:r>
      <w:r w:rsidR="00935563" w:rsidRPr="003721B3">
        <w:t>Os dados dos codificadores de quadratura são obtidos através de um microcontrolador que controla os motores e comunica com um computador por USB onde são recolhidos os dados do IMU e do LIDA</w:t>
      </w:r>
      <w:r w:rsidR="007B2B09" w:rsidRPr="003721B3">
        <w:t>R</w:t>
      </w:r>
      <w:r w:rsidR="00935563" w:rsidRPr="003721B3">
        <w:t xml:space="preserve"> e est</w:t>
      </w:r>
      <w:r w:rsidR="007B2B09" w:rsidRPr="003721B3">
        <w:t>á</w:t>
      </w:r>
      <w:r w:rsidR="00935563" w:rsidRPr="003721B3">
        <w:t xml:space="preserve"> o algoritmo de SLAM.</w:t>
      </w:r>
      <w:r w:rsidR="007B2B09" w:rsidRPr="003721B3">
        <w:t xml:space="preserve"> No fim, com o auxílio de um </w:t>
      </w:r>
      <w:r w:rsidR="007B2B09" w:rsidRPr="003721B3">
        <w:rPr>
          <w:i/>
          <w:iCs/>
        </w:rPr>
        <w:t xml:space="preserve">joystick </w:t>
      </w:r>
      <w:r w:rsidR="007B2B09" w:rsidRPr="003721B3">
        <w:t>mostram o robô a navegar e a criar um mapa do ambiente em 2D.</w:t>
      </w:r>
    </w:p>
    <w:p w14:paraId="6CCAF305" w14:textId="1E52F84C" w:rsidR="001704D4" w:rsidRDefault="00DD47D3" w:rsidP="00F8154B">
      <w:pPr>
        <w:spacing w:line="360" w:lineRule="auto"/>
      </w:pPr>
      <w:r>
        <w:rPr>
          <w:noProof/>
        </w:rPr>
        <mc:AlternateContent>
          <mc:Choice Requires="wpg">
            <w:drawing>
              <wp:anchor distT="0" distB="0" distL="114300" distR="114300" simplePos="0" relativeHeight="251658245" behindDoc="0" locked="0" layoutInCell="1" allowOverlap="1" wp14:anchorId="7F68CD2E" wp14:editId="13C02FF8">
                <wp:simplePos x="0" y="0"/>
                <wp:positionH relativeFrom="margin">
                  <wp:align>center</wp:align>
                </wp:positionH>
                <wp:positionV relativeFrom="paragraph">
                  <wp:posOffset>2564809</wp:posOffset>
                </wp:positionV>
                <wp:extent cx="3721100" cy="3628390"/>
                <wp:effectExtent l="0" t="0" r="0" b="0"/>
                <wp:wrapTopAndBottom/>
                <wp:docPr id="40" name="Agrupar 40"/>
                <wp:cNvGraphicFramePr/>
                <a:graphic xmlns:a="http://schemas.openxmlformats.org/drawingml/2006/main">
                  <a:graphicData uri="http://schemas.microsoft.com/office/word/2010/wordprocessingGroup">
                    <wpg:wgp>
                      <wpg:cNvGrpSpPr/>
                      <wpg:grpSpPr>
                        <a:xfrm>
                          <a:off x="0" y="0"/>
                          <a:ext cx="3721100" cy="3628390"/>
                          <a:chOff x="0" y="0"/>
                          <a:chExt cx="3721100" cy="3628390"/>
                        </a:xfrm>
                      </wpg:grpSpPr>
                      <pic:pic xmlns:pic="http://schemas.openxmlformats.org/drawingml/2006/picture">
                        <pic:nvPicPr>
                          <pic:cNvPr id="4" name="Imagem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861237" y="0"/>
                            <a:ext cx="1996440" cy="3314700"/>
                          </a:xfrm>
                          <a:prstGeom prst="rect">
                            <a:avLst/>
                          </a:prstGeom>
                        </pic:spPr>
                      </pic:pic>
                      <wps:wsp>
                        <wps:cNvPr id="39" name="Caixa de texto 39"/>
                        <wps:cNvSpPr txBox="1"/>
                        <wps:spPr>
                          <a:xfrm>
                            <a:off x="0" y="3369945"/>
                            <a:ext cx="3721100" cy="258445"/>
                          </a:xfrm>
                          <a:prstGeom prst="rect">
                            <a:avLst/>
                          </a:prstGeom>
                          <a:solidFill>
                            <a:prstClr val="white"/>
                          </a:solidFill>
                          <a:ln>
                            <a:noFill/>
                          </a:ln>
                        </wps:spPr>
                        <wps:txbx>
                          <w:txbxContent>
                            <w:p w14:paraId="2A3C96B1" w14:textId="03F9A96F" w:rsidR="007C5BC6" w:rsidRPr="008053FA" w:rsidRDefault="007C5BC6" w:rsidP="00DD47D3">
                              <w:pPr>
                                <w:pStyle w:val="Legenda"/>
                                <w:jc w:val="center"/>
                                <w:rPr>
                                  <w:sz w:val="20"/>
                                  <w:szCs w:val="24"/>
                                </w:rPr>
                              </w:pPr>
                              <w:bookmarkStart w:id="16" w:name="_Ref76313485"/>
                              <w:bookmarkStart w:id="17" w:name="_Toc76505270"/>
                              <w:r>
                                <w:t xml:space="preserve">Figura </w:t>
                              </w:r>
                              <w:r>
                                <w:fldChar w:fldCharType="begin"/>
                              </w:r>
                              <w:r>
                                <w:instrText>SEQ Figura \* ARABIC</w:instrText>
                              </w:r>
                              <w:r>
                                <w:fldChar w:fldCharType="separate"/>
                              </w:r>
                              <w:r>
                                <w:rPr>
                                  <w:noProof/>
                                </w:rPr>
                                <w:t>4</w:t>
                              </w:r>
                              <w:r>
                                <w:fldChar w:fldCharType="end"/>
                              </w:r>
                              <w:bookmarkEnd w:id="16"/>
                              <w:r>
                                <w:t xml:space="preserve"> </w:t>
                              </w:r>
                              <w:r w:rsidR="00C228AC" w:rsidRPr="00C228AC">
                                <w:t>–</w:t>
                              </w:r>
                              <w:r w:rsidR="00C228AC">
                                <w:t xml:space="preserve"> </w:t>
                              </w:r>
                              <w:r>
                                <w:t xml:space="preserve">Connected Driverless Wheelchair. </w:t>
                              </w:r>
                              <w:r w:rsidRPr="003721B3">
                                <w:fldChar w:fldCharType="begin" w:fldLock="1"/>
                              </w:r>
                              <w:r>
                                <w:instrText>ADDIN CSL_CITATION {"citationItems":[{"id":"ITEM-1","itemData":{"DOI":"10.1007/s42452-021-04304-1","ISBN":"0123456789","ISSN":"25233971","abstract":"The transport of patients from the inpatient service to the operating room is a recurrent task in a hospital routine. This task is repetitive, non-ergonomic, time consuming, and requires the labor of patient transporters. In this paper is presented a system, named Connected Driverless Wheelchair, that can receive transportation requests directly from the hospital information management system, pick up patients at their beds, navigate autonomously through different floors, avoid obstacles, communicate with elevators, and drop patients off at the designated operating room. As a result, a prototype capable of transporting patients autonomously in hospital environments was obtained. Although it was impossible to test the final developed system at the hospital as planned, due to the COVID-19 pandemic, the extensive tests conducted at the robotics laboratory facilities, and our previous experience in integrating mobile robots in hospitals, allowed to conclude that it is perfectly prepared for this integration to be carried out. The achieved results are relevant since this is a system that may be applied to support these types of tasks in the future, making the transport of patients more efficient (both from a cost and time perspective), without unpredictable delays and, in some cases, safer.","author":[{"dropping-particle":"","family":"Baltazar","given":"André R.","non-dropping-particle":"","parse-names":false,"suffix":""},{"dropping-particle":"","family":"Petry","given":"Marcelo R.","non-dropping-particle":"","parse-names":false,"suffix":""},{"dropping-particle":"","family":"Silva","given":"Manuel F.","non-dropping-particle":"","parse-names":false,"suffix":""},{"dropping-particle":"","family":"Moreira","given":"António Paulo","non-dropping-particle":"","parse-names":false,"suffix":""}],"container-title":"SN Applied Sciences","id":"ITEM-1","issue":"3","issued":{"date-parts":[["2021"]]},"page":"1-13","publisher":"Springer International Publishing","title":"Autonomous wheelchair for patient’s transportation on healthcare institutions","type":"article-journal","volume":"3"},"uris":["http://www.mendeley.com/documents/?uuid=843c9c46-a874-4058-b6bb-51a08323a229"]}],"mendeley":{"formattedCitation":"[12]","plainTextFormattedCitation":"[12]","previouslyFormattedCitation":"[11]"},"properties":{"noteIndex":0},"schema":"https://github.com/citation-style-language/schema/raw/master/csl-citation.json"}</w:instrText>
                              </w:r>
                              <w:r w:rsidRPr="003721B3">
                                <w:fldChar w:fldCharType="separate"/>
                              </w:r>
                              <w:r w:rsidRPr="00C1556B">
                                <w:rPr>
                                  <w:i w:val="0"/>
                                  <w:noProof/>
                                </w:rPr>
                                <w:t>[12]</w:t>
                              </w:r>
                              <w:bookmarkEnd w:id="17"/>
                              <w:r w:rsidRPr="003721B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68CD2E" id="Agrupar 40" o:spid="_x0000_s1037" style="position:absolute;left:0;text-align:left;margin-left:0;margin-top:201.95pt;width:293pt;height:285.7pt;z-index:251658245;mso-position-horizontal:center;mso-position-horizontal-relative:margin" coordsize="37211,362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">
                <v:shape id="Imagem 4" o:spid="_x0000_s1038" type="#_x0000_t75" style="position:absolute;left:8612;width:19964;height:33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">
                  <v:imagedata r:id="rId26" o:title=""/>
                </v:shape>
                <v:shape id="Caixa de texto 39" o:spid="_x0000_s1039" type="#_x0000_t202" style="position:absolute;top:33699;width:3721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2A3C96B1" w14:textId="03F9A96F" w:rsidR="007C5BC6" w:rsidRPr="008053FA" w:rsidRDefault="007C5BC6" w:rsidP="00DD47D3">
                        <w:pPr>
                          <w:pStyle w:val="Legenda"/>
                          <w:jc w:val="center"/>
                          <w:rPr>
                            <w:sz w:val="20"/>
                            <w:szCs w:val="24"/>
                          </w:rPr>
                        </w:pPr>
                        <w:bookmarkStart w:id="23" w:name="_Ref76313485"/>
                        <w:bookmarkStart w:id="24" w:name="_Toc76505270"/>
                        <w:r>
                          <w:t xml:space="preserve">Figura </w:t>
                        </w:r>
                        <w:r>
                          <w:fldChar w:fldCharType="begin"/>
                        </w:r>
                        <w:r>
                          <w:instrText>SEQ Figura \* ARABIC</w:instrText>
                        </w:r>
                        <w:r>
                          <w:fldChar w:fldCharType="separate"/>
                        </w:r>
                        <w:r>
                          <w:rPr>
                            <w:noProof/>
                          </w:rPr>
                          <w:t>4</w:t>
                        </w:r>
                        <w:r>
                          <w:fldChar w:fldCharType="end"/>
                        </w:r>
                        <w:bookmarkEnd w:id="23"/>
                        <w:r>
                          <w:t xml:space="preserve"> </w:t>
                        </w:r>
                        <w:r w:rsidR="00C228AC" w:rsidRPr="00C228AC">
                          <w:t>–</w:t>
                        </w:r>
                        <w:r w:rsidR="00C228AC">
                          <w:t xml:space="preserve"> </w:t>
                        </w:r>
                        <w:r>
                          <w:t xml:space="preserve">Connected Driverless Wheelchair. </w:t>
                        </w:r>
                        <w:r w:rsidRPr="003721B3">
                          <w:fldChar w:fldCharType="begin" w:fldLock="1"/>
                        </w:r>
                        <w:r>
                          <w:instrText>ADDIN CSL_CITATION {"citationItems":[{"id":"ITEM-1","itemData":{"DOI":"10.1007/s42452-021-04304-1","ISBN":"0123456789","ISSN":"25233971","abstract":"The transport of patients from the inpatient service to the operating room is a recurrent task in a hospital routine. This task is repetitive, non-ergonomic, time consuming, and requires the labor of patient transporters. In this paper is presented a system, named Connected Driverless Wheelchair, that can receive transportation requests directly from the hospital information management system, pick up patients at their beds, navigate autonomously through different floors, avoid obstacles, communicate with elevators, and drop patients off at the designated operating room. As a result, a prototype capable of transporting patients autonomously in hospital environments was obtained. Although it was impossible to test the final developed system at the hospital as planned, due to the COVID-19 pandemic, the extensive tests conducted at the robotics laboratory facilities, and our previous experience in integrating mobile robots in hospitals, allowed to conclude that it is perfectly prepared for this integration to be carried out. The achieved results are relevant since this is a system that may be applied to support these types of tasks in the future, making the transport of patients more efficient (both from a cost and time perspective), without unpredictable delays and, in some cases, safer.","author":[{"dropping-particle":"","family":"Baltazar","given":"André R.","non-dropping-particle":"","parse-names":false,"suffix":""},{"dropping-particle":"","family":"Petry","given":"Marcelo R.","non-dropping-particle":"","parse-names":false,"suffix":""},{"dropping-particle":"","family":"Silva","given":"Manuel F.","non-dropping-particle":"","parse-names":false,"suffix":""},{"dropping-particle":"","family":"Moreira","given":"António Paulo","non-dropping-particle":"","parse-names":false,"suffix":""}],"container-title":"SN Applied Sciences","id":"ITEM-1","issue":"3","issued":{"date-parts":[["2021"]]},"page":"1-13","publisher":"Springer International Publishing","title":"Autonomous wheelchair for patient’s transportation on healthcare institutions","type":"article-journal","volume":"3"},"uris":["http://www.mendeley.com/documents/?uuid=843c9c46-a874-4058-b6bb-51a08323a229"]}],"mendeley":{"formattedCitation":"[12]","plainTextFormattedCitation":"[12]","previouslyFormattedCitation":"[11]"},"properties":{"noteIndex":0},"schema":"https://github.com/citation-style-language/schema/raw/master/csl-citation.json"}</w:instrText>
                        </w:r>
                        <w:r w:rsidRPr="003721B3">
                          <w:fldChar w:fldCharType="separate"/>
                        </w:r>
                        <w:r w:rsidRPr="00C1556B">
                          <w:rPr>
                            <w:i w:val="0"/>
                            <w:noProof/>
                          </w:rPr>
                          <w:t>[12]</w:t>
                        </w:r>
                        <w:bookmarkEnd w:id="24"/>
                        <w:r w:rsidRPr="003721B3">
                          <w:fldChar w:fldCharType="end"/>
                        </w:r>
                      </w:p>
                    </w:txbxContent>
                  </v:textbox>
                </v:shape>
                <w10:wrap type="topAndBottom" anchorx="margin"/>
              </v:group>
            </w:pict>
          </mc:Fallback>
        </mc:AlternateContent>
      </w:r>
      <w:r w:rsidR="00F0174E" w:rsidRPr="003721B3">
        <w:t xml:space="preserve">André R. Baltazar </w:t>
      </w:r>
      <w:proofErr w:type="spellStart"/>
      <w:r w:rsidR="00F0174E" w:rsidRPr="003721B3">
        <w:rPr>
          <w:i/>
          <w:iCs/>
        </w:rPr>
        <w:t>et</w:t>
      </w:r>
      <w:proofErr w:type="spellEnd"/>
      <w:r w:rsidR="00F0174E" w:rsidRPr="003721B3">
        <w:rPr>
          <w:i/>
          <w:iCs/>
        </w:rPr>
        <w:t xml:space="preserve"> al</w:t>
      </w:r>
      <w:r w:rsidR="001704D4" w:rsidRPr="003721B3">
        <w:t xml:space="preserve"> </w:t>
      </w:r>
      <w:r w:rsidR="008E07BC" w:rsidRPr="003721B3">
        <w:fldChar w:fldCharType="begin" w:fldLock="1"/>
      </w:r>
      <w:r w:rsidR="00C1556B">
        <w:instrText>ADDIN CSL_CITATION {"citationItems":[{"id":"ITEM-1","itemData":{"DOI":"10.1007/s42452-021-04304-1","ISBN":"0123456789","ISSN":"25233971","abstract":"The transport of patients from the inpatient service to the operating room is a recurrent task in a hospital routine. This task is repetitive, non-ergonomic, time consuming, and requires the labor of patient transporters. In this paper is presented a system, named Connected Driverless Wheelchair, that can receive transportation requests directly from the hospital information management system, pick up patients at their beds, navigate autonomously through different floors, avoid obstacles, communicate with elevators, and drop patients off at the designated operating room. As a result, a prototype capable of transporting patients autonomously in hospital environments was obtained. Although it was impossible to test the final developed system at the hospital as planned, due to the COVID-19 pandemic, the extensive tests conducted at the robotics laboratory facilities, and our previous experience in integrating mobile robots in hospitals, allowed to conclude that it is perfectly prepared for this integration to be carried out. The achieved results are relevant since this is a system that may be applied to support these types of tasks in the future, making the transport of patients more efficient (both from a cost and time perspective), without unpredictable delays and, in some cases, safer.","author":[{"dropping-particle":"","family":"Baltazar","given":"André R.","non-dropping-particle":"","parse-names":false,"suffix":""},{"dropping-particle":"","family":"Petry","given":"Marcelo R.","non-dropping-particle":"","parse-names":false,"suffix":""},{"dropping-particle":"","family":"Silva","given":"Manuel F.","non-dropping-particle":"","parse-names":false,"suffix":""},{"dropping-particle":"","family":"Moreira","given":"António Paulo","non-dropping-particle":"","parse-names":false,"suffix":""}],"container-title":"SN Applied Sciences","id":"ITEM-1","issue":"3","issued":{"date-parts":[["2021"]]},"page":"1-13","publisher":"Springer International Publishing","title":"Autonomous wheelchair for patient’s transportation on healthcare institutions","type":"article-journal","volume":"3"},"uris":["http://www.mendeley.com/documents/?uuid=843c9c46-a874-4058-b6bb-51a08323a229"]}],"mendeley":{"formattedCitation":"[12]","plainTextFormattedCitation":"[12]","previouslyFormattedCitation":"[11]"},"properties":{"noteIndex":0},"schema":"https://github.com/citation-style-language/schema/raw/master/csl-citation.json"}</w:instrText>
      </w:r>
      <w:r w:rsidR="008E07BC" w:rsidRPr="003721B3">
        <w:fldChar w:fldCharType="separate"/>
      </w:r>
      <w:r w:rsidR="00C1556B" w:rsidRPr="00C1556B">
        <w:rPr>
          <w:noProof/>
        </w:rPr>
        <w:t>[12]</w:t>
      </w:r>
      <w:r w:rsidR="008E07BC" w:rsidRPr="003721B3">
        <w:fldChar w:fldCharType="end"/>
      </w:r>
      <w:r w:rsidR="001704D4" w:rsidRPr="003721B3">
        <w:t xml:space="preserve"> abord</w:t>
      </w:r>
      <w:r w:rsidR="00F0174E" w:rsidRPr="003721B3">
        <w:t>am</w:t>
      </w:r>
      <w:r w:rsidR="001704D4" w:rsidRPr="003721B3">
        <w:t xml:space="preserve"> o tema da gestão de cadeira de rodas em instituições de saúde</w:t>
      </w:r>
      <w:r w:rsidR="00F0174E" w:rsidRPr="003721B3">
        <w:t xml:space="preserve"> e o facto do  transporte de pacientes ser uma tarefa repetitiva, demorada e exigir o trabalho de auxiliares</w:t>
      </w:r>
      <w:r w:rsidR="001704D4" w:rsidRPr="003721B3">
        <w:t>. O</w:t>
      </w:r>
      <w:r w:rsidR="00F0174E" w:rsidRPr="003721B3">
        <w:t>s</w:t>
      </w:r>
      <w:r w:rsidR="001704D4" w:rsidRPr="003721B3">
        <w:t xml:space="preserve"> autor</w:t>
      </w:r>
      <w:r w:rsidR="00F0174E" w:rsidRPr="003721B3">
        <w:t>es</w:t>
      </w:r>
      <w:r w:rsidR="001704D4" w:rsidRPr="003721B3">
        <w:t xml:space="preserve"> desenvolve</w:t>
      </w:r>
      <w:r w:rsidR="00F0174E" w:rsidRPr="003721B3">
        <w:t>m</w:t>
      </w:r>
      <w:r w:rsidR="001704D4" w:rsidRPr="003721B3">
        <w:t xml:space="preserve"> uma cadeira de rodas </w:t>
      </w:r>
      <w:r w:rsidR="009C6389" w:rsidRPr="003721B3">
        <w:t xml:space="preserve">elétrica </w:t>
      </w:r>
      <w:r w:rsidR="00F0174E" w:rsidRPr="003721B3">
        <w:t xml:space="preserve">autônoma, a </w:t>
      </w:r>
      <w:r w:rsidR="00F0174E" w:rsidRPr="003721B3">
        <w:rPr>
          <w:i/>
          <w:iCs/>
        </w:rPr>
        <w:t xml:space="preserve">Connected Driverless Wheelchair </w:t>
      </w:r>
      <w:r w:rsidR="00F0174E" w:rsidRPr="003721B3">
        <w:rPr>
          <w:szCs w:val="20"/>
        </w:rPr>
        <w:t>(CDW)</w:t>
      </w:r>
      <w:r w:rsidR="00F0174E" w:rsidRPr="003721B3">
        <w:rPr>
          <w:i/>
          <w:iCs/>
        </w:rPr>
        <w:t>,</w:t>
      </w:r>
      <w:r w:rsidR="001704D4" w:rsidRPr="003721B3">
        <w:rPr>
          <w:i/>
          <w:iCs/>
        </w:rPr>
        <w:t xml:space="preserve"> </w:t>
      </w:r>
      <w:r w:rsidR="001704D4" w:rsidRPr="003721B3">
        <w:t>capaz de navegar pelo hospital</w:t>
      </w:r>
      <w:r w:rsidR="00F0174E" w:rsidRPr="003721B3">
        <w:t xml:space="preserve"> até aos locais pedidos,</w:t>
      </w:r>
      <w:r w:rsidR="001704D4" w:rsidRPr="003721B3">
        <w:t xml:space="preserve"> comunicar com elevadores </w:t>
      </w:r>
      <w:r w:rsidR="00F0174E" w:rsidRPr="003721B3">
        <w:t>e</w:t>
      </w:r>
      <w:r w:rsidR="001704D4" w:rsidRPr="003721B3">
        <w:t xml:space="preserve"> com o sistema de gestão da instituição.</w:t>
      </w:r>
      <w:r w:rsidR="00F0174E" w:rsidRPr="003721B3">
        <w:t xml:space="preserve"> A CDW recebe as solicitações do transporte do paciente diretamente do sistema de gestão da instituição. A arquitetura do software da cadeira de rodas autónoma é baseada em ROS e utiliza dois </w:t>
      </w:r>
      <w:r w:rsidR="009C6389" w:rsidRPr="003721B3">
        <w:t xml:space="preserve">sensores </w:t>
      </w:r>
      <w:r w:rsidR="00F0174E" w:rsidRPr="003721B3">
        <w:t xml:space="preserve">LIDAR </w:t>
      </w:r>
      <w:r w:rsidR="009C6389" w:rsidRPr="003721B3">
        <w:t>para a deteção do ambiente, um num local mais alto onde não existem obstáculos com o objetivo de mapear o espaço e o outro colocado num nível inferior para deteção de obstáculos. A CDW possui ainda dois codificadores acoplados aos eixos motores para controlo da odometria e velocidade das rodas, um joystick para controlo manual, uma interface Homem-Máquina para verificar as mensagens mais relevantes do sistema.</w:t>
      </w:r>
      <w:r w:rsidR="003721B3">
        <w:t xml:space="preserve"> A comunicação entre a CDW e o sistema de informação hospital, SONHO, foi </w:t>
      </w:r>
      <w:r w:rsidR="0024005C">
        <w:t xml:space="preserve">realizada </w:t>
      </w:r>
      <w:r w:rsidR="003721B3">
        <w:t xml:space="preserve">através da troca de mensagens HL7. </w:t>
      </w:r>
      <w:r w:rsidR="00132437">
        <w:t xml:space="preserve">Na </w:t>
      </w:r>
      <w:r w:rsidR="00132437">
        <w:fldChar w:fldCharType="begin"/>
      </w:r>
      <w:r w:rsidR="00132437">
        <w:instrText xml:space="preserve"> REF _Ref76313485 \h </w:instrText>
      </w:r>
      <w:r w:rsidR="00132437">
        <w:fldChar w:fldCharType="separate"/>
      </w:r>
      <w:r w:rsidR="00132437">
        <w:t xml:space="preserve">Figura </w:t>
      </w:r>
      <w:r w:rsidR="00132437">
        <w:rPr>
          <w:noProof/>
        </w:rPr>
        <w:t>4</w:t>
      </w:r>
      <w:r w:rsidR="00132437">
        <w:fldChar w:fldCharType="end"/>
      </w:r>
      <w:r w:rsidR="00132437">
        <w:t xml:space="preserve"> é </w:t>
      </w:r>
      <w:r w:rsidR="00E35D09">
        <w:t>apresentado</w:t>
      </w:r>
      <w:r w:rsidR="00132437">
        <w:t xml:space="preserve"> o protótipo desenvolvido pelos autores. </w:t>
      </w:r>
    </w:p>
    <w:p w14:paraId="513C73DF" w14:textId="22D95175" w:rsidR="003721B3" w:rsidRPr="003721B3" w:rsidRDefault="003721B3" w:rsidP="00F8154B">
      <w:pPr>
        <w:spacing w:line="360" w:lineRule="auto"/>
      </w:pPr>
      <w:r>
        <w:t xml:space="preserve">Em </w:t>
      </w:r>
      <w:r>
        <w:fldChar w:fldCharType="begin" w:fldLock="1"/>
      </w:r>
      <w:r w:rsidR="00C1556B">
        <w:instrText>ADDIN CSL_CITATION {"citationItems":[{"id":"ITEM-1","itemData":{"id":"ITEM-1","issued":{"date-parts":[["0"]]},"title":"The HL7 Clinical DocumentArchitecture.pdf","type":"article"},"uris":["http://www.mendeley.com/documents/?uuid=58f97beb-fc8b-4e74-ae55-1c9d844cd872"]}],"mendeley":{"formattedCitation":"[13]","plainTextFormattedCitation":"[13]","previouslyFormattedCitation":"[12]"},"properties":{"noteIndex":0},"schema":"https://github.com/citation-style-language/schema/raw/master/csl-citation.json"}</w:instrText>
      </w:r>
      <w:r>
        <w:fldChar w:fldCharType="separate"/>
      </w:r>
      <w:r w:rsidR="00C1556B" w:rsidRPr="00C1556B">
        <w:rPr>
          <w:noProof/>
        </w:rPr>
        <w:t>[13]</w:t>
      </w:r>
      <w:r>
        <w:fldChar w:fldCharType="end"/>
      </w:r>
      <w:r>
        <w:t xml:space="preserve"> e </w:t>
      </w:r>
      <w:r w:rsidR="00801043">
        <w:t xml:space="preserve">em </w:t>
      </w:r>
      <w:r>
        <w:fldChar w:fldCharType="begin" w:fldLock="1"/>
      </w:r>
      <w:r w:rsidR="00C1556B">
        <w:instrText>ADDIN CSL_CITATION {"citationItems":[{"id":"ITEM-1","itemData":{"id":"ITEM-1","issued":{"date-parts":[["0"]]},"title":"The HL7 Clinical DocumentArchitecture, Release 2.pdf","type":"article"},"uris":["http://www.mendeley.com/documents/?uuid=72664699-8a52-416f-9918-2330b1736d33"]}],"mendeley":{"formattedCitation":"[14]","plainTextFormattedCitation":"[14]","previouslyFormattedCitation":"[13]"},"properties":{"noteIndex":0},"schema":"https://github.com/citation-style-language/schema/raw/master/csl-citation.json"}</w:instrText>
      </w:r>
      <w:r>
        <w:fldChar w:fldCharType="separate"/>
      </w:r>
      <w:r w:rsidR="00C1556B" w:rsidRPr="00C1556B">
        <w:rPr>
          <w:noProof/>
        </w:rPr>
        <w:t>[14]</w:t>
      </w:r>
      <w:r>
        <w:fldChar w:fldCharType="end"/>
      </w:r>
      <w:r w:rsidR="00801043">
        <w:t xml:space="preserve"> estão documentados a arquitetura dos documentos clínicos HL7. </w:t>
      </w:r>
      <w:r w:rsidR="00801043" w:rsidRPr="00801043">
        <w:t xml:space="preserve">As mensagens HL7 são </w:t>
      </w:r>
      <w:r w:rsidR="00801043">
        <w:t>utilizadas</w:t>
      </w:r>
      <w:r w:rsidR="00801043" w:rsidRPr="00801043">
        <w:t xml:space="preserve"> para transferir dados eletrônicos entre </w:t>
      </w:r>
      <w:r w:rsidR="00801043">
        <w:t xml:space="preserve">os </w:t>
      </w:r>
      <w:r w:rsidR="00801043" w:rsidRPr="00801043">
        <w:t>diferentes sistemas de saúde. Cada mensagem HL7 envia informações sobre um determinado evento, como a entrada de um paciente</w:t>
      </w:r>
      <w:r w:rsidR="00801043">
        <w:t xml:space="preserve"> na instituição.</w:t>
      </w:r>
    </w:p>
    <w:p w14:paraId="060CAC56" w14:textId="21C72A84" w:rsidR="001704D4" w:rsidRDefault="001704D4" w:rsidP="001704D4">
      <w:r w:rsidRPr="00974CCA">
        <w:lastRenderedPageBreak/>
        <w:t xml:space="preserve">Em </w:t>
      </w:r>
      <w:r w:rsidR="00A265BF" w:rsidRPr="00974CCA">
        <w:fldChar w:fldCharType="begin" w:fldLock="1"/>
      </w:r>
      <w:r w:rsidR="00C1556B" w:rsidRPr="00974CCA">
        <w:instrText>ADDIN CSL_CITATION {"citationItems":[{"id":"ITEM-1","itemData":{"URL":"https://indoo.rs/always-keep-track-wheelchairs/","author":[{"dropping-particle":"","family":"indoors","given":"","non-dropping-particle":"","parse-names":false,"suffix":""}],"id":"ITEM-1","issued":{"date-parts":[["0"]]},"title":"Efficient wheelchair tracking","type":"webpage"},"uris":["http://www.mendeley.com/documents/?uuid=53f0cfd9-ca59-423d-a720-d46ed33ebe28"]}],"mendeley":{"formattedCitation":"[15]","plainTextFormattedCitation":"[15]","previouslyFormattedCitation":"[14]"},"properties":{"noteIndex":0},"schema":"https://github.com/citation-style-language/schema/raw/master/csl-citation.json"}</w:instrText>
      </w:r>
      <w:r w:rsidR="00A265BF" w:rsidRPr="00974CCA">
        <w:fldChar w:fldCharType="separate"/>
      </w:r>
      <w:r w:rsidR="00C1556B" w:rsidRPr="00974CCA">
        <w:rPr>
          <w:noProof/>
        </w:rPr>
        <w:t>[15]</w:t>
      </w:r>
      <w:r w:rsidR="00A265BF" w:rsidRPr="00974CCA">
        <w:fldChar w:fldCharType="end"/>
      </w:r>
      <w:r w:rsidRPr="00974CCA">
        <w:t xml:space="preserve"> é referido o problema da gestão de cadeiras que muitas vezes são roubadas dos </w:t>
      </w:r>
      <w:r w:rsidR="00521CE3" w:rsidRPr="00974CCA">
        <w:t>hospitais</w:t>
      </w:r>
      <w:r w:rsidRPr="00974CCA">
        <w:t xml:space="preserve"> ou perdidas</w:t>
      </w:r>
      <w:r w:rsidR="00521CE3" w:rsidRPr="00974CCA">
        <w:t>, ou seja, equivale a um custo avultad</w:t>
      </w:r>
      <w:r w:rsidR="0024005C">
        <w:t>o</w:t>
      </w:r>
      <w:r w:rsidR="00521CE3" w:rsidRPr="00974CCA">
        <w:t xml:space="preserve"> todos os anos na aquisição de novas cadeiras. Ressalta-se ainda o facto de que os funcionários passam cerca de 20 minutos do seu turno à procura de cadeira de rodas.</w:t>
      </w:r>
    </w:p>
    <w:p w14:paraId="1993B746" w14:textId="1BB37175" w:rsidR="00A17FDD" w:rsidRDefault="00A17FDD" w:rsidP="00721B1E">
      <w:pPr>
        <w:pStyle w:val="Ttulo2"/>
      </w:pPr>
      <w:bookmarkStart w:id="18" w:name="_Toc87445477"/>
      <w:r>
        <w:t>Justificação do Estudo</w:t>
      </w:r>
      <w:bookmarkEnd w:id="18"/>
    </w:p>
    <w:p w14:paraId="0B046BC2" w14:textId="44DEA772" w:rsidR="00F8154B" w:rsidRPr="009325CB" w:rsidRDefault="00BE3939" w:rsidP="00F8154B">
      <w:pPr>
        <w:spacing w:line="360" w:lineRule="auto"/>
      </w:pPr>
      <w:r w:rsidRPr="00F06389">
        <w:t>Apesar de terem sido desenvolvidos vários protótipos com diferentes abordagens para sistemas de transporte de pacientes</w:t>
      </w:r>
      <w:r w:rsidR="00FA6C72" w:rsidRPr="00F06389">
        <w:t>,</w:t>
      </w:r>
      <w:r w:rsidRPr="00F06389">
        <w:t xml:space="preserve"> </w:t>
      </w:r>
      <w:r w:rsidR="00F06389" w:rsidRPr="00F06389">
        <w:t xml:space="preserve">resultado das </w:t>
      </w:r>
      <w:r w:rsidRPr="00F06389">
        <w:t>lesões que os pacientes possuem</w:t>
      </w:r>
      <w:r w:rsidR="00F06389" w:rsidRPr="00F06389">
        <w:t xml:space="preserve"> </w:t>
      </w:r>
      <w:r w:rsidRPr="00F06389">
        <w:t xml:space="preserve">ou dos problemas que acarretam ao auxiliar transportar as cadeiras de rodas convencionais, estas soluções requerem custos avultados. Equipar um hospital, por exemplo, com várias cadeiras de rodas autónomas para substituir as atuais </w:t>
      </w:r>
      <w:r w:rsidR="00231FAE" w:rsidRPr="00F06389">
        <w:t xml:space="preserve">frotas de </w:t>
      </w:r>
      <w:r w:rsidRPr="00F06389">
        <w:t>cadeiras</w:t>
      </w:r>
      <w:r w:rsidRPr="009325CB">
        <w:t xml:space="preserve"> de rodas manuais e agilizar o processo de transporte do paciente </w:t>
      </w:r>
      <w:r w:rsidR="00780436" w:rsidRPr="009325CB">
        <w:t>acarreta</w:t>
      </w:r>
      <w:r w:rsidRPr="009325CB">
        <w:t xml:space="preserve"> uma despesa enorme e</w:t>
      </w:r>
      <w:r w:rsidR="00780436" w:rsidRPr="009325CB">
        <w:t>,</w:t>
      </w:r>
      <w:r w:rsidRPr="009325CB">
        <w:t xml:space="preserve"> como tal</w:t>
      </w:r>
      <w:r w:rsidR="00780436" w:rsidRPr="009325CB">
        <w:t>,</w:t>
      </w:r>
      <w:r w:rsidRPr="009325CB">
        <w:t xml:space="preserve"> dificilmente será implementado.</w:t>
      </w:r>
      <w:r w:rsidR="00F8154B" w:rsidRPr="009325CB">
        <w:t xml:space="preserve"> Acrescenta-se ainda o facto que estas cadeiras autónomas terão períodos de manutenção, ou seja, desfalcaria as cadeiras num determinado período de tempo e, portanto, o transporte de pacientes nesse período estaria comprometido.</w:t>
      </w:r>
    </w:p>
    <w:p w14:paraId="2FFE428B" w14:textId="68FA7F47" w:rsidR="00780436" w:rsidRPr="009325CB" w:rsidRDefault="00780436" w:rsidP="00F8154B">
      <w:pPr>
        <w:spacing w:line="360" w:lineRule="auto"/>
      </w:pPr>
      <w:r w:rsidRPr="009325CB">
        <w:t xml:space="preserve">Deste modo, o projeto proposto terá uma </w:t>
      </w:r>
      <w:r w:rsidR="0024005C">
        <w:t xml:space="preserve">extrema </w:t>
      </w:r>
      <w:r w:rsidRPr="009325CB">
        <w:t>relevância quer a nível científico como social</w:t>
      </w:r>
      <w:r w:rsidR="009325CB" w:rsidRPr="009325CB">
        <w:t xml:space="preserve">. A </w:t>
      </w:r>
      <w:r w:rsidRPr="009325CB">
        <w:t>nível científico poderá ser validado o transporte de pa</w:t>
      </w:r>
      <w:r w:rsidR="00730234">
        <w:t>cientes de forma autónoma através de um robô em ambientes hospitalares, por exemplo, e quiçá no f</w:t>
      </w:r>
      <w:r w:rsidR="00730234" w:rsidRPr="00F06389">
        <w:t>uturo a adaptação ao transporte de outras mercadorias agilizando não só o transporte de pacientes como o transporte de equipamento hospitalar</w:t>
      </w:r>
      <w:r w:rsidR="009325CB" w:rsidRPr="00F06389">
        <w:t>.</w:t>
      </w:r>
      <w:r w:rsidRPr="00F06389">
        <w:t xml:space="preserve"> </w:t>
      </w:r>
      <w:r w:rsidR="00467C28" w:rsidRPr="00F06389">
        <w:t>A</w:t>
      </w:r>
      <w:r w:rsidRPr="00F06389">
        <w:t xml:space="preserve"> nível social permitirá às instituições de saúde reduzir custos</w:t>
      </w:r>
      <w:r w:rsidR="009325CB" w:rsidRPr="00F06389">
        <w:t xml:space="preserve"> uma vez que </w:t>
      </w:r>
      <w:r w:rsidR="00F06389" w:rsidRPr="00F06389">
        <w:t>um robô permite o transporte de múltiplas cadeiras de rodas manuais. Desta forma</w:t>
      </w:r>
      <w:r w:rsidR="009325CB" w:rsidRPr="00F06389">
        <w:t xml:space="preserve"> </w:t>
      </w:r>
      <w:r w:rsidR="00F06389" w:rsidRPr="00F06389">
        <w:t>é possível</w:t>
      </w:r>
      <w:r w:rsidR="009325CB" w:rsidRPr="00F06389">
        <w:t xml:space="preserve"> aproveitar na totalidade a sua frota de cadeira de rodas manuais </w:t>
      </w:r>
      <w:r w:rsidR="00F06389" w:rsidRPr="00F06389">
        <w:t>ao invés de</w:t>
      </w:r>
      <w:r w:rsidR="009325CB" w:rsidRPr="00F06389">
        <w:t xml:space="preserve"> investir em dezenas ou centenas de equipamentos elétricos para realizar o transporte de doentes de forma autónoma.</w:t>
      </w:r>
    </w:p>
    <w:p w14:paraId="6C8FA1BC" w14:textId="01690EF4" w:rsidR="00A17FDD" w:rsidRDefault="00A17FDD" w:rsidP="00721B1E">
      <w:pPr>
        <w:pStyle w:val="Ttulo2"/>
      </w:pPr>
      <w:bookmarkStart w:id="19" w:name="_Toc87445478"/>
      <w:r>
        <w:t>Objetivos do estudo</w:t>
      </w:r>
      <w:bookmarkEnd w:id="19"/>
    </w:p>
    <w:p w14:paraId="56BBE619" w14:textId="686290DA" w:rsidR="0024005C" w:rsidRDefault="0024005C" w:rsidP="00467C28">
      <w:pPr>
        <w:spacing w:before="240" w:after="240"/>
      </w:pPr>
      <w:r w:rsidRPr="0024005C">
        <w:t>O problema com o qual o projeto se defronta foca-se essencialmente em dar resposta às seguintes perguntas:</w:t>
      </w:r>
    </w:p>
    <w:p w14:paraId="71C1F24F" w14:textId="57FFC49E" w:rsidR="00C91104" w:rsidRPr="00DD564D" w:rsidRDefault="00C91104" w:rsidP="00467C28">
      <w:pPr>
        <w:spacing w:before="240" w:after="240"/>
      </w:pPr>
      <w:r w:rsidRPr="007009DB">
        <w:t xml:space="preserve">P1: </w:t>
      </w:r>
      <w:r w:rsidR="00467C28" w:rsidRPr="007009DB">
        <w:t xml:space="preserve">Será possível </w:t>
      </w:r>
      <w:r w:rsidR="00481D21">
        <w:t xml:space="preserve">criar </w:t>
      </w:r>
      <w:r w:rsidR="00381143">
        <w:t>uma estratégia</w:t>
      </w:r>
      <w:r w:rsidR="00481D21">
        <w:t xml:space="preserve"> de gestão de transporte otimizada </w:t>
      </w:r>
      <w:r w:rsidR="00847CAA">
        <w:t>par</w:t>
      </w:r>
      <w:r w:rsidR="00C3787D">
        <w:t xml:space="preserve">a </w:t>
      </w:r>
      <w:r w:rsidR="003D521C">
        <w:t>instituições de saúde</w:t>
      </w:r>
      <w:r w:rsidRPr="007009DB">
        <w:t>?</w:t>
      </w:r>
    </w:p>
    <w:p w14:paraId="3D02C150" w14:textId="72DCF311" w:rsidR="00C91104" w:rsidRDefault="00C91104" w:rsidP="00467C28">
      <w:pPr>
        <w:spacing w:before="240" w:after="240"/>
      </w:pPr>
      <w:r w:rsidRPr="00DD564D">
        <w:t>P2: Será possível desenvolver um mecanismo de acoplamento automático para transportar cadeiras de rodas manuais?</w:t>
      </w:r>
    </w:p>
    <w:p w14:paraId="7FC28B0F" w14:textId="3B9B34A1" w:rsidR="00467C28" w:rsidRDefault="009F06A8" w:rsidP="00467C28">
      <w:pPr>
        <w:spacing w:before="240" w:after="240"/>
      </w:pPr>
      <w:r w:rsidRPr="00DD564D">
        <w:t xml:space="preserve">P3: </w:t>
      </w:r>
      <w:r w:rsidR="00C91104" w:rsidRPr="00DD564D">
        <w:t xml:space="preserve">Será possível </w:t>
      </w:r>
      <w:r w:rsidR="00F21A96" w:rsidRPr="00DD564D">
        <w:t>comunicar entre o sistema de gestão da instituição de saúde e o robô AMR para agilizar o processo de transporte dos doentes</w:t>
      </w:r>
      <w:r w:rsidR="00467C28" w:rsidRPr="00DD564D">
        <w:t xml:space="preserve">? </w:t>
      </w:r>
    </w:p>
    <w:p w14:paraId="6A9E9CD0" w14:textId="770C815A" w:rsidR="00E93DEA" w:rsidRDefault="00467C28" w:rsidP="00231FAE">
      <w:r>
        <w:t>Assim o</w:t>
      </w:r>
      <w:r w:rsidR="00231FAE">
        <w:t xml:space="preserve"> principal objetivo do projeto é desenvolver </w:t>
      </w:r>
      <w:r w:rsidR="00DA427A">
        <w:t>um sistema robótico para ajudar na gestão</w:t>
      </w:r>
      <w:r w:rsidR="00087FF5">
        <w:t xml:space="preserve"> de transporte de pacientes em instituições de saúde</w:t>
      </w:r>
      <w:r w:rsidR="00DA427A">
        <w:t>, ou seja, um robô AMR</w:t>
      </w:r>
      <w:r w:rsidR="00231FAE">
        <w:t xml:space="preserve"> capaz de se acoplar autonomamente às diferentes cadeiras de rodas </w:t>
      </w:r>
      <w:r w:rsidR="00F8154B">
        <w:t>manuais e transportar o paciente até ao local pretendido</w:t>
      </w:r>
      <w:r w:rsidR="00E93DEA">
        <w:t>.</w:t>
      </w:r>
      <w:r w:rsidR="00F8154B">
        <w:t xml:space="preserve"> O comando das deslocações </w:t>
      </w:r>
      <w:r w:rsidR="00E93DEA">
        <w:t>s</w:t>
      </w:r>
      <w:r w:rsidR="00F8154B">
        <w:t>erá dado pelo médico ou enfermeiro</w:t>
      </w:r>
      <w:r w:rsidR="00E93DEA">
        <w:t xml:space="preserve"> </w:t>
      </w:r>
      <w:r w:rsidR="004920A7">
        <w:t xml:space="preserve">através de um dispositivo móvel ou website </w:t>
      </w:r>
      <w:r w:rsidR="00E93DEA">
        <w:t xml:space="preserve">e terá que comunicar com o sistema de informação da instituição de saúde para que chegue com sucesso ao local pretendido. </w:t>
      </w:r>
      <w:r w:rsidR="004920A7">
        <w:t>A finalidade</w:t>
      </w:r>
      <w:r w:rsidR="00E93DEA">
        <w:t xml:space="preserve"> da comunicação com o sistema de informação é permitir que o robô comunique com </w:t>
      </w:r>
      <w:r w:rsidR="00E93DEA">
        <w:lastRenderedPageBreak/>
        <w:t xml:space="preserve">os elevadores, sistema de iluminação, entre outros, da instituição. </w:t>
      </w:r>
      <w:r w:rsidR="004920A7">
        <w:t xml:space="preserve">O plano é não robotizar as cadeiras de rodas manuais. </w:t>
      </w:r>
    </w:p>
    <w:p w14:paraId="33D93927" w14:textId="04120FC1" w:rsidR="00231FAE" w:rsidRPr="00231FAE" w:rsidRDefault="00E93DEA" w:rsidP="00231FAE">
      <w:r>
        <w:t>Esta solução permitirá às instituições, ao invés de adquirirem múltiplas cadeiras de rodas autónomas, adquirir alguns exemplares do sistema e assim poderem continuar a utilizar as frotas das cadeiras de rodas manuais, realizar o transporte de doentes de forma autónoma</w:t>
      </w:r>
      <w:r w:rsidR="004920A7">
        <w:t xml:space="preserve"> e segura</w:t>
      </w:r>
      <w:r>
        <w:t xml:space="preserve"> e reduzir custos face à aquisição de cadeira de rodas elétricas.</w:t>
      </w:r>
    </w:p>
    <w:p w14:paraId="305EB3F1" w14:textId="12A31735" w:rsidR="00A17FDD" w:rsidRPr="00DD564D" w:rsidRDefault="00A17FDD" w:rsidP="00721B1E">
      <w:pPr>
        <w:pStyle w:val="Ttulo2"/>
      </w:pPr>
      <w:bookmarkStart w:id="20" w:name="_Toc87445479"/>
      <w:r w:rsidRPr="00DD564D">
        <w:t>hipótese de investigação</w:t>
      </w:r>
      <w:bookmarkEnd w:id="20"/>
    </w:p>
    <w:p w14:paraId="15BE11F1" w14:textId="775ABB0C" w:rsidR="00467C28" w:rsidRPr="00DD564D" w:rsidRDefault="00441ABB" w:rsidP="00BF0A6C">
      <w:pPr>
        <w:spacing w:line="360" w:lineRule="auto"/>
      </w:pPr>
      <w:r w:rsidRPr="00DD564D">
        <w:t xml:space="preserve">Neste projeto pretende estudar a capacidade de transporte de cadeiras de rodas através do acoplamento </w:t>
      </w:r>
      <w:r w:rsidR="00BF0A6C">
        <w:t>a um</w:t>
      </w:r>
      <w:r w:rsidRPr="00DD564D">
        <w:t xml:space="preserve"> robô AMR que irá navegar pela instituição de saúde</w:t>
      </w:r>
      <w:r w:rsidR="00521CE3" w:rsidRPr="00DD564D">
        <w:t>, ajudando</w:t>
      </w:r>
      <w:r w:rsidR="00BF0A6C">
        <w:t xml:space="preserve"> </w:t>
      </w:r>
      <w:r w:rsidR="00521CE3" w:rsidRPr="00DD564D">
        <w:t xml:space="preserve">a gestão </w:t>
      </w:r>
      <w:r w:rsidR="00BF0A6C">
        <w:t xml:space="preserve">do transporte </w:t>
      </w:r>
      <w:r w:rsidR="00521CE3" w:rsidRPr="00DD564D">
        <w:t>das frotas das cadeiras de rodas manuais</w:t>
      </w:r>
      <w:r w:rsidRPr="00DD564D">
        <w:t xml:space="preserve">. </w:t>
      </w:r>
    </w:p>
    <w:p w14:paraId="09FA6385" w14:textId="72746C04" w:rsidR="009E1B68" w:rsidRPr="00DD564D" w:rsidRDefault="009E1B68" w:rsidP="00BF0A6C">
      <w:pPr>
        <w:spacing w:line="360" w:lineRule="auto"/>
      </w:pPr>
      <w:r w:rsidRPr="00DD564D">
        <w:t xml:space="preserve">As </w:t>
      </w:r>
      <w:r w:rsidR="00DA427A" w:rsidRPr="00DD564D">
        <w:t>hipóteses</w:t>
      </w:r>
      <w:r w:rsidRPr="00DD564D">
        <w:t xml:space="preserve"> de </w:t>
      </w:r>
      <w:r w:rsidR="0085439B" w:rsidRPr="00DD564D">
        <w:t xml:space="preserve">investigação </w:t>
      </w:r>
      <w:r w:rsidR="00F21A96" w:rsidRPr="00DD564D">
        <w:t xml:space="preserve">face às questões de partida </w:t>
      </w:r>
      <w:r w:rsidR="00132437" w:rsidRPr="00DD564D">
        <w:t>são</w:t>
      </w:r>
      <w:r w:rsidRPr="00DD564D">
        <w:t xml:space="preserve"> então as seguintes:</w:t>
      </w:r>
    </w:p>
    <w:p w14:paraId="07F29417" w14:textId="52522F13" w:rsidR="00381143" w:rsidRDefault="009F06A8" w:rsidP="00BF0A6C">
      <w:pPr>
        <w:spacing w:before="240" w:line="360" w:lineRule="auto"/>
      </w:pPr>
      <w:r w:rsidRPr="00DD564D">
        <w:t xml:space="preserve">Q1: </w:t>
      </w:r>
      <w:r w:rsidR="00381143" w:rsidRPr="00DD564D">
        <w:t>É possível</w:t>
      </w:r>
      <w:r w:rsidR="00381143">
        <w:t xml:space="preserve"> </w:t>
      </w:r>
      <w:r w:rsidR="003A05FE">
        <w:t xml:space="preserve">criar uma estratégia de transporte otimizada </w:t>
      </w:r>
      <w:r w:rsidR="00D40CDE">
        <w:t xml:space="preserve">sabendo a localização do paciente e </w:t>
      </w:r>
      <w:r w:rsidR="006E3C39">
        <w:t>a localização do robô móvel disponível mais próximo</w:t>
      </w:r>
      <w:r w:rsidR="006071E7">
        <w:t xml:space="preserve"> e desta forma levar ao destino o mais rápido possível</w:t>
      </w:r>
      <w:r w:rsidR="006E3C39">
        <w:t>.</w:t>
      </w:r>
    </w:p>
    <w:p w14:paraId="5E81C93F" w14:textId="7238CBE2" w:rsidR="009E1B68" w:rsidRPr="00DD564D" w:rsidRDefault="009F06A8" w:rsidP="00BF0A6C">
      <w:pPr>
        <w:spacing w:before="240" w:line="360" w:lineRule="auto"/>
      </w:pPr>
      <w:r w:rsidRPr="00DD564D">
        <w:t>É possível desenvolver um robô</w:t>
      </w:r>
      <w:r w:rsidR="0085439B" w:rsidRPr="00DD564D">
        <w:t xml:space="preserve"> móvel autónomo</w:t>
      </w:r>
      <w:r w:rsidR="00BF0A6C">
        <w:t xml:space="preserve"> para transporte de doentes</w:t>
      </w:r>
      <w:r w:rsidR="0085439B" w:rsidRPr="00DD564D">
        <w:t xml:space="preserve"> através de</w:t>
      </w:r>
      <w:r w:rsidR="00F21A96" w:rsidRPr="00DD564D">
        <w:t xml:space="preserve"> unidade</w:t>
      </w:r>
      <w:r w:rsidR="00DD564D" w:rsidRPr="00DD564D">
        <w:t xml:space="preserve">s de processamento de alta performance e </w:t>
      </w:r>
      <w:r w:rsidR="0085439B" w:rsidRPr="00DD564D">
        <w:t>sensores como câmaras RGB-D, câmaras de Tracking ou LIDARs usando o sistema operacional ROS.</w:t>
      </w:r>
    </w:p>
    <w:p w14:paraId="2123BEAD" w14:textId="0393E84F" w:rsidR="00C019A9" w:rsidRPr="00DD564D" w:rsidRDefault="009F06A8" w:rsidP="00BF0A6C">
      <w:pPr>
        <w:spacing w:before="240" w:line="360" w:lineRule="auto"/>
      </w:pPr>
      <w:r w:rsidRPr="00DD564D">
        <w:t>Q2: É possível desenvolver um mecanismo de acoplamento automático através de técnicas de processamento de imagem e deep learming como a classificação de objetos.</w:t>
      </w:r>
    </w:p>
    <w:p w14:paraId="00CD6940" w14:textId="5A5EEFB4" w:rsidR="00DD564D" w:rsidRPr="00DD564D" w:rsidRDefault="00F21A96" w:rsidP="00BF0A6C">
      <w:pPr>
        <w:spacing w:before="240" w:after="240" w:line="360" w:lineRule="auto"/>
      </w:pPr>
      <w:r w:rsidRPr="00DD564D">
        <w:t xml:space="preserve">Q3: É possível comunicar entre o robô e o sistema de gestão da instituição de saúde </w:t>
      </w:r>
      <w:r w:rsidR="00DD564D" w:rsidRPr="00DD564D">
        <w:t>com</w:t>
      </w:r>
      <w:r w:rsidRPr="00DD564D">
        <w:t xml:space="preserve"> </w:t>
      </w:r>
      <w:r w:rsidR="00DD564D" w:rsidRPr="00DD564D">
        <w:t>uma interface através de rede wireless.</w:t>
      </w:r>
    </w:p>
    <w:p w14:paraId="36C98CBF" w14:textId="5CC0F23C" w:rsidR="00A17FDD" w:rsidRPr="00BA138F" w:rsidRDefault="00DD564D" w:rsidP="00BF0A6C">
      <w:pPr>
        <w:spacing w:after="160" w:line="360" w:lineRule="auto"/>
        <w:ind w:firstLine="426"/>
        <w:jc w:val="left"/>
        <w:rPr>
          <w:sz w:val="22"/>
        </w:rPr>
      </w:pPr>
      <w:bookmarkStart w:id="21" w:name="_Ref505712228"/>
      <w:r>
        <w:t>O</w:t>
      </w:r>
      <w:r w:rsidR="0084150B">
        <w:t xml:space="preserve"> </w:t>
      </w:r>
      <w:r>
        <w:t xml:space="preserve">objetivo </w:t>
      </w:r>
      <w:r w:rsidR="00AF4A34">
        <w:t xml:space="preserve">que se </w:t>
      </w:r>
      <w:r w:rsidR="0084150B">
        <w:t>propõe a</w:t>
      </w:r>
      <w:r w:rsidR="00AF4A34">
        <w:t xml:space="preserve"> atingir é </w:t>
      </w:r>
      <w:r w:rsidR="0024005C">
        <w:t>construção</w:t>
      </w:r>
      <w:r w:rsidR="00AF4A34">
        <w:t xml:space="preserve"> um sistema robótico para</w:t>
      </w:r>
      <w:r w:rsidR="0024005C">
        <w:t xml:space="preserve"> ajudar e agilizar o transporte de pacientes em cadeiras de rodas </w:t>
      </w:r>
      <w:r w:rsidR="0084150B">
        <w:t xml:space="preserve">manuais </w:t>
      </w:r>
      <w:r w:rsidR="0024005C">
        <w:t>em instituições de saúde.</w:t>
      </w:r>
      <w:r w:rsidR="00BA138F">
        <w:br w:type="page"/>
      </w:r>
    </w:p>
    <w:p w14:paraId="56364CD6" w14:textId="44461219" w:rsidR="002B177B" w:rsidRDefault="002B177B" w:rsidP="00A17FDD">
      <w:pPr>
        <w:pStyle w:val="Ttulo1"/>
      </w:pPr>
      <w:bookmarkStart w:id="22" w:name="_Toc87445480"/>
      <w:r>
        <w:lastRenderedPageBreak/>
        <w:t>Metodologias</w:t>
      </w:r>
      <w:bookmarkEnd w:id="22"/>
      <w:r>
        <w:t xml:space="preserve"> </w:t>
      </w:r>
    </w:p>
    <w:p w14:paraId="65E6F305" w14:textId="3950234F" w:rsidR="00B7230E" w:rsidRDefault="0042362E" w:rsidP="00FD6F91">
      <w:r w:rsidRPr="00BF0A6C">
        <w:rPr>
          <w:noProof/>
        </w:rPr>
        <mc:AlternateContent>
          <mc:Choice Requires="wpg">
            <w:drawing>
              <wp:anchor distT="0" distB="0" distL="114300" distR="114300" simplePos="0" relativeHeight="251658243" behindDoc="0" locked="0" layoutInCell="1" allowOverlap="1" wp14:anchorId="10655482" wp14:editId="4EFD0014">
                <wp:simplePos x="0" y="0"/>
                <wp:positionH relativeFrom="margin">
                  <wp:align>center</wp:align>
                </wp:positionH>
                <wp:positionV relativeFrom="paragraph">
                  <wp:posOffset>1280118</wp:posOffset>
                </wp:positionV>
                <wp:extent cx="5724525" cy="4716145"/>
                <wp:effectExtent l="0" t="0" r="9525" b="8255"/>
                <wp:wrapTopAndBottom/>
                <wp:docPr id="34" name="Agrupar 34"/>
                <wp:cNvGraphicFramePr/>
                <a:graphic xmlns:a="http://schemas.openxmlformats.org/drawingml/2006/main">
                  <a:graphicData uri="http://schemas.microsoft.com/office/word/2010/wordprocessingGroup">
                    <wpg:wgp>
                      <wpg:cNvGrpSpPr/>
                      <wpg:grpSpPr>
                        <a:xfrm>
                          <a:off x="0" y="0"/>
                          <a:ext cx="5724525" cy="4716145"/>
                          <a:chOff x="0" y="0"/>
                          <a:chExt cx="5724525" cy="4717131"/>
                        </a:xfrm>
                      </wpg:grpSpPr>
                      <wpg:grpSp>
                        <wpg:cNvPr id="30" name="Agrupar 30"/>
                        <wpg:cNvGrpSpPr/>
                        <wpg:grpSpPr>
                          <a:xfrm>
                            <a:off x="0" y="200025"/>
                            <a:ext cx="5724525" cy="4517106"/>
                            <a:chOff x="0" y="171450"/>
                            <a:chExt cx="5724525" cy="4517784"/>
                          </a:xfrm>
                        </wpg:grpSpPr>
                        <wpg:grpSp>
                          <wpg:cNvPr id="27" name="Agrupar 27"/>
                          <wpg:cNvGrpSpPr/>
                          <wpg:grpSpPr>
                            <a:xfrm>
                              <a:off x="104776" y="171450"/>
                              <a:ext cx="5562599" cy="4238664"/>
                              <a:chOff x="-352424" y="171450"/>
                              <a:chExt cx="5562599" cy="4238664"/>
                            </a:xfrm>
                          </wpg:grpSpPr>
                          <wpg:grpSp>
                            <wpg:cNvPr id="23" name="Agrupar 23"/>
                            <wpg:cNvGrpSpPr/>
                            <wpg:grpSpPr>
                              <a:xfrm>
                                <a:off x="-352424" y="171450"/>
                                <a:ext cx="5562599" cy="2006100"/>
                                <a:chOff x="-352424" y="171450"/>
                                <a:chExt cx="5562599" cy="2006100"/>
                              </a:xfrm>
                            </wpg:grpSpPr>
                            <pic:pic xmlns:pic="http://schemas.openxmlformats.org/drawingml/2006/picture">
                              <pic:nvPicPr>
                                <pic:cNvPr id="6" name="Imagem 6" descr="LD-60/90 | OMRON, Europe"/>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422148" y="171450"/>
                                  <a:ext cx="1698752" cy="1219200"/>
                                </a:xfrm>
                                <a:prstGeom prst="rect">
                                  <a:avLst/>
                                </a:prstGeom>
                                <a:noFill/>
                                <a:ln>
                                  <a:noFill/>
                                </a:ln>
                              </pic:spPr>
                            </pic:pic>
                            <wps:wsp>
                              <wps:cNvPr id="217" name="Caixa de Texto 2"/>
                              <wps:cNvSpPr txBox="1">
                                <a:spLocks noChangeArrowheads="1"/>
                              </wps:cNvSpPr>
                              <wps:spPr bwMode="auto">
                                <a:xfrm>
                                  <a:off x="-352424" y="1314450"/>
                                  <a:ext cx="2882899" cy="863100"/>
                                </a:xfrm>
                                <a:prstGeom prst="rect">
                                  <a:avLst/>
                                </a:prstGeom>
                                <a:noFill/>
                                <a:ln w="9525">
                                  <a:noFill/>
                                  <a:miter lim="800000"/>
                                  <a:headEnd/>
                                  <a:tailEnd/>
                                </a:ln>
                              </wps:spPr>
                              <wps:txbx>
                                <w:txbxContent>
                                  <w:p w14:paraId="3B26A865" w14:textId="32E8C473" w:rsidR="007C5BC6" w:rsidRDefault="007C5BC6" w:rsidP="00FD6F91">
                                    <w:pPr>
                                      <w:ind w:right="420" w:hanging="142"/>
                                      <w:jc w:val="center"/>
                                    </w:pPr>
                                    <w:r>
                                      <w:t>(a)</w:t>
                                    </w:r>
                                  </w:p>
                                  <w:p w14:paraId="26C53B88" w14:textId="67317D81" w:rsidR="007C5BC6" w:rsidRPr="00D07BAE" w:rsidRDefault="007C5BC6" w:rsidP="00FD6F91">
                                    <w:pPr>
                                      <w:ind w:right="420" w:hanging="142"/>
                                      <w:jc w:val="center"/>
                                      <w:rPr>
                                        <w:sz w:val="16"/>
                                        <w:szCs w:val="20"/>
                                      </w:rPr>
                                    </w:pPr>
                                    <w:r w:rsidRPr="00D07BAE">
                                      <w:rPr>
                                        <w:sz w:val="16"/>
                                        <w:szCs w:val="20"/>
                                      </w:rPr>
                                      <w:t>Imagem retirada de: https://industrial.omron.eu/en/products/ld-60-90</w:t>
                                    </w:r>
                                  </w:p>
                                  <w:p w14:paraId="5E3F0D27" w14:textId="77777777" w:rsidR="007C5BC6" w:rsidRDefault="007C5BC6" w:rsidP="00FD6F91">
                                    <w:pPr>
                                      <w:ind w:right="420" w:hanging="142"/>
                                      <w:jc w:val="center"/>
                                    </w:pPr>
                                  </w:p>
                                </w:txbxContent>
                              </wps:txbx>
                              <wps:bodyPr rot="0" vert="horz" wrap="square" lIns="91440" tIns="45720" rIns="91440" bIns="45720" anchor="t" anchorCtr="0">
                                <a:spAutoFit/>
                              </wps:bodyPr>
                            </wps:wsp>
                            <wps:wsp>
                              <wps:cNvPr id="22" name="Caixa de Texto 2"/>
                              <wps:cNvSpPr txBox="1">
                                <a:spLocks noChangeArrowheads="1"/>
                              </wps:cNvSpPr>
                              <wps:spPr bwMode="auto">
                                <a:xfrm>
                                  <a:off x="2428876" y="1314450"/>
                                  <a:ext cx="2781299" cy="651612"/>
                                </a:xfrm>
                                <a:prstGeom prst="rect">
                                  <a:avLst/>
                                </a:prstGeom>
                                <a:noFill/>
                                <a:ln w="9525">
                                  <a:noFill/>
                                  <a:miter lim="800000"/>
                                  <a:headEnd/>
                                  <a:tailEnd/>
                                </a:ln>
                              </wps:spPr>
                              <wps:txbx>
                                <w:txbxContent>
                                  <w:p w14:paraId="1913F929" w14:textId="7A4F28B4" w:rsidR="007C5BC6" w:rsidRDefault="007C5BC6" w:rsidP="00FD6F91">
                                    <w:pPr>
                                      <w:ind w:right="-173" w:hanging="142"/>
                                      <w:jc w:val="center"/>
                                    </w:pPr>
                                    <w:r>
                                      <w:t>(b)</w:t>
                                    </w:r>
                                  </w:p>
                                  <w:p w14:paraId="79F76E96" w14:textId="77777777" w:rsidR="007C5BC6" w:rsidRDefault="007C5BC6" w:rsidP="00FD6F91">
                                    <w:pPr>
                                      <w:ind w:right="-173" w:hanging="142"/>
                                      <w:jc w:val="center"/>
                                      <w:rPr>
                                        <w:sz w:val="16"/>
                                        <w:szCs w:val="20"/>
                                      </w:rPr>
                                    </w:pPr>
                                    <w:r w:rsidRPr="00D07BAE">
                                      <w:rPr>
                                        <w:sz w:val="16"/>
                                        <w:szCs w:val="20"/>
                                      </w:rPr>
                                      <w:t xml:space="preserve">Imagem retirada de: </w:t>
                                    </w:r>
                                  </w:p>
                                  <w:p w14:paraId="49D978D3" w14:textId="39A49511" w:rsidR="007C5BC6" w:rsidRPr="00D07BAE" w:rsidRDefault="007C5BC6" w:rsidP="00FD6F91">
                                    <w:pPr>
                                      <w:ind w:right="-173" w:hanging="142"/>
                                      <w:jc w:val="center"/>
                                      <w:rPr>
                                        <w:sz w:val="16"/>
                                        <w:szCs w:val="20"/>
                                      </w:rPr>
                                    </w:pPr>
                                    <w:r w:rsidRPr="00D07BAE">
                                      <w:rPr>
                                        <w:sz w:val="16"/>
                                        <w:szCs w:val="20"/>
                                      </w:rPr>
                                      <w:t>https://www.red-dot.org/project/kuka-kmp-1500-45876</w:t>
                                    </w:r>
                                  </w:p>
                                </w:txbxContent>
                              </wps:txbx>
                              <wps:bodyPr rot="0" vert="horz" wrap="square" lIns="91440" tIns="45720" rIns="91440" bIns="45720" anchor="t" anchorCtr="0">
                                <a:spAutoFit/>
                              </wps:bodyPr>
                            </wps:wsp>
                          </wpg:grpSp>
                          <wpg:grpSp>
                            <wpg:cNvPr id="25" name="Agrupar 25"/>
                            <wpg:cNvGrpSpPr/>
                            <wpg:grpSpPr>
                              <a:xfrm>
                                <a:off x="190500" y="1955410"/>
                                <a:ext cx="4661535" cy="2454704"/>
                                <a:chOff x="190500" y="288535"/>
                                <a:chExt cx="4661535" cy="2454704"/>
                              </a:xfrm>
                            </wpg:grpSpPr>
                            <pic:pic xmlns:pic="http://schemas.openxmlformats.org/drawingml/2006/picture">
                              <pic:nvPicPr>
                                <pic:cNvPr id="7" name="Imagem 7" descr="Mobile Industrial Robots, MIR, AMR, MIR100, MIR200, MIR500, Pallet Robots,  Warehouse Automation, Melbourne, Sydney, Brisbane, Australia"/>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190500" y="288535"/>
                                  <a:ext cx="4661535" cy="2106930"/>
                                </a:xfrm>
                                <a:prstGeom prst="rect">
                                  <a:avLst/>
                                </a:prstGeom>
                                <a:noFill/>
                                <a:ln>
                                  <a:noFill/>
                                </a:ln>
                              </pic:spPr>
                            </pic:pic>
                            <wps:wsp>
                              <wps:cNvPr id="24" name="Caixa de Texto 2"/>
                              <wps:cNvSpPr txBox="1">
                                <a:spLocks noChangeArrowheads="1"/>
                              </wps:cNvSpPr>
                              <wps:spPr bwMode="auto">
                                <a:xfrm>
                                  <a:off x="307976" y="2292328"/>
                                  <a:ext cx="4544059" cy="450911"/>
                                </a:xfrm>
                                <a:prstGeom prst="rect">
                                  <a:avLst/>
                                </a:prstGeom>
                                <a:noFill/>
                                <a:ln w="9525">
                                  <a:noFill/>
                                  <a:miter lim="800000"/>
                                  <a:headEnd/>
                                  <a:tailEnd/>
                                </a:ln>
                              </wps:spPr>
                              <wps:txbx>
                                <w:txbxContent>
                                  <w:p w14:paraId="69925B2F" w14:textId="00201F64" w:rsidR="007C5BC6" w:rsidRDefault="007C5BC6" w:rsidP="009E29CB">
                                    <w:pPr>
                                      <w:jc w:val="center"/>
                                    </w:pPr>
                                    <w:r>
                                      <w:t>(c)</w:t>
                                    </w:r>
                                  </w:p>
                                  <w:p w14:paraId="6B60E264" w14:textId="1C2AD98D" w:rsidR="007C5BC6" w:rsidRPr="00D07BAE" w:rsidRDefault="007C5BC6" w:rsidP="009E29CB">
                                    <w:pPr>
                                      <w:jc w:val="center"/>
                                      <w:rPr>
                                        <w:sz w:val="16"/>
                                        <w:szCs w:val="20"/>
                                      </w:rPr>
                                    </w:pPr>
                                    <w:r w:rsidRPr="00D07BAE">
                                      <w:rPr>
                                        <w:sz w:val="16"/>
                                        <w:szCs w:val="20"/>
                                      </w:rPr>
                                      <w:t>Imagem retirada de: https://www.quantumrobotics.com.au/mir/</w:t>
                                    </w:r>
                                  </w:p>
                                </w:txbxContent>
                              </wps:txbx>
                              <wps:bodyPr rot="0" vert="horz" wrap="square" lIns="91440" tIns="45720" rIns="91440" bIns="45720" anchor="t" anchorCtr="0">
                                <a:noAutofit/>
                              </wps:bodyPr>
                            </wps:wsp>
                          </wpg:grpSp>
                        </wpg:grpSp>
                        <wps:wsp>
                          <wps:cNvPr id="28" name="Caixa de texto 28"/>
                          <wps:cNvSpPr txBox="1"/>
                          <wps:spPr>
                            <a:xfrm>
                              <a:off x="0" y="4430750"/>
                              <a:ext cx="5724525" cy="258484"/>
                            </a:xfrm>
                            <a:prstGeom prst="rect">
                              <a:avLst/>
                            </a:prstGeom>
                            <a:solidFill>
                              <a:prstClr val="white"/>
                            </a:solidFill>
                            <a:ln>
                              <a:noFill/>
                            </a:ln>
                          </wps:spPr>
                          <wps:txbx>
                            <w:txbxContent>
                              <w:p w14:paraId="2976C1AE" w14:textId="5927A607" w:rsidR="007C5BC6" w:rsidRPr="00E80E4B" w:rsidRDefault="007C5BC6" w:rsidP="009E29CB">
                                <w:pPr>
                                  <w:pStyle w:val="Legenda"/>
                                  <w:rPr>
                                    <w:noProof/>
                                    <w:sz w:val="20"/>
                                    <w:szCs w:val="24"/>
                                  </w:rPr>
                                </w:pPr>
                                <w:bookmarkStart w:id="23" w:name="_Ref76313544"/>
                                <w:bookmarkStart w:id="24" w:name="_Toc76505271"/>
                                <w:r>
                                  <w:t xml:space="preserve">Figura </w:t>
                                </w:r>
                                <w:r>
                                  <w:fldChar w:fldCharType="begin"/>
                                </w:r>
                                <w:r>
                                  <w:instrText>SEQ Figura \* ARABIC</w:instrText>
                                </w:r>
                                <w:r>
                                  <w:fldChar w:fldCharType="separate"/>
                                </w:r>
                                <w:r>
                                  <w:rPr>
                                    <w:noProof/>
                                  </w:rPr>
                                  <w:t>5</w:t>
                                </w:r>
                                <w:r>
                                  <w:fldChar w:fldCharType="end"/>
                                </w:r>
                                <w:bookmarkEnd w:id="23"/>
                                <w:r>
                                  <w:t xml:space="preserve"> </w:t>
                                </w:r>
                                <w:r w:rsidR="00C228AC" w:rsidRPr="00C228AC">
                                  <w:t>–</w:t>
                                </w:r>
                                <w:r>
                                  <w:t xml:space="preserve"> Robôs móveis. (a) Robô LD-90 da OMRON. (b) Robô KMP1500 da KUKA. (c) Robô MiR da OMROM.</w:t>
                                </w:r>
                                <w:bookmarkEnd w:id="24"/>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33" name="Imagem 33"/>
                          <pic:cNvPicPr>
                            <a:picLocks noChangeAspect="1"/>
                          </pic:cNvPicPr>
                        </pic:nvPicPr>
                        <pic:blipFill rotWithShape="1">
                          <a:blip r:embed="rId29" cstate="print">
                            <a:extLst>
                              <a:ext uri="{28A0092B-C50C-407E-A947-70E740481C1C}">
                                <a14:useLocalDpi xmlns:a14="http://schemas.microsoft.com/office/drawing/2010/main" val="0"/>
                              </a:ext>
                            </a:extLst>
                          </a:blip>
                          <a:srcRect l="11445" t="13940" r="14076" b="15269"/>
                          <a:stretch/>
                        </pic:blipFill>
                        <pic:spPr bwMode="auto">
                          <a:xfrm>
                            <a:off x="3086100" y="0"/>
                            <a:ext cx="2381250" cy="141414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0655482" id="Agrupar 34" o:spid="_x0000_s1040" style="position:absolute;left:0;text-align:left;margin-left:0;margin-top:100.8pt;width:450.75pt;height:371.35pt;z-index:251658243;mso-position-horizontal:center;mso-position-horizontal-relative:margin;mso-height-relative:margin" coordsize="57245,4717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">
                <v:group id="Agrupar 30" o:spid="_x0000_s1041" style="position:absolute;top:2000;width:57245;height:45171" coordorigin=",1714" coordsize="57245,451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Agrupar 27" o:spid="_x0000_s1042" style="position:absolute;left:1047;top:1714;width:55626;height:42387" coordorigin="-3524,1714" coordsize="55625,42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Agrupar 23" o:spid="_x0000_s1043" style="position:absolute;left:-3524;top:1714;width:55625;height:20061" coordorigin="-3524,1714" coordsize="55625,20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Imagem 6" o:spid="_x0000_s1044" type="#_x0000_t75" alt="LD-60/90 | OMRON, Europe" style="position:absolute;left:4221;top:1714;width:16988;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">
                        <v:imagedata r:id="rId30" o:title="90 | OMRON, Europe"/>
                      </v:shape>
                      <v:shape id="Caixa de Texto 2" o:spid="_x0000_s1045" type="#_x0000_t202" style="position:absolute;left:-3524;top:13144;width:28828;height:86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3B26A865" w14:textId="32E8C473" w:rsidR="007C5BC6" w:rsidRDefault="007C5BC6" w:rsidP="00FD6F91">
                              <w:pPr>
                                <w:ind w:right="420" w:hanging="142"/>
                                <w:jc w:val="center"/>
                              </w:pPr>
                              <w:r>
                                <w:t>(a)</w:t>
                              </w:r>
                            </w:p>
                            <w:p w14:paraId="26C53B88" w14:textId="67317D81" w:rsidR="007C5BC6" w:rsidRPr="00D07BAE" w:rsidRDefault="007C5BC6" w:rsidP="00FD6F91">
                              <w:pPr>
                                <w:ind w:right="420" w:hanging="142"/>
                                <w:jc w:val="center"/>
                                <w:rPr>
                                  <w:sz w:val="16"/>
                                  <w:szCs w:val="20"/>
                                </w:rPr>
                              </w:pPr>
                              <w:r w:rsidRPr="00D07BAE">
                                <w:rPr>
                                  <w:sz w:val="16"/>
                                  <w:szCs w:val="20"/>
                                </w:rPr>
                                <w:t>Imagem retirada de: https://industrial.omron.eu/en/products/ld-60-90</w:t>
                              </w:r>
                            </w:p>
                            <w:p w14:paraId="5E3F0D27" w14:textId="77777777" w:rsidR="007C5BC6" w:rsidRDefault="007C5BC6" w:rsidP="00FD6F91">
                              <w:pPr>
                                <w:ind w:right="420" w:hanging="142"/>
                                <w:jc w:val="center"/>
                              </w:pPr>
                            </w:p>
                          </w:txbxContent>
                        </v:textbox>
                      </v:shape>
                      <v:shape id="Caixa de Texto 2" o:spid="_x0000_s1046" type="#_x0000_t202" style="position:absolute;left:24288;top:13144;width:27813;height:6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" filled="f" stroked="f">
                        <v:textbox style="mso-fit-shape-to-text:t">
                          <w:txbxContent>
                            <w:p w14:paraId="1913F929" w14:textId="7A4F28B4" w:rsidR="007C5BC6" w:rsidRDefault="007C5BC6" w:rsidP="00FD6F91">
                              <w:pPr>
                                <w:ind w:right="-173" w:hanging="142"/>
                                <w:jc w:val="center"/>
                              </w:pPr>
                              <w:r>
                                <w:t>(b)</w:t>
                              </w:r>
                            </w:p>
                            <w:p w14:paraId="79F76E96" w14:textId="77777777" w:rsidR="007C5BC6" w:rsidRDefault="007C5BC6" w:rsidP="00FD6F91">
                              <w:pPr>
                                <w:ind w:right="-173" w:hanging="142"/>
                                <w:jc w:val="center"/>
                                <w:rPr>
                                  <w:sz w:val="16"/>
                                  <w:szCs w:val="20"/>
                                </w:rPr>
                              </w:pPr>
                              <w:r w:rsidRPr="00D07BAE">
                                <w:rPr>
                                  <w:sz w:val="16"/>
                                  <w:szCs w:val="20"/>
                                </w:rPr>
                                <w:t xml:space="preserve">Imagem retirada de: </w:t>
                              </w:r>
                            </w:p>
                            <w:p w14:paraId="49D978D3" w14:textId="39A49511" w:rsidR="007C5BC6" w:rsidRPr="00D07BAE" w:rsidRDefault="007C5BC6" w:rsidP="00FD6F91">
                              <w:pPr>
                                <w:ind w:right="-173" w:hanging="142"/>
                                <w:jc w:val="center"/>
                                <w:rPr>
                                  <w:sz w:val="16"/>
                                  <w:szCs w:val="20"/>
                                </w:rPr>
                              </w:pPr>
                              <w:r w:rsidRPr="00D07BAE">
                                <w:rPr>
                                  <w:sz w:val="16"/>
                                  <w:szCs w:val="20"/>
                                </w:rPr>
                                <w:t>https://www.red-dot.org/project/kuka-kmp-1500-45876</w:t>
                              </w:r>
                            </w:p>
                          </w:txbxContent>
                        </v:textbox>
                      </v:shape>
                    </v:group>
                    <v:group id="Agrupar 25" o:spid="_x0000_s1047" style="position:absolute;left:1905;top:19554;width:46615;height:24547" coordorigin="1905,2885" coordsize="46615,24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Imagem 7" o:spid="_x0000_s1048" type="#_x0000_t75" alt="Mobile Industrial Robots, MIR, AMR, MIR100, MIR200, MIR500, Pallet Robots,  Warehouse Automation, Melbourne, Sydney, Brisbane, Australia" style="position:absolute;left:1905;top:2885;width:46615;height:21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">
                        <v:imagedata r:id="rId31" o:title="Mobile Industrial Robots, MIR, AMR, MIR100, MIR200, MIR500, Pallet Robots,  Warehouse Automation, Melbourne, Sydney, Brisbane, Australia"/>
                      </v:shape>
                      <v:shape id="Caixa de Texto 2" o:spid="_x0000_s1049" type="#_x0000_t202" style="position:absolute;left:3079;top:22923;width:45441;height:4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69925B2F" w14:textId="00201F64" w:rsidR="007C5BC6" w:rsidRDefault="007C5BC6" w:rsidP="009E29CB">
                              <w:pPr>
                                <w:jc w:val="center"/>
                              </w:pPr>
                              <w:r>
                                <w:t>(c)</w:t>
                              </w:r>
                            </w:p>
                            <w:p w14:paraId="6B60E264" w14:textId="1C2AD98D" w:rsidR="007C5BC6" w:rsidRPr="00D07BAE" w:rsidRDefault="007C5BC6" w:rsidP="009E29CB">
                              <w:pPr>
                                <w:jc w:val="center"/>
                                <w:rPr>
                                  <w:sz w:val="16"/>
                                  <w:szCs w:val="20"/>
                                </w:rPr>
                              </w:pPr>
                              <w:r w:rsidRPr="00D07BAE">
                                <w:rPr>
                                  <w:sz w:val="16"/>
                                  <w:szCs w:val="20"/>
                                </w:rPr>
                                <w:t>Imagem retirada de: https://www.quantumrobotics.com.au/mir/</w:t>
                              </w:r>
                            </w:p>
                          </w:txbxContent>
                        </v:textbox>
                      </v:shape>
                    </v:group>
                  </v:group>
                  <v:shape id="Caixa de texto 28" o:spid="_x0000_s1050" type="#_x0000_t202" style="position:absolute;top:44307;width:5724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" stroked="f">
                    <v:textbox style="mso-fit-shape-to-text:t" inset="0,0,0,0">
                      <w:txbxContent>
                        <w:p w14:paraId="2976C1AE" w14:textId="5927A607" w:rsidR="007C5BC6" w:rsidRPr="00E80E4B" w:rsidRDefault="007C5BC6" w:rsidP="009E29CB">
                          <w:pPr>
                            <w:pStyle w:val="Legenda"/>
                            <w:rPr>
                              <w:noProof/>
                              <w:sz w:val="20"/>
                              <w:szCs w:val="24"/>
                            </w:rPr>
                          </w:pPr>
                          <w:bookmarkStart w:id="32" w:name="_Ref76313544"/>
                          <w:bookmarkStart w:id="33" w:name="_Toc76505271"/>
                          <w:r>
                            <w:t xml:space="preserve">Figura </w:t>
                          </w:r>
                          <w:r>
                            <w:fldChar w:fldCharType="begin"/>
                          </w:r>
                          <w:r>
                            <w:instrText>SEQ Figura \* ARABIC</w:instrText>
                          </w:r>
                          <w:r>
                            <w:fldChar w:fldCharType="separate"/>
                          </w:r>
                          <w:r>
                            <w:rPr>
                              <w:noProof/>
                            </w:rPr>
                            <w:t>5</w:t>
                          </w:r>
                          <w:r>
                            <w:fldChar w:fldCharType="end"/>
                          </w:r>
                          <w:bookmarkEnd w:id="32"/>
                          <w:r>
                            <w:t xml:space="preserve"> </w:t>
                          </w:r>
                          <w:r w:rsidR="00C228AC" w:rsidRPr="00C228AC">
                            <w:t>–</w:t>
                          </w:r>
                          <w:r>
                            <w:t xml:space="preserve"> Robôs móveis. (a) Robô LD-90 da OMRON. (b) Robô KMP1500 da KUKA. (c) Robô MiR da OMROM.</w:t>
                          </w:r>
                          <w:bookmarkEnd w:id="33"/>
                          <w:r>
                            <w:t xml:space="preserve"> </w:t>
                          </w:r>
                        </w:p>
                      </w:txbxContent>
                    </v:textbox>
                  </v:shape>
                </v:group>
                <v:shape id="Imagem 33" o:spid="_x0000_s1051" type="#_x0000_t75" style="position:absolute;left:30861;width:23812;height:14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">
                  <v:imagedata r:id="rId32" o:title="" croptop="9136f" cropbottom="10007f" cropleft="7501f" cropright="9225f"/>
                </v:shape>
                <w10:wrap type="topAndBottom" anchorx="margin"/>
              </v:group>
            </w:pict>
          </mc:Fallback>
        </mc:AlternateContent>
      </w:r>
      <w:r w:rsidR="00642228" w:rsidRPr="00BF0A6C">
        <w:t xml:space="preserve">Este projeto consiste em desenvolver </w:t>
      </w:r>
      <w:r w:rsidR="0084150B" w:rsidRPr="00BF0A6C">
        <w:t xml:space="preserve">um </w:t>
      </w:r>
      <w:r w:rsidR="0068086C" w:rsidRPr="00BF0A6C">
        <w:t xml:space="preserve">sistema robótico capaz de </w:t>
      </w:r>
      <w:r w:rsidR="00642228" w:rsidRPr="00BF0A6C">
        <w:t>transport</w:t>
      </w:r>
      <w:r w:rsidR="0068086C" w:rsidRPr="00BF0A6C">
        <w:t>ar</w:t>
      </w:r>
      <w:r w:rsidR="00642228" w:rsidRPr="00BF0A6C">
        <w:t xml:space="preserve"> doentes em cadeiras de rodas </w:t>
      </w:r>
      <w:r w:rsidR="00BF0A6C" w:rsidRPr="00BF0A6C">
        <w:t>manuais. Assim sendo, o</w:t>
      </w:r>
      <w:r w:rsidR="00642228" w:rsidRPr="00BF0A6C">
        <w:t xml:space="preserve"> </w:t>
      </w:r>
      <w:r w:rsidR="0068086C" w:rsidRPr="00BF0A6C">
        <w:t>sistema</w:t>
      </w:r>
      <w:r w:rsidR="00642228" w:rsidRPr="00BF0A6C">
        <w:t xml:space="preserve"> terá que possuir um </w:t>
      </w:r>
      <w:r w:rsidR="0068086C" w:rsidRPr="00BF0A6C">
        <w:t>mecanismo</w:t>
      </w:r>
      <w:r w:rsidR="00642228" w:rsidRPr="00BF0A6C">
        <w:t xml:space="preserve"> de acoplamento à cadeira </w:t>
      </w:r>
      <w:r w:rsidR="00441578" w:rsidRPr="00BF0A6C">
        <w:t>autónomo</w:t>
      </w:r>
      <w:r w:rsidR="0068086C" w:rsidRPr="00BF0A6C">
        <w:t xml:space="preserve">, </w:t>
      </w:r>
      <w:r w:rsidR="00642228" w:rsidRPr="00BF0A6C">
        <w:t>de fácil</w:t>
      </w:r>
      <w:r w:rsidR="0068086C" w:rsidRPr="00BF0A6C">
        <w:t xml:space="preserve"> encaixe</w:t>
      </w:r>
      <w:r w:rsidR="00642228" w:rsidRPr="00BF0A6C">
        <w:t>, rápid</w:t>
      </w:r>
      <w:r w:rsidR="0068086C" w:rsidRPr="00BF0A6C">
        <w:t>o,</w:t>
      </w:r>
      <w:r w:rsidR="00642228" w:rsidRPr="00BF0A6C">
        <w:t xml:space="preserve"> intuitiv</w:t>
      </w:r>
      <w:r w:rsidR="0068086C" w:rsidRPr="00BF0A6C">
        <w:t>o</w:t>
      </w:r>
      <w:r w:rsidR="00642228" w:rsidRPr="00BF0A6C">
        <w:t xml:space="preserve"> e universal uma vez que existe </w:t>
      </w:r>
      <w:r w:rsidR="0084150B" w:rsidRPr="00BF0A6C">
        <w:t>uma elevada diversidade</w:t>
      </w:r>
      <w:r w:rsidR="00642228" w:rsidRPr="00BF0A6C">
        <w:t xml:space="preserve"> de cadeiras em hospitais, clínicas, etc. </w:t>
      </w:r>
      <w:r w:rsidR="0068086C" w:rsidRPr="00BF0A6C">
        <w:t>O</w:t>
      </w:r>
      <w:r w:rsidR="0068086C">
        <w:t xml:space="preserve"> plano </w:t>
      </w:r>
      <w:r w:rsidR="007B58E3">
        <w:t>inicial</w:t>
      </w:r>
      <w:r w:rsidR="0068086C">
        <w:t xml:space="preserve"> é integrar o sistema de acoplamento </w:t>
      </w:r>
      <w:r w:rsidR="007B58E3">
        <w:t>a um robô já existente</w:t>
      </w:r>
      <w:r w:rsidR="0068086C">
        <w:t>, isto se for possível</w:t>
      </w:r>
      <w:r w:rsidR="007B58E3">
        <w:t>,</w:t>
      </w:r>
      <w:r w:rsidR="0068086C">
        <w:t xml:space="preserve"> uma parceria com empresas como OMRON ou K</w:t>
      </w:r>
      <w:r w:rsidR="00A07417">
        <w:t>U</w:t>
      </w:r>
      <w:r w:rsidR="00A265BF">
        <w:t>K</w:t>
      </w:r>
      <w:r w:rsidR="00A07417">
        <w:t>A</w:t>
      </w:r>
      <w:r w:rsidR="0068086C">
        <w:t>.</w:t>
      </w:r>
      <w:r w:rsidR="007B58E3">
        <w:t xml:space="preserve"> </w:t>
      </w:r>
      <w:r w:rsidR="00FD6F91">
        <w:t xml:space="preserve">Alguns </w:t>
      </w:r>
      <w:r w:rsidR="00B7230E">
        <w:t xml:space="preserve">exemplares de robôs são apresentados na </w:t>
      </w:r>
      <w:r w:rsidR="00132437">
        <w:rPr>
          <w:highlight w:val="yellow"/>
        </w:rPr>
        <w:fldChar w:fldCharType="begin"/>
      </w:r>
      <w:r w:rsidR="00132437">
        <w:instrText xml:space="preserve"> REF _Ref76313544 \h </w:instrText>
      </w:r>
      <w:r w:rsidR="00132437">
        <w:rPr>
          <w:highlight w:val="yellow"/>
        </w:rPr>
      </w:r>
      <w:r w:rsidR="00132437">
        <w:rPr>
          <w:highlight w:val="yellow"/>
        </w:rPr>
        <w:fldChar w:fldCharType="separate"/>
      </w:r>
      <w:r w:rsidR="00132437">
        <w:t xml:space="preserve">Figura </w:t>
      </w:r>
      <w:r w:rsidR="00132437">
        <w:rPr>
          <w:noProof/>
        </w:rPr>
        <w:t>5</w:t>
      </w:r>
      <w:r w:rsidR="00132437">
        <w:rPr>
          <w:highlight w:val="yellow"/>
        </w:rPr>
        <w:fldChar w:fldCharType="end"/>
      </w:r>
      <w:r w:rsidR="00B7230E">
        <w:t>.</w:t>
      </w:r>
    </w:p>
    <w:p w14:paraId="1CC5B23F" w14:textId="770A525A" w:rsidR="009E29CB" w:rsidRDefault="009E29CB" w:rsidP="00642228">
      <w:r>
        <w:t xml:space="preserve">Caso não seja possível será desenvolvido um robô AMR possivelmente semelhante aos apresentados na </w:t>
      </w:r>
      <w:r w:rsidR="00EB668D">
        <w:rPr>
          <w:highlight w:val="yellow"/>
        </w:rPr>
        <w:fldChar w:fldCharType="begin"/>
      </w:r>
      <w:r w:rsidR="00EB668D">
        <w:instrText xml:space="preserve"> REF _Ref76313544 \h </w:instrText>
      </w:r>
      <w:r w:rsidR="00EB668D">
        <w:rPr>
          <w:highlight w:val="yellow"/>
        </w:rPr>
      </w:r>
      <w:r w:rsidR="00EB668D">
        <w:rPr>
          <w:highlight w:val="yellow"/>
        </w:rPr>
        <w:fldChar w:fldCharType="separate"/>
      </w:r>
      <w:r w:rsidR="00EB668D">
        <w:t xml:space="preserve">Figura </w:t>
      </w:r>
      <w:r w:rsidR="00EB668D">
        <w:rPr>
          <w:noProof/>
        </w:rPr>
        <w:t>5</w:t>
      </w:r>
      <w:r w:rsidR="00EB668D">
        <w:rPr>
          <w:highlight w:val="yellow"/>
        </w:rPr>
        <w:fldChar w:fldCharType="end"/>
      </w:r>
      <w:r>
        <w:t xml:space="preserve">. </w:t>
      </w:r>
      <w:r w:rsidR="0042362E">
        <w:t xml:space="preserve">A arquitetura de software </w:t>
      </w:r>
      <w:r w:rsidR="007E7AED">
        <w:t xml:space="preserve">do robô </w:t>
      </w:r>
      <w:r w:rsidR="0042362E">
        <w:t>baseia-se no ROS</w:t>
      </w:r>
      <w:r w:rsidR="00B21F80">
        <w:t xml:space="preserve">, </w:t>
      </w:r>
      <w:r w:rsidR="0042362E">
        <w:t xml:space="preserve">os nós ROS serão desenvolvidos em </w:t>
      </w:r>
      <w:r w:rsidR="00441578">
        <w:t>P</w:t>
      </w:r>
      <w:r w:rsidR="0042362E">
        <w:t>yhton ou em C++</w:t>
      </w:r>
      <w:r w:rsidR="00DD564D">
        <w:t xml:space="preserve"> e estará implementado num computador AI de alta performance como as placas de desenvolvimento </w:t>
      </w:r>
      <w:r w:rsidR="00DD564D" w:rsidRPr="00DD564D">
        <w:rPr>
          <w:i/>
          <w:iCs/>
        </w:rPr>
        <w:t>Jetson</w:t>
      </w:r>
      <w:r w:rsidR="00DD564D">
        <w:t>.</w:t>
      </w:r>
      <w:r w:rsidR="0042362E">
        <w:t xml:space="preserve"> </w:t>
      </w:r>
      <w:r w:rsidR="00441578">
        <w:t xml:space="preserve"> Para navegação e mapeamento será utilizado uma câmara RGB-D ou um LIDAR ou os dois sistemas em conjunto para melhorar a performance do sistema. O LIDAR apresenta algumas vantagens em relação à câmara como a deteção de obstáculos 360º, mas apresenta uma lacuna que é facilmente colmatada pela câmara. Esta lacuna é o facto de o LIDAR apenas conseguir detetar uma </w:t>
      </w:r>
      <w:r w:rsidR="00B21F80">
        <w:t>linha</w:t>
      </w:r>
      <w:r w:rsidR="00441578">
        <w:t xml:space="preserve"> de obstáculos, já a câmara consegue detetar </w:t>
      </w:r>
      <w:r w:rsidR="00B21F80">
        <w:t xml:space="preserve">em </w:t>
      </w:r>
      <w:r w:rsidR="00441578">
        <w:t>todo o seu alcance</w:t>
      </w:r>
      <w:r w:rsidR="007E7AED">
        <w:t xml:space="preserve">, isto é, a imagem que consegue captar. </w:t>
      </w:r>
    </w:p>
    <w:p w14:paraId="0A98CB8F" w14:textId="37BDE5BB" w:rsidR="007E7AED" w:rsidRDefault="007E7AED" w:rsidP="00642228">
      <w:r>
        <w:lastRenderedPageBreak/>
        <w:t xml:space="preserve">A localização do robô no </w:t>
      </w:r>
      <w:r w:rsidR="00515E1F">
        <w:t>ambiente</w:t>
      </w:r>
      <w:r>
        <w:t xml:space="preserve"> será </w:t>
      </w:r>
      <w:r w:rsidR="00B21F80">
        <w:t>realizada</w:t>
      </w:r>
      <w:r w:rsidR="0084150B">
        <w:t xml:space="preserve"> </w:t>
      </w:r>
      <w:r>
        <w:t xml:space="preserve">através, para o caso da utilização </w:t>
      </w:r>
      <w:r w:rsidR="00DF4212">
        <w:t>da câmara</w:t>
      </w:r>
      <w:r>
        <w:t xml:space="preserve"> RGB-D ou o conjunto câmara e LIDAR,</w:t>
      </w:r>
      <w:r w:rsidR="00515E1F">
        <w:t xml:space="preserve"> da</w:t>
      </w:r>
      <w:r w:rsidR="00DF4212">
        <w:t xml:space="preserve"> comparação do local onde o sistema </w:t>
      </w:r>
      <w:r w:rsidR="00515E1F">
        <w:t xml:space="preserve">se encontra </w:t>
      </w:r>
      <w:r w:rsidR="00DF4212">
        <w:t xml:space="preserve">com o mapa 3D recolhido no momento da construção do mapa. Caso se utilize apenas o LIDAR a localização do robô será </w:t>
      </w:r>
      <w:r w:rsidR="00B21F80">
        <w:t xml:space="preserve">realizada </w:t>
      </w:r>
      <w:r w:rsidR="00DF4212">
        <w:t>através do algoritmo probabilístico de AMCL. Para aumentar a precisão da posição do robô v</w:t>
      </w:r>
      <w:r w:rsidR="00B21F80">
        <w:t>ão</w:t>
      </w:r>
      <w:r w:rsidR="00DF4212">
        <w:t xml:space="preserve"> ser estudado duas abordagens. A primeira é a utilização de uma câmara de Tracking</w:t>
      </w:r>
      <w:r w:rsidR="007B58FE">
        <w:t xml:space="preserve"> com um IMU incorporado</w:t>
      </w:r>
      <w:r w:rsidR="00DF4212">
        <w:t xml:space="preserve"> e a segunda o </w:t>
      </w:r>
      <w:r w:rsidR="007B58FE">
        <w:t>acoplamento de codificadores aos eixos motores do robô. Assim ao controlar a velocidade dos motores é possível saber com exatidão a posição e quan</w:t>
      </w:r>
      <w:r w:rsidR="00216999">
        <w:t>t</w:t>
      </w:r>
      <w:r w:rsidR="007B58FE">
        <w:t>o o robô se deslocou em relação à posição inicial.</w:t>
      </w:r>
      <w:r w:rsidR="00D363CB">
        <w:t xml:space="preserve"> Para controlar os motores das rodas do robô</w:t>
      </w:r>
      <w:r w:rsidR="00216999">
        <w:t>, caso seja necessário desenvolver o sistema, existirá</w:t>
      </w:r>
      <w:r w:rsidR="00D363CB">
        <w:t xml:space="preserve"> um microcontrolador STM32F4</w:t>
      </w:r>
      <w:r w:rsidR="0071436A">
        <w:t xml:space="preserve"> ou equivalente</w:t>
      </w:r>
      <w:r w:rsidR="00D363CB">
        <w:t xml:space="preserve">. A principal função do microcontrolador é converter as velocidades </w:t>
      </w:r>
      <w:r w:rsidR="00216999">
        <w:t xml:space="preserve">lineares e angulares </w:t>
      </w:r>
      <w:r w:rsidR="00D363CB">
        <w:t xml:space="preserve">recebidas do ROS por comunicação serial </w:t>
      </w:r>
      <w:r w:rsidR="00216999">
        <w:t>em tensões para aplicar nos motores.</w:t>
      </w:r>
      <w:r w:rsidR="00D363CB">
        <w:t xml:space="preserve"> </w:t>
      </w:r>
    </w:p>
    <w:p w14:paraId="0708C785" w14:textId="3C6BD9C6" w:rsidR="00515E1F" w:rsidRDefault="00515E1F" w:rsidP="00642228">
      <w:r>
        <w:t>O sistema de acoplamento será estudando</w:t>
      </w:r>
      <w:r w:rsidR="00D363CB">
        <w:t xml:space="preserve"> para verificar qual o melhor mecanismo de encaixe à cadeira de rodas manual</w:t>
      </w:r>
      <w:r>
        <w:t xml:space="preserve">, contudo existem </w:t>
      </w:r>
      <w:r w:rsidR="00D363CB">
        <w:t xml:space="preserve">já </w:t>
      </w:r>
      <w:r>
        <w:t xml:space="preserve">algumas abordagens </w:t>
      </w:r>
      <w:r w:rsidR="00B21F80">
        <w:t>idealizadas</w:t>
      </w:r>
      <w:r>
        <w:t xml:space="preserve">. A primeira abordagem é criar um sistema que transporte a cadeira de rodas manual como </w:t>
      </w:r>
      <w:r w:rsidR="00D363CB">
        <w:t xml:space="preserve">o MiR Hook da OMRON, </w:t>
      </w:r>
      <w:r w:rsidR="00132437">
        <w:fldChar w:fldCharType="begin"/>
      </w:r>
      <w:r w:rsidR="00132437">
        <w:instrText xml:space="preserve"> REF _Ref76313544 \h </w:instrText>
      </w:r>
      <w:r w:rsidR="00132437">
        <w:fldChar w:fldCharType="separate"/>
      </w:r>
      <w:r w:rsidR="00132437">
        <w:t>Figura 5 (c)</w:t>
      </w:r>
      <w:r w:rsidR="00132437">
        <w:fldChar w:fldCharType="end"/>
      </w:r>
      <w:r w:rsidR="00D363CB">
        <w:t>, ou seja, a cadeira de rodas seria o reboque. A segunda abordagem é o robô acoplar-se à cadeira de rodas por baixo</w:t>
      </w:r>
      <w:r w:rsidR="00B21F80">
        <w:t xml:space="preserve"> e navegar com a cadeira ligeiramente suspensa</w:t>
      </w:r>
      <w:r w:rsidR="00D363CB">
        <w:t xml:space="preserve"> ou </w:t>
      </w:r>
      <w:r w:rsidR="00B21F80">
        <w:t>apenas engatada</w:t>
      </w:r>
      <w:r w:rsidR="00216999">
        <w:t>. A terceira abordagem é empurrar a cadeira de rodas, ou seja, o sistema encaixe por trás da cadeira e empurra.</w:t>
      </w:r>
      <w:r w:rsidR="00A6120F">
        <w:t xml:space="preserve"> A </w:t>
      </w:r>
      <w:r w:rsidR="00132437">
        <w:fldChar w:fldCharType="begin"/>
      </w:r>
      <w:r w:rsidR="00132437">
        <w:instrText xml:space="preserve"> REF _Ref76313593 \h </w:instrText>
      </w:r>
      <w:r w:rsidR="00132437">
        <w:fldChar w:fldCharType="separate"/>
      </w:r>
      <w:r w:rsidR="00132437">
        <w:t xml:space="preserve">Figura </w:t>
      </w:r>
      <w:r w:rsidR="00132437">
        <w:rPr>
          <w:noProof/>
        </w:rPr>
        <w:t>6</w:t>
      </w:r>
      <w:r w:rsidR="00132437">
        <w:fldChar w:fldCharType="end"/>
      </w:r>
      <w:r w:rsidR="00132437">
        <w:t xml:space="preserve"> </w:t>
      </w:r>
      <w:r w:rsidR="00A6120F">
        <w:t>ilustra cada uma das abordagens.</w:t>
      </w:r>
    </w:p>
    <w:p w14:paraId="71E4E8AD" w14:textId="6D88FAC7" w:rsidR="00216999" w:rsidRDefault="00381A2D" w:rsidP="00642228">
      <w:r>
        <w:rPr>
          <w:noProof/>
        </w:rPr>
        <mc:AlternateContent>
          <mc:Choice Requires="wpg">
            <w:drawing>
              <wp:anchor distT="0" distB="0" distL="114300" distR="114300" simplePos="0" relativeHeight="251658247" behindDoc="0" locked="0" layoutInCell="1" allowOverlap="1" wp14:anchorId="3B09A0F9" wp14:editId="5AF8E7F0">
                <wp:simplePos x="0" y="0"/>
                <wp:positionH relativeFrom="column">
                  <wp:posOffset>35116</wp:posOffset>
                </wp:positionH>
                <wp:positionV relativeFrom="paragraph">
                  <wp:posOffset>209286</wp:posOffset>
                </wp:positionV>
                <wp:extent cx="5477510" cy="3900805"/>
                <wp:effectExtent l="0" t="0" r="8890" b="4445"/>
                <wp:wrapTopAndBottom/>
                <wp:docPr id="309" name="Agrupar 309"/>
                <wp:cNvGraphicFramePr/>
                <a:graphic xmlns:a="http://schemas.openxmlformats.org/drawingml/2006/main">
                  <a:graphicData uri="http://schemas.microsoft.com/office/word/2010/wordprocessingGroup">
                    <wpg:wgp>
                      <wpg:cNvGrpSpPr/>
                      <wpg:grpSpPr>
                        <a:xfrm>
                          <a:off x="0" y="0"/>
                          <a:ext cx="5477510" cy="3900805"/>
                          <a:chOff x="0" y="0"/>
                          <a:chExt cx="5477510" cy="3900805"/>
                        </a:xfrm>
                      </wpg:grpSpPr>
                      <wpg:grpSp>
                        <wpg:cNvPr id="307" name="Agrupar 307"/>
                        <wpg:cNvGrpSpPr/>
                        <wpg:grpSpPr>
                          <a:xfrm>
                            <a:off x="0" y="0"/>
                            <a:ext cx="5477510" cy="3900805"/>
                            <a:chOff x="0" y="0"/>
                            <a:chExt cx="5477510" cy="3900805"/>
                          </a:xfrm>
                        </wpg:grpSpPr>
                        <wpg:grpSp>
                          <wpg:cNvPr id="306" name="Agrupar 306"/>
                          <wpg:cNvGrpSpPr/>
                          <wpg:grpSpPr>
                            <a:xfrm>
                              <a:off x="0" y="0"/>
                              <a:ext cx="5477510" cy="3900805"/>
                              <a:chOff x="0" y="0"/>
                              <a:chExt cx="5477510" cy="3900805"/>
                            </a:xfrm>
                          </wpg:grpSpPr>
                          <wpg:grpSp>
                            <wpg:cNvPr id="305" name="Agrupar 305"/>
                            <wpg:cNvGrpSpPr/>
                            <wpg:grpSpPr>
                              <a:xfrm>
                                <a:off x="0" y="0"/>
                                <a:ext cx="5477510" cy="3900805"/>
                                <a:chOff x="0" y="0"/>
                                <a:chExt cx="5477510" cy="3900805"/>
                              </a:xfrm>
                            </wpg:grpSpPr>
                            <wpg:grpSp>
                              <wpg:cNvPr id="304" name="Agrupar 304"/>
                              <wpg:cNvGrpSpPr/>
                              <wpg:grpSpPr>
                                <a:xfrm>
                                  <a:off x="0" y="0"/>
                                  <a:ext cx="5477510" cy="3900805"/>
                                  <a:chOff x="0" y="0"/>
                                  <a:chExt cx="5477510" cy="3900805"/>
                                </a:xfrm>
                              </wpg:grpSpPr>
                              <wpg:grpSp>
                                <wpg:cNvPr id="302" name="Agrupar 302"/>
                                <wpg:cNvGrpSpPr/>
                                <wpg:grpSpPr>
                                  <a:xfrm>
                                    <a:off x="612475" y="0"/>
                                    <a:ext cx="4247515" cy="3452495"/>
                                    <a:chOff x="0" y="0"/>
                                    <a:chExt cx="4247942" cy="3452884"/>
                                  </a:xfrm>
                                </wpg:grpSpPr>
                                <wpg:grpSp>
                                  <wpg:cNvPr id="297" name="Agrupar 297"/>
                                  <wpg:cNvGrpSpPr/>
                                  <wpg:grpSpPr>
                                    <a:xfrm>
                                      <a:off x="0" y="0"/>
                                      <a:ext cx="2346325" cy="1249045"/>
                                      <a:chOff x="0" y="0"/>
                                      <a:chExt cx="2346325" cy="1249045"/>
                                    </a:xfrm>
                                  </wpg:grpSpPr>
                                  <wpg:grpSp>
                                    <wpg:cNvPr id="55" name="Agrupar 55"/>
                                    <wpg:cNvGrpSpPr/>
                                    <wpg:grpSpPr>
                                      <a:xfrm>
                                        <a:off x="866775" y="676275"/>
                                        <a:ext cx="1479550" cy="572770"/>
                                        <a:chOff x="0" y="0"/>
                                        <a:chExt cx="1479550" cy="572770"/>
                                      </a:xfrm>
                                    </wpg:grpSpPr>
                                    <wps:wsp>
                                      <wps:cNvPr id="41" name="Retângulo 41"/>
                                      <wps:cNvSpPr/>
                                      <wps:spPr>
                                        <a:xfrm>
                                          <a:off x="754380" y="194310"/>
                                          <a:ext cx="667385" cy="26543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Oval 43"/>
                                      <wps:cNvSpPr/>
                                      <wps:spPr>
                                        <a:xfrm>
                                          <a:off x="754380" y="358140"/>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Oval 44"/>
                                      <wps:cNvSpPr/>
                                      <wps:spPr>
                                        <a:xfrm>
                                          <a:off x="1264920" y="358140"/>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tângulo 52"/>
                                      <wps:cNvSpPr/>
                                      <wps:spPr>
                                        <a:xfrm>
                                          <a:off x="1375410" y="99060"/>
                                          <a:ext cx="45719" cy="9525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tângulo 53"/>
                                      <wps:cNvSpPr/>
                                      <wps:spPr>
                                        <a:xfrm>
                                          <a:off x="754380" y="0"/>
                                          <a:ext cx="247650" cy="19812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Conexão reta 54"/>
                                      <wps:cNvCnPr/>
                                      <wps:spPr>
                                        <a:xfrm flipH="1">
                                          <a:off x="0" y="99060"/>
                                          <a:ext cx="754380" cy="381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cNvPr id="256" name="Agrupar 256"/>
                                    <wpg:cNvGrpSpPr/>
                                    <wpg:grpSpPr>
                                      <a:xfrm>
                                        <a:off x="0" y="0"/>
                                        <a:ext cx="1361664" cy="1245040"/>
                                        <a:chOff x="0" y="0"/>
                                        <a:chExt cx="1361664" cy="1245040"/>
                                      </a:xfrm>
                                    </wpg:grpSpPr>
                                    <wpg:grpSp>
                                      <wpg:cNvPr id="56" name="Agrupar 56"/>
                                      <wpg:cNvGrpSpPr/>
                                      <wpg:grpSpPr>
                                        <a:xfrm>
                                          <a:off x="187325" y="0"/>
                                          <a:ext cx="1174339" cy="1245040"/>
                                          <a:chOff x="118110" y="0"/>
                                          <a:chExt cx="1175077" cy="1245544"/>
                                        </a:xfrm>
                                      </wpg:grpSpPr>
                                      <wps:wsp>
                                        <wps:cNvPr id="45" name="Retângulo 45"/>
                                        <wps:cNvSpPr/>
                                        <wps:spPr>
                                          <a:xfrm>
                                            <a:off x="247587" y="601828"/>
                                            <a:ext cx="556591" cy="31614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tângulo 46"/>
                                        <wps:cNvSpPr/>
                                        <wps:spPr>
                                          <a:xfrm>
                                            <a:off x="327660" y="529590"/>
                                            <a:ext cx="556260"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tângulo 47"/>
                                        <wps:cNvSpPr/>
                                        <wps:spPr>
                                          <a:xfrm rot="5400000">
                                            <a:off x="10478" y="284797"/>
                                            <a:ext cx="556260" cy="8061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tângulo 49"/>
                                        <wps:cNvSpPr/>
                                        <wps:spPr>
                                          <a:xfrm>
                                            <a:off x="780348" y="849624"/>
                                            <a:ext cx="214062"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tângulo 50"/>
                                        <wps:cNvSpPr/>
                                        <wps:spPr>
                                          <a:xfrm rot="3477366">
                                            <a:off x="883919" y="1001239"/>
                                            <a:ext cx="383053"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tângulo 48"/>
                                        <wps:cNvSpPr/>
                                        <wps:spPr>
                                          <a:xfrm>
                                            <a:off x="118110" y="0"/>
                                            <a:ext cx="214062"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Oval 51"/>
                                        <wps:cNvSpPr/>
                                        <wps:spPr>
                                          <a:xfrm>
                                            <a:off x="994410" y="946767"/>
                                            <a:ext cx="298777" cy="298777"/>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2" name="Agrupar 252"/>
                                      <wpg:cNvGrpSpPr/>
                                      <wpg:grpSpPr>
                                        <a:xfrm>
                                          <a:off x="0" y="611921"/>
                                          <a:ext cx="634145" cy="632997"/>
                                          <a:chOff x="0" y="2321"/>
                                          <a:chExt cx="634145" cy="632997"/>
                                        </a:xfrm>
                                      </wpg:grpSpPr>
                                      <wps:wsp>
                                        <wps:cNvPr id="250" name="Fluxograma: Convolução 250"/>
                                        <wps:cNvSpPr/>
                                        <wps:spPr>
                                          <a:xfrm>
                                            <a:off x="4641" y="2321"/>
                                            <a:ext cx="629504" cy="629504"/>
                                          </a:xfrm>
                                          <a:prstGeom prst="flowChartSummingJunc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uxograma: Ou 251"/>
                                        <wps:cNvSpPr/>
                                        <wps:spPr>
                                          <a:xfrm>
                                            <a:off x="0" y="3175"/>
                                            <a:ext cx="630838" cy="632143"/>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276" name="Agrupar 276"/>
                                  <wpg:cNvGrpSpPr/>
                                  <wpg:grpSpPr>
                                    <a:xfrm>
                                      <a:off x="3073796" y="13648"/>
                                      <a:ext cx="1174146" cy="1244600"/>
                                      <a:chOff x="187325" y="0"/>
                                      <a:chExt cx="1174339" cy="1245040"/>
                                    </a:xfrm>
                                  </wpg:grpSpPr>
                                  <wpg:grpSp>
                                    <wpg:cNvPr id="258" name="Agrupar 258"/>
                                    <wpg:cNvGrpSpPr/>
                                    <wpg:grpSpPr>
                                      <a:xfrm>
                                        <a:off x="187325" y="0"/>
                                        <a:ext cx="1174339" cy="1245040"/>
                                        <a:chOff x="118110" y="0"/>
                                        <a:chExt cx="1175077" cy="1245544"/>
                                      </a:xfrm>
                                    </wpg:grpSpPr>
                                    <wps:wsp>
                                      <wps:cNvPr id="259" name="Retângulo 259"/>
                                      <wps:cNvSpPr/>
                                      <wps:spPr>
                                        <a:xfrm>
                                          <a:off x="247587" y="601828"/>
                                          <a:ext cx="556591" cy="31614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tângulo 260"/>
                                      <wps:cNvSpPr/>
                                      <wps:spPr>
                                        <a:xfrm>
                                          <a:off x="327660" y="529590"/>
                                          <a:ext cx="556260"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tângulo 261"/>
                                      <wps:cNvSpPr/>
                                      <wps:spPr>
                                        <a:xfrm rot="5400000">
                                          <a:off x="10478" y="284797"/>
                                          <a:ext cx="556260" cy="8061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2" name="Retângulo 262"/>
                                      <wps:cNvSpPr/>
                                      <wps:spPr>
                                        <a:xfrm>
                                          <a:off x="780348" y="849624"/>
                                          <a:ext cx="214062"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tângulo 263"/>
                                      <wps:cNvSpPr/>
                                      <wps:spPr>
                                        <a:xfrm rot="3477366">
                                          <a:off x="883919" y="1001239"/>
                                          <a:ext cx="383053"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tângulo 264"/>
                                      <wps:cNvSpPr/>
                                      <wps:spPr>
                                        <a:xfrm>
                                          <a:off x="118110" y="0"/>
                                          <a:ext cx="214062"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Oval 265"/>
                                      <wps:cNvSpPr/>
                                      <wps:spPr>
                                        <a:xfrm>
                                          <a:off x="994410" y="946767"/>
                                          <a:ext cx="298777" cy="298777"/>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75" name="Agrupar 275"/>
                                    <wpg:cNvGrpSpPr/>
                                    <wpg:grpSpPr>
                                      <a:xfrm>
                                        <a:off x="295275" y="863600"/>
                                        <a:ext cx="725805" cy="379730"/>
                                        <a:chOff x="0" y="0"/>
                                        <a:chExt cx="725805" cy="379730"/>
                                      </a:xfrm>
                                    </wpg:grpSpPr>
                                    <wps:wsp>
                                      <wps:cNvPr id="270" name="Retângulo 270"/>
                                      <wps:cNvSpPr/>
                                      <wps:spPr>
                                        <a:xfrm>
                                          <a:off x="0" y="101600"/>
                                          <a:ext cx="667385" cy="16497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Oval 271"/>
                                      <wps:cNvSpPr/>
                                      <wps:spPr>
                                        <a:xfrm>
                                          <a:off x="0" y="165100"/>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Oval 272"/>
                                      <wps:cNvSpPr/>
                                      <wps:spPr>
                                        <a:xfrm>
                                          <a:off x="511175" y="165100"/>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Retângulo 273"/>
                                      <wps:cNvSpPr/>
                                      <wps:spPr>
                                        <a:xfrm>
                                          <a:off x="622300" y="0"/>
                                          <a:ext cx="45719" cy="9525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Conexão reta 274"/>
                                      <wps:cNvCnPr/>
                                      <wps:spPr>
                                        <a:xfrm flipV="1">
                                          <a:off x="454025" y="50504"/>
                                          <a:ext cx="0" cy="48051"/>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g:grpSp>
                                  <wpg:cNvPr id="298" name="Agrupar 298"/>
                                  <wpg:cNvGrpSpPr/>
                                  <wpg:grpSpPr>
                                    <a:xfrm>
                                      <a:off x="1494430" y="1835624"/>
                                      <a:ext cx="1791335" cy="1244600"/>
                                      <a:chOff x="0" y="0"/>
                                      <a:chExt cx="1791335" cy="1244600"/>
                                    </a:xfrm>
                                  </wpg:grpSpPr>
                                  <wpg:grpSp>
                                    <wpg:cNvPr id="277" name="Agrupar 277"/>
                                    <wpg:cNvGrpSpPr/>
                                    <wpg:grpSpPr>
                                      <a:xfrm>
                                        <a:off x="0" y="0"/>
                                        <a:ext cx="1791335" cy="1244600"/>
                                        <a:chOff x="-430530" y="0"/>
                                        <a:chExt cx="1792194" cy="1245040"/>
                                      </a:xfrm>
                                    </wpg:grpSpPr>
                                    <wpg:grpSp>
                                      <wpg:cNvPr id="279" name="Agrupar 279"/>
                                      <wpg:cNvGrpSpPr/>
                                      <wpg:grpSpPr>
                                        <a:xfrm>
                                          <a:off x="187325" y="0"/>
                                          <a:ext cx="1174339" cy="1245040"/>
                                          <a:chOff x="118110" y="0"/>
                                          <a:chExt cx="1175077" cy="1245544"/>
                                        </a:xfrm>
                                      </wpg:grpSpPr>
                                      <wps:wsp>
                                        <wps:cNvPr id="280" name="Retângulo 280"/>
                                        <wps:cNvSpPr/>
                                        <wps:spPr>
                                          <a:xfrm>
                                            <a:off x="247587" y="601828"/>
                                            <a:ext cx="556591" cy="31614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Retângulo 281"/>
                                        <wps:cNvSpPr/>
                                        <wps:spPr>
                                          <a:xfrm>
                                            <a:off x="327660" y="529590"/>
                                            <a:ext cx="556260"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Retângulo 282"/>
                                        <wps:cNvSpPr/>
                                        <wps:spPr>
                                          <a:xfrm rot="5400000">
                                            <a:off x="10478" y="284797"/>
                                            <a:ext cx="556260" cy="80618"/>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Retângulo 283"/>
                                        <wps:cNvSpPr/>
                                        <wps:spPr>
                                          <a:xfrm>
                                            <a:off x="780348" y="849624"/>
                                            <a:ext cx="214062"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etângulo 284"/>
                                        <wps:cNvSpPr/>
                                        <wps:spPr>
                                          <a:xfrm rot="3477366">
                                            <a:off x="883919" y="1001239"/>
                                            <a:ext cx="383053" cy="45719"/>
                                          </a:xfrm>
                                          <a:prstGeom prst="rect">
                                            <a:avLst/>
                                          </a:prstGeom>
                                          <a:solidFill>
                                            <a:schemeClr val="bg1">
                                              <a:lumMod val="65000"/>
                                            </a:schemeClr>
                                          </a:solidFill>
                                          <a:ln>
                                            <a:solidFill>
                                              <a:schemeClr val="bg1">
                                                <a:lumMod val="6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Retângulo 285"/>
                                        <wps:cNvSpPr/>
                                        <wps:spPr>
                                          <a:xfrm>
                                            <a:off x="118110" y="0"/>
                                            <a:ext cx="214062" cy="71562"/>
                                          </a:xfrm>
                                          <a:prstGeom prst="rect">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Oval 286"/>
                                        <wps:cNvSpPr/>
                                        <wps:spPr>
                                          <a:xfrm>
                                            <a:off x="994410" y="946767"/>
                                            <a:ext cx="298777" cy="298777"/>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0" name="Agrupar 290"/>
                                      <wpg:cNvGrpSpPr/>
                                      <wpg:grpSpPr>
                                        <a:xfrm>
                                          <a:off x="-430530" y="876610"/>
                                          <a:ext cx="747251" cy="363675"/>
                                          <a:chOff x="-725805" y="13010"/>
                                          <a:chExt cx="747251" cy="363675"/>
                                        </a:xfrm>
                                      </wpg:grpSpPr>
                                      <wps:wsp>
                                        <wps:cNvPr id="294" name="Retângulo 294"/>
                                        <wps:cNvSpPr/>
                                        <wps:spPr>
                                          <a:xfrm>
                                            <a:off x="-45738" y="98555"/>
                                            <a:ext cx="45719" cy="9525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Retângulo 291"/>
                                        <wps:cNvSpPr/>
                                        <wps:spPr>
                                          <a:xfrm>
                                            <a:off x="-725805" y="98555"/>
                                            <a:ext cx="667385" cy="16497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Oval 293"/>
                                        <wps:cNvSpPr/>
                                        <wps:spPr>
                                          <a:xfrm>
                                            <a:off x="-214631" y="162055"/>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Oval 292"/>
                                        <wps:cNvSpPr/>
                                        <wps:spPr>
                                          <a:xfrm>
                                            <a:off x="-725805" y="162055"/>
                                            <a:ext cx="214630" cy="21463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5" name="Conexão reta 295"/>
                                        <wps:cNvCnPr/>
                                        <wps:spPr>
                                          <a:xfrm flipV="1">
                                            <a:off x="-295275" y="13010"/>
                                            <a:ext cx="316721" cy="52238"/>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g:grpSp>
                                  <wps:wsp>
                                    <wps:cNvPr id="296" name="Retângulo 296"/>
                                    <wps:cNvSpPr/>
                                    <wps:spPr>
                                      <a:xfrm>
                                        <a:off x="177680" y="819059"/>
                                        <a:ext cx="247650" cy="198120"/>
                                      </a:xfrm>
                                      <a:prstGeom prst="rect">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9" name="Caixa de texto 299"/>
                                  <wps:cNvSpPr txBox="1"/>
                                  <wps:spPr>
                                    <a:xfrm>
                                      <a:off x="655093" y="1344305"/>
                                      <a:ext cx="1040765" cy="354330"/>
                                    </a:xfrm>
                                    <a:prstGeom prst="rect">
                                      <a:avLst/>
                                    </a:prstGeom>
                                    <a:noFill/>
                                    <a:ln w="6350">
                                      <a:noFill/>
                                    </a:ln>
                                  </wps:spPr>
                                  <wps:txbx>
                                    <w:txbxContent>
                                      <w:p w14:paraId="4D9EE66F" w14:textId="3901CC53" w:rsidR="007C5BC6" w:rsidRDefault="007C5BC6" w:rsidP="00764E7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Caixa de texto 300"/>
                                  <wps:cNvSpPr txBox="1"/>
                                  <wps:spPr>
                                    <a:xfrm>
                                      <a:off x="2995684" y="1337481"/>
                                      <a:ext cx="1040765" cy="354330"/>
                                    </a:xfrm>
                                    <a:prstGeom prst="rect">
                                      <a:avLst/>
                                    </a:prstGeom>
                                    <a:noFill/>
                                    <a:ln w="6350">
                                      <a:noFill/>
                                    </a:ln>
                                  </wps:spPr>
                                  <wps:txbx>
                                    <w:txbxContent>
                                      <w:p w14:paraId="65EFD7C0" w14:textId="09E1EB8D" w:rsidR="007C5BC6" w:rsidRDefault="007C5BC6" w:rsidP="00764E7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Caixa de texto 301"/>
                                  <wps:cNvSpPr txBox="1"/>
                                  <wps:spPr>
                                    <a:xfrm>
                                      <a:off x="1849086" y="3199939"/>
                                      <a:ext cx="1040974" cy="252945"/>
                                    </a:xfrm>
                                    <a:prstGeom prst="rect">
                                      <a:avLst/>
                                    </a:prstGeom>
                                    <a:noFill/>
                                    <a:ln w="6350">
                                      <a:noFill/>
                                    </a:ln>
                                  </wps:spPr>
                                  <wps:txbx>
                                    <w:txbxContent>
                                      <w:p w14:paraId="2B3051AB" w14:textId="01354519" w:rsidR="007C5BC6" w:rsidRDefault="007C5BC6" w:rsidP="00764E7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3" name="Caixa de texto 303"/>
                                <wps:cNvSpPr txBox="1"/>
                                <wps:spPr>
                                  <a:xfrm>
                                    <a:off x="0" y="3510915"/>
                                    <a:ext cx="5477510" cy="389890"/>
                                  </a:xfrm>
                                  <a:prstGeom prst="rect">
                                    <a:avLst/>
                                  </a:prstGeom>
                                  <a:solidFill>
                                    <a:prstClr val="white"/>
                                  </a:solidFill>
                                  <a:ln>
                                    <a:noFill/>
                                  </a:ln>
                                </wps:spPr>
                                <wps:txbx>
                                  <w:txbxContent>
                                    <w:p w14:paraId="60C6AA04" w14:textId="228A9C47" w:rsidR="007C5BC6" w:rsidRPr="00C53444" w:rsidRDefault="007C5BC6" w:rsidP="00605C9F">
                                      <w:pPr>
                                        <w:pStyle w:val="Legenda"/>
                                        <w:rPr>
                                          <w:noProof/>
                                          <w:sz w:val="20"/>
                                          <w:szCs w:val="24"/>
                                        </w:rPr>
                                      </w:pPr>
                                      <w:bookmarkStart w:id="25" w:name="_Ref76313593"/>
                                      <w:bookmarkStart w:id="26" w:name="_Toc76505272"/>
                                      <w:r>
                                        <w:t xml:space="preserve">Figura </w:t>
                                      </w:r>
                                      <w:r>
                                        <w:fldChar w:fldCharType="begin"/>
                                      </w:r>
                                      <w:r>
                                        <w:instrText>SEQ Figura \* ARABIC</w:instrText>
                                      </w:r>
                                      <w:r>
                                        <w:fldChar w:fldCharType="separate"/>
                                      </w:r>
                                      <w:r>
                                        <w:rPr>
                                          <w:noProof/>
                                        </w:rPr>
                                        <w:t>6</w:t>
                                      </w:r>
                                      <w:r>
                                        <w:fldChar w:fldCharType="end"/>
                                      </w:r>
                                      <w:bookmarkEnd w:id="25"/>
                                      <w:r>
                                        <w:t xml:space="preserve"> </w:t>
                                      </w:r>
                                      <w:r w:rsidR="00C228AC" w:rsidRPr="00C228AC">
                                        <w:t>–</w:t>
                                      </w:r>
                                      <w:r>
                                        <w:t xml:space="preserve"> Tipos de acoplamento da cadeira de rodas manual ao Robô. (a) Acoplamento reboque; (b) Acoplamento por baixo; (c) Acoplamento de empurra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67" name="Fluxograma: Convolução 267"/>
                              <wps:cNvSpPr/>
                              <wps:spPr>
                                <a:xfrm>
                                  <a:off x="3499813" y="631554"/>
                                  <a:ext cx="629337" cy="629211"/>
                                </a:xfrm>
                                <a:prstGeom prst="flowChartSummingJunc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Fluxograma: Ou 268"/>
                            <wps:cNvSpPr/>
                            <wps:spPr>
                              <a:xfrm>
                                <a:off x="3501851" y="628022"/>
                                <a:ext cx="630555" cy="631825"/>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9" name="Fluxograma: Ou 289"/>
                          <wps:cNvSpPr/>
                          <wps:spPr>
                            <a:xfrm>
                              <a:off x="2534970" y="2448962"/>
                              <a:ext cx="630473" cy="631848"/>
                            </a:xfrm>
                            <a:prstGeom prst="flowChar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88" name="Fluxograma: Convolução 288"/>
                        <wps:cNvSpPr/>
                        <wps:spPr>
                          <a:xfrm>
                            <a:off x="2537063" y="2457780"/>
                            <a:ext cx="629139" cy="629211"/>
                          </a:xfrm>
                          <a:prstGeom prst="flowChartSummingJunct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09A0F9" id="Agrupar 309" o:spid="_x0000_s1052" style="position:absolute;left:0;text-align:left;margin-left:2.75pt;margin-top:16.5pt;width:431.3pt;height:307.15pt;z-index:251658247" coordsize="54775,390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">
                <v:group id="Agrupar 307" o:spid="_x0000_s1053" style="position:absolute;width:54775;height:39008" coordsize="54775,3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">
                  <v:group id="Agrupar 306" o:spid="_x0000_s1054" style="position:absolute;width:54775;height:39008" coordsize="54775,3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">
                    <v:group id="Agrupar 305" o:spid="_x0000_s1055" style="position:absolute;width:54775;height:39008" coordsize="54775,3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group id="Agrupar 304" o:spid="_x0000_s1056" style="position:absolute;width:54775;height:39008" coordsize="54775,39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">
                        <v:group id="Agrupar 302" o:spid="_x0000_s1057" style="position:absolute;left:6124;width:42475;height:34524" coordsize="42479,34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group id="Agrupar 297" o:spid="_x0000_s1058" style="position:absolute;width:23463;height:12490" coordsize="23463,12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group id="Agrupar 55" o:spid="_x0000_s1059" style="position:absolute;left:8667;top:6762;width:14796;height:5728" coordsize="14795,5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tângulo 41" o:spid="_x0000_s1060" style="position:absolute;left:7543;top:1943;width:6674;height:2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" fillcolor="#bfbfbf [2412]" strokecolor="#bfbfbf [2412]" strokeweight="1pt"/>
                              <v:oval id="Oval 43" o:spid="_x0000_s1061" style="position:absolute;left:7543;top:3581;width:2147;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" fillcolor="white [3212]" strokecolor="black [3213]" strokeweight="1pt">
                                <v:stroke joinstyle="miter"/>
                              </v:oval>
                              <v:oval id="Oval 44" o:spid="_x0000_s1062" style="position:absolute;left:12649;top:3581;width:214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" fillcolor="white [3212]" strokecolor="black [3213]" strokeweight="1pt">
                                <v:stroke joinstyle="miter"/>
                              </v:oval>
                              <v:rect id="Retângulo 52" o:spid="_x0000_s1063" style="position:absolute;left:13754;top:990;width:457;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" fillcolor="#bfbfbf [2412]" strokecolor="#bfbfbf [2412]" strokeweight="1pt"/>
                              <v:rect id="Retângulo 53" o:spid="_x0000_s1064" style="position:absolute;left:7543;width:247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" fillcolor="#bfbfbf [2412]" strokecolor="#bfbfbf [2412]" strokeweight="1pt"/>
                              <v:line id="Conexão reta 54" o:spid="_x0000_s1065" style="position:absolute;flip:x;visibility:visible;mso-wrap-style:square" from="0,990" to="7543,10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" strokecolor="red" strokeweight="1.5pt">
                                <v:stroke joinstyle="miter"/>
                              </v:line>
                            </v:group>
                            <v:group id="Agrupar 256" o:spid="_x0000_s1066" style="position:absolute;width:13616;height:12450" coordsize="13616,1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group id="Agrupar 56" o:spid="_x0000_s1067" style="position:absolute;left:1873;width:11743;height:12450" coordorigin="1181" coordsize="11750,1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tângulo 45" o:spid="_x0000_s1068" style="position:absolute;left:2475;top:6018;width:5566;height:3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" fillcolor="#a5a5a5 [2092]" strokecolor="#a5a5a5 [2092]" strokeweight="1pt"/>
                                <v:rect id="Retângulo 46" o:spid="_x0000_s1069" style="position:absolute;left:3276;top:5295;width:5563;height: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" fillcolor="black [3200]" strokecolor="black [3213]" strokeweight="1pt"/>
                                <v:rect id="Retângulo 47" o:spid="_x0000_s1070" style="position:absolute;left:104;top:2847;width:5563;height:80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" fillcolor="#a5a5a5 [2092]" strokecolor="#a5a5a5 [2092]" strokeweight="1pt"/>
                                <v:rect id="Retângulo 49" o:spid="_x0000_s1071" style="position:absolute;left:7803;top:8496;width:214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" fillcolor="#a5a5a5 [2092]" strokecolor="#a5a5a5 [2092]" strokeweight="1pt"/>
                                <v:rect id="Retângulo 50" o:spid="_x0000_s1072" style="position:absolute;left:8838;top:10012;width:3831;height:458;rotation:37982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" fillcolor="#a5a5a5 [2092]" strokecolor="#a5a5a5 [2092]" strokeweight="1pt"/>
                                <v:rect id="Retângulo 48" o:spid="_x0000_s1073" style="position:absolute;left:1181;width:2140;height: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" fillcolor="black [3200]" strokecolor="black [3213]" strokeweight="1pt"/>
                                <v:oval id="Oval 51" o:spid="_x0000_s1074" style="position:absolute;left:9944;top:9467;width:2987;height:2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" fillcolor="white [3212]" strokecolor="black [3213]" strokeweight="1pt">
                                  <v:stroke joinstyle="miter"/>
                                </v:oval>
                              </v:group>
                              <v:group id="Agrupar 252" o:spid="_x0000_s1075" style="position:absolute;top:6119;width:6341;height:6330" coordorigin=",23" coordsize="6341,63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uxograma: Convolução 250" o:spid="_x0000_s1076" type="#_x0000_t123" style="position:absolute;left:46;top:23;width:6295;height:62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" filled="f" strokecolor="black [3213]" strokeweight="1pt">
                                  <v:stroke joinstyle="miter"/>
                                </v:shape>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Fluxograma: Ou 251" o:spid="_x0000_s1077" type="#_x0000_t124" style="position:absolute;top:31;width:6308;height:6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" filled="f" strokecolor="black [3213]" strokeweight="1pt">
                                  <v:stroke joinstyle="miter"/>
                                </v:shape>
                              </v:group>
                            </v:group>
                          </v:group>
                          <v:group id="Agrupar 276" o:spid="_x0000_s1078" style="position:absolute;left:30737;top:136;width:11742;height:12446" coordorigin="1873" coordsize="11743,1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rWy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8pvB7JhwBuf4BAAD//wMAUEsBAi0AFAAGAAgAAAAhANvh9svuAAAAhQEAABMAAAAAAAAA&#10;AAAAAAAAAAAAAFtDb250ZW50X1R5cGVzXS54bWxQSwECLQAUAAYACAAAACEAWvQsW78AAAAVAQAA&#10;CwAAAAAAAAAAAAAAAAAfAQAAX3JlbHMvLnJlbHNQSwECLQAUAAYACAAAACEAKEK1ssYAAADcAAAA&#10;DwAAAAAAAAAAAAAAAAAHAgAAZHJzL2Rvd25yZXYueG1sUEsFBgAAAAADAAMAtwAAAPoCAAAAAA==&#10;">
                            <v:group id="Agrupar 258" o:spid="_x0000_s1079" style="position:absolute;left:1873;width:11743;height:12450" coordorigin="1181" coordsize="11750,1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ect id="Retângulo 259" o:spid="_x0000_s1080" style="position:absolute;left:2475;top:6018;width:5566;height:3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" fillcolor="#a5a5a5 [2092]" strokecolor="#a5a5a5 [2092]" strokeweight="1pt"/>
                              <v:rect id="Retângulo 260" o:spid="_x0000_s1081" style="position:absolute;left:3276;top:5295;width:5563;height: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" fillcolor="black [3200]" strokecolor="black [3213]" strokeweight="1pt"/>
                              <v:rect id="Retângulo 261" o:spid="_x0000_s1082" style="position:absolute;left:104;top:2847;width:5563;height:80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" fillcolor="#a5a5a5 [2092]" strokecolor="#a5a5a5 [2092]" strokeweight="1pt"/>
                              <v:rect id="Retângulo 262" o:spid="_x0000_s1083" style="position:absolute;left:7803;top:8496;width:214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" fillcolor="#a5a5a5 [2092]" strokecolor="#a5a5a5 [2092]" strokeweight="1pt"/>
                              <v:rect id="Retângulo 263" o:spid="_x0000_s1084" style="position:absolute;left:8838;top:10012;width:3831;height:458;rotation:37982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" fillcolor="#a5a5a5 [2092]" strokecolor="#a5a5a5 [2092]" strokeweight="1pt"/>
                              <v:rect id="Retângulo 264" o:spid="_x0000_s1085" style="position:absolute;left:1181;width:2140;height: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" fillcolor="black [3200]" strokecolor="black [3213]" strokeweight="1pt"/>
                              <v:oval id="Oval 265" o:spid="_x0000_s1086" style="position:absolute;left:9944;top:9467;width:2987;height:2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" fillcolor="white [3212]" strokecolor="black [3213]" strokeweight="1pt">
                                <v:stroke joinstyle="miter"/>
                              </v:oval>
                            </v:group>
                            <v:group id="Agrupar 275" o:spid="_x0000_s1087" style="position:absolute;left:2952;top:8636;width:7258;height:3797" coordsize="7258,3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">
                              <v:rect id="Retângulo 270" o:spid="_x0000_s1088" style="position:absolute;top:1016;width:6673;height:16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" fillcolor="#bfbfbf [2412]" strokecolor="#bfbfbf [2412]" strokeweight="1pt"/>
                              <v:oval id="Oval 271" o:spid="_x0000_s1089" style="position:absolute;top:1651;width:214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" fillcolor="white [3212]" strokecolor="black [3213]" strokeweight="1pt">
                                <v:stroke joinstyle="miter"/>
                              </v:oval>
                              <v:oval id="Oval 272" o:spid="_x0000_s1090" style="position:absolute;left:5111;top:1651;width:2147;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" fillcolor="white [3212]" strokecolor="black [3213]" strokeweight="1pt">
                                <v:stroke joinstyle="miter"/>
                              </v:oval>
                              <v:rect id="Retângulo 273" o:spid="_x0000_s1091" style="position:absolute;left:6223;width:457;height: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" fillcolor="#bfbfbf [2412]" strokecolor="#bfbfbf [2412]" strokeweight="1pt"/>
                              <v:line id="Conexão reta 274" o:spid="_x0000_s1092" style="position:absolute;flip:y;visibility:visible;mso-wrap-style:square" from="4540,505" to="4540,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" strokecolor="red" strokeweight="1.5pt">
                                <v:stroke joinstyle="miter"/>
                              </v:line>
                            </v:group>
                          </v:group>
                          <v:group id="Agrupar 298" o:spid="_x0000_s1093" style="position:absolute;left:14944;top:18356;width:17913;height:12446" coordsize="17913,12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">
                            <v:group id="Agrupar 277" o:spid="_x0000_s1094" style="position:absolute;width:17913;height:12446" coordorigin="-4305" coordsize="17921,12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">
                              <v:group id="Agrupar 279" o:spid="_x0000_s1095" style="position:absolute;left:1873;width:11743;height:12450" coordorigin="1181" coordsize="11750,1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rect id="Retângulo 280" o:spid="_x0000_s1096" style="position:absolute;left:2475;top:6018;width:5566;height:3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" fillcolor="#a5a5a5 [2092]" strokecolor="#a5a5a5 [2092]" strokeweight="1pt"/>
                                <v:rect id="Retângulo 281" o:spid="_x0000_s1097" style="position:absolute;left:3276;top:5295;width:5563;height: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" fillcolor="black [3200]" strokecolor="black [3213]" strokeweight="1pt"/>
                                <v:rect id="Retângulo 282" o:spid="_x0000_s1098" style="position:absolute;left:104;top:2847;width:5563;height:80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" fillcolor="#a5a5a5 [2092]" strokecolor="#a5a5a5 [2092]" strokeweight="1pt"/>
                                <v:rect id="Retângulo 283" o:spid="_x0000_s1099" style="position:absolute;left:7803;top:8496;width:2141;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" fillcolor="#a5a5a5 [2092]" strokecolor="#a5a5a5 [2092]" strokeweight="1pt"/>
                                <v:rect id="Retângulo 284" o:spid="_x0000_s1100" style="position:absolute;left:8838;top:10012;width:3831;height:458;rotation:37982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" fillcolor="#a5a5a5 [2092]" strokecolor="#a5a5a5 [2092]" strokeweight="1pt"/>
                                <v:rect id="Retângulo 285" o:spid="_x0000_s1101" style="position:absolute;left:1181;width:2140;height: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" fillcolor="black [3200]" strokecolor="black [3213]" strokeweight="1pt"/>
                                <v:oval id="Oval 286" o:spid="_x0000_s1102" style="position:absolute;left:9944;top:9467;width:2987;height:29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" fillcolor="white [3212]" strokecolor="black [3213]" strokeweight="1pt">
                                  <v:stroke joinstyle="miter"/>
                                </v:oval>
                              </v:group>
                              <v:group id="Agrupar 290" o:spid="_x0000_s1103" style="position:absolute;left:-4305;top:8766;width:7472;height:3636" coordorigin="-7258,130" coordsize="7472,3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rect id="Retângulo 294" o:spid="_x0000_s1104" style="position:absolute;left:-457;top:985;width:457;height: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" fillcolor="#bfbfbf [2412]" strokecolor="#bfbfbf [2412]" strokeweight="1pt"/>
                                <v:rect id="Retângulo 291" o:spid="_x0000_s1105" style="position:absolute;left:-7258;top:985;width:6674;height:1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" fillcolor="#bfbfbf [2412]" strokecolor="#bfbfbf [2412]" strokeweight="1pt"/>
                                <v:oval id="Oval 293" o:spid="_x0000_s1106" style="position:absolute;left:-2146;top:1620;width:2146;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" fillcolor="white [3212]" strokecolor="black [3213]" strokeweight="1pt">
                                  <v:stroke joinstyle="miter"/>
                                </v:oval>
                                <v:oval id="Oval 292" o:spid="_x0000_s1107" style="position:absolute;left:-7258;top:1620;width:2147;height:2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" fillcolor="white [3212]" strokecolor="black [3213]" strokeweight="1pt">
                                  <v:stroke joinstyle="miter"/>
                                </v:oval>
                                <v:line id="Conexão reta 295" o:spid="_x0000_s1108" style="position:absolute;flip:y;visibility:visible;mso-wrap-style:square" from="-2952,130" to="214,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" strokecolor="red" strokeweight="1.5pt">
                                  <v:stroke joinstyle="miter"/>
                                </v:line>
                              </v:group>
                            </v:group>
                            <v:rect id="Retângulo 296" o:spid="_x0000_s1109" style="position:absolute;left:1776;top:8190;width:2477;height:1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" fillcolor="#bfbfbf [2412]" strokecolor="#bfbfbf [2412]" strokeweight="1pt"/>
                          </v:group>
                          <v:shape id="Caixa de texto 299" o:spid="_x0000_s1110" type="#_x0000_t202" style="position:absolute;left:6550;top:13443;width:1040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" filled="f" stroked="f" strokeweight=".5pt">
                            <v:textbox>
                              <w:txbxContent>
                                <w:p w14:paraId="4D9EE66F" w14:textId="3901CC53" w:rsidR="007C5BC6" w:rsidRDefault="007C5BC6" w:rsidP="00764E76">
                                  <w:pPr>
                                    <w:jc w:val="center"/>
                                  </w:pPr>
                                  <w:r>
                                    <w:t>(a)</w:t>
                                  </w:r>
                                </w:p>
                              </w:txbxContent>
                            </v:textbox>
                          </v:shape>
                          <v:shape id="Caixa de texto 300" o:spid="_x0000_s1111" type="#_x0000_t202" style="position:absolute;left:29956;top:13374;width:10408;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" filled="f" stroked="f" strokeweight=".5pt">
                            <v:textbox>
                              <w:txbxContent>
                                <w:p w14:paraId="65EFD7C0" w14:textId="09E1EB8D" w:rsidR="007C5BC6" w:rsidRDefault="007C5BC6" w:rsidP="00764E76">
                                  <w:pPr>
                                    <w:jc w:val="center"/>
                                  </w:pPr>
                                  <w:r>
                                    <w:t>(b)</w:t>
                                  </w:r>
                                </w:p>
                              </w:txbxContent>
                            </v:textbox>
                          </v:shape>
                          <v:shape id="Caixa de texto 301" o:spid="_x0000_s1112" type="#_x0000_t202" style="position:absolute;left:18490;top:31999;width:10410;height:25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" filled="f" stroked="f" strokeweight=".5pt">
                            <v:textbox>
                              <w:txbxContent>
                                <w:p w14:paraId="2B3051AB" w14:textId="01354519" w:rsidR="007C5BC6" w:rsidRDefault="007C5BC6" w:rsidP="00764E76">
                                  <w:pPr>
                                    <w:jc w:val="center"/>
                                  </w:pPr>
                                  <w:r>
                                    <w:t>(c)</w:t>
                                  </w:r>
                                </w:p>
                              </w:txbxContent>
                            </v:textbox>
                          </v:shape>
                        </v:group>
                        <v:shape id="Caixa de texto 303" o:spid="_x0000_s1113" type="#_x0000_t202" style="position:absolute;top:35109;width:5477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" stroked="f">
                          <v:textbox style="mso-fit-shape-to-text:t" inset="0,0,0,0">
                            <w:txbxContent>
                              <w:p w14:paraId="60C6AA04" w14:textId="228A9C47" w:rsidR="007C5BC6" w:rsidRPr="00C53444" w:rsidRDefault="007C5BC6" w:rsidP="00605C9F">
                                <w:pPr>
                                  <w:pStyle w:val="Legenda"/>
                                  <w:rPr>
                                    <w:noProof/>
                                    <w:sz w:val="20"/>
                                    <w:szCs w:val="24"/>
                                  </w:rPr>
                                </w:pPr>
                                <w:bookmarkStart w:id="36" w:name="_Ref76313593"/>
                                <w:bookmarkStart w:id="37" w:name="_Toc76505272"/>
                                <w:r>
                                  <w:t xml:space="preserve">Figura </w:t>
                                </w:r>
                                <w:r>
                                  <w:fldChar w:fldCharType="begin"/>
                                </w:r>
                                <w:r>
                                  <w:instrText>SEQ Figura \* ARABIC</w:instrText>
                                </w:r>
                                <w:r>
                                  <w:fldChar w:fldCharType="separate"/>
                                </w:r>
                                <w:r>
                                  <w:rPr>
                                    <w:noProof/>
                                  </w:rPr>
                                  <w:t>6</w:t>
                                </w:r>
                                <w:r>
                                  <w:fldChar w:fldCharType="end"/>
                                </w:r>
                                <w:bookmarkEnd w:id="36"/>
                                <w:r>
                                  <w:t xml:space="preserve"> </w:t>
                                </w:r>
                                <w:r w:rsidR="00C228AC" w:rsidRPr="00C228AC">
                                  <w:t>–</w:t>
                                </w:r>
                                <w:r>
                                  <w:t xml:space="preserve"> Tipos de acoplamento da cadeira de rodas manual ao Robô. (a) Acoplamento reboque; (b) Acoplamento por baixo; (c) Acoplamento de empurrar.</w:t>
                                </w:r>
                                <w:bookmarkEnd w:id="37"/>
                              </w:p>
                            </w:txbxContent>
                          </v:textbox>
                        </v:shape>
                      </v:group>
                      <v:shape id="Fluxograma: Convolução 267" o:spid="_x0000_s1114" type="#_x0000_t123" style="position:absolute;left:34998;top:6315;width:6293;height:6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" filled="f" strokecolor="black [3213]" strokeweight="1pt">
                        <v:stroke joinstyle="miter"/>
                      </v:shape>
                    </v:group>
                    <v:shape id="Fluxograma: Ou 268" o:spid="_x0000_s1115" type="#_x0000_t124" style="position:absolute;left:35018;top:6280;width:6306;height:6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" filled="f" strokecolor="black [3213]" strokeweight="1pt">
                      <v:stroke joinstyle="miter"/>
                    </v:shape>
                  </v:group>
                  <v:shape id="Fluxograma: Ou 289" o:spid="_x0000_s1116" type="#_x0000_t124" style="position:absolute;left:25349;top:24489;width:6305;height:6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" filled="f" strokecolor="black [3213]" strokeweight="1pt">
                    <v:stroke joinstyle="miter"/>
                  </v:shape>
                </v:group>
                <v:shape id="Fluxograma: Convolução 288" o:spid="_x0000_s1117" type="#_x0000_t123" style="position:absolute;left:25370;top:24577;width:6292;height:6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" filled="f" strokecolor="black [3213]" strokeweight="1pt">
                  <v:stroke joinstyle="miter"/>
                </v:shape>
                <w10:wrap type="topAndBottom"/>
              </v:group>
            </w:pict>
          </mc:Fallback>
        </mc:AlternateContent>
      </w:r>
    </w:p>
    <w:p w14:paraId="531BE4A9" w14:textId="7240AF58" w:rsidR="00605C9F" w:rsidRDefault="00562D63" w:rsidP="00642228">
      <w:r>
        <w:t>A abordagem que apresenta maior facilidade de construção e implementação é a segunda abordagem, contudo as restantes também serão avaliadas.</w:t>
      </w:r>
    </w:p>
    <w:p w14:paraId="3FB9EFA1" w14:textId="52517666" w:rsidR="00216999" w:rsidRPr="008F5F49" w:rsidRDefault="00562D63" w:rsidP="00444AA1">
      <w:pPr>
        <w:spacing w:line="360" w:lineRule="auto"/>
      </w:pPr>
      <w:r>
        <w:lastRenderedPageBreak/>
        <w:t>Em q</w:t>
      </w:r>
      <w:r w:rsidR="00216999">
        <w:t xml:space="preserve">ualquer uma das abordagens </w:t>
      </w:r>
      <w:r w:rsidR="00444AA1">
        <w:t xml:space="preserve">de acoplamento </w:t>
      </w:r>
      <w:r w:rsidR="00216999">
        <w:t>irá ser utilizado um módulo de câmara e um microcontrolador</w:t>
      </w:r>
      <w:r w:rsidR="00EB668D">
        <w:t>, ESP32 ou STM32F4</w:t>
      </w:r>
      <w:r w:rsidR="00BF2CD6">
        <w:t xml:space="preserve"> ou </w:t>
      </w:r>
      <w:r w:rsidR="000829B6">
        <w:t>outro microcontrolador equivalente</w:t>
      </w:r>
      <w:r w:rsidR="00216999">
        <w:t>. A principal função do conjunto é descobrir os pontos de engate da cadeira de rodas manual e movimentar a garra para fixar à cadeira.</w:t>
      </w:r>
      <w:r w:rsidR="00605C9F">
        <w:t xml:space="preserve"> Para que o </w:t>
      </w:r>
      <w:r w:rsidR="00605C9F" w:rsidRPr="008F5F49">
        <w:t xml:space="preserve">encaixe seja rápido, seguro e eficaz </w:t>
      </w:r>
      <w:r w:rsidR="00FF3809" w:rsidRPr="008F5F49">
        <w:t>poderá vir a ser necessário</w:t>
      </w:r>
      <w:r w:rsidR="00605C9F" w:rsidRPr="008F5F49">
        <w:t xml:space="preserve"> </w:t>
      </w:r>
      <w:r w:rsidR="00FF3809" w:rsidRPr="008F5F49">
        <w:t>a</w:t>
      </w:r>
      <w:r w:rsidR="00605C9F" w:rsidRPr="008F5F49">
        <w:t xml:space="preserve"> implement</w:t>
      </w:r>
      <w:r w:rsidR="00FD4703" w:rsidRPr="008F5F49">
        <w:t>ação de</w:t>
      </w:r>
      <w:r w:rsidR="00605C9F" w:rsidRPr="008F5F49">
        <w:t xml:space="preserve"> um algoritmo de deep learming</w:t>
      </w:r>
      <w:r w:rsidRPr="008F5F49">
        <w:t xml:space="preserve"> de classificação </w:t>
      </w:r>
      <w:r w:rsidR="008648E7" w:rsidRPr="008F5F49">
        <w:t xml:space="preserve">ou deteção </w:t>
      </w:r>
      <w:r w:rsidRPr="008F5F49">
        <w:t>de objeto</w:t>
      </w:r>
      <w:r w:rsidR="00FD4703" w:rsidRPr="008F5F49">
        <w:t>s</w:t>
      </w:r>
      <w:r w:rsidR="008648E7" w:rsidRPr="008F5F49">
        <w:t xml:space="preserve"> </w:t>
      </w:r>
      <w:r w:rsidR="00444AA1" w:rsidRPr="008F5F49">
        <w:t xml:space="preserve">A implementação do algoritmo é para permitir que o sistema seja adaptativo aos diferentes pontos de </w:t>
      </w:r>
      <w:r w:rsidR="00605C9F" w:rsidRPr="008F5F49">
        <w:t xml:space="preserve">engates </w:t>
      </w:r>
      <w:r w:rsidR="00444AA1" w:rsidRPr="008F5F49">
        <w:t xml:space="preserve">que as </w:t>
      </w:r>
      <w:r w:rsidR="00605C9F" w:rsidRPr="008F5F49">
        <w:t xml:space="preserve">cadeiras de rodas </w:t>
      </w:r>
      <w:r w:rsidR="00444AA1" w:rsidRPr="008F5F49">
        <w:t xml:space="preserve">irão apresentar </w:t>
      </w:r>
      <w:r w:rsidR="00605C9F" w:rsidRPr="008F5F49">
        <w:t xml:space="preserve">uma vez que </w:t>
      </w:r>
      <w:r w:rsidR="00444AA1" w:rsidRPr="008F5F49">
        <w:t xml:space="preserve">estas </w:t>
      </w:r>
      <w:r w:rsidR="00605C9F" w:rsidRPr="008F5F49">
        <w:t>podem ser de diferentes modelos.</w:t>
      </w:r>
    </w:p>
    <w:p w14:paraId="5684EA89" w14:textId="7903703C" w:rsidR="005316B2" w:rsidRPr="008F5F49" w:rsidRDefault="005316B2" w:rsidP="00444AA1">
      <w:pPr>
        <w:spacing w:line="360" w:lineRule="auto"/>
      </w:pPr>
      <w:r w:rsidRPr="008F5F49">
        <w:t>Como</w:t>
      </w:r>
      <w:r w:rsidR="00BD1247" w:rsidRPr="008F5F49">
        <w:t xml:space="preserve"> sistema de</w:t>
      </w:r>
      <w:r w:rsidRPr="008F5F49">
        <w:t xml:space="preserve"> segurança </w:t>
      </w:r>
      <w:r w:rsidR="00665473" w:rsidRPr="008F5F49">
        <w:t xml:space="preserve">do robô </w:t>
      </w:r>
      <w:r w:rsidR="00CC7312" w:rsidRPr="008F5F49">
        <w:t xml:space="preserve">durante o transporte </w:t>
      </w:r>
      <w:r w:rsidR="00504E92" w:rsidRPr="008F5F49">
        <w:t>ser</w:t>
      </w:r>
      <w:r w:rsidR="00EA5350" w:rsidRPr="008F5F49">
        <w:t>á</w:t>
      </w:r>
      <w:r w:rsidR="00504E92" w:rsidRPr="008F5F49">
        <w:t xml:space="preserve"> implementado </w:t>
      </w:r>
      <w:r w:rsidR="00EA5350" w:rsidRPr="008F5F49">
        <w:t xml:space="preserve">um conjunto de </w:t>
      </w:r>
      <w:r w:rsidR="008E2901" w:rsidRPr="008F5F49">
        <w:t>sensore</w:t>
      </w:r>
      <w:r w:rsidR="00EA5350" w:rsidRPr="008F5F49">
        <w:t>s</w:t>
      </w:r>
      <w:r w:rsidR="008E2901" w:rsidRPr="008F5F49">
        <w:t xml:space="preserve"> para monitorizar o paciente</w:t>
      </w:r>
      <w:r w:rsidR="003A4F0B" w:rsidRPr="008F5F49">
        <w:t xml:space="preserve">. O objetivo é o robô poder atuar </w:t>
      </w:r>
      <w:r w:rsidR="00EF4767" w:rsidRPr="008F5F49">
        <w:t>em si</w:t>
      </w:r>
      <w:r w:rsidR="00564BAD" w:rsidRPr="008F5F49">
        <w:t>tuação de emergência</w:t>
      </w:r>
      <w:r w:rsidR="0069150A" w:rsidRPr="008F5F49">
        <w:t xml:space="preserve"> consoante o comportamento do paciente</w:t>
      </w:r>
      <w:r w:rsidR="00C74F41" w:rsidRPr="008F5F49">
        <w:t>.</w:t>
      </w:r>
    </w:p>
    <w:p w14:paraId="4576538B" w14:textId="3954BA68" w:rsidR="00515E1F" w:rsidRDefault="00057D6F" w:rsidP="00444AA1">
      <w:pPr>
        <w:spacing w:line="360" w:lineRule="auto"/>
      </w:pPr>
      <w:r w:rsidRPr="008F5F49">
        <w:t>Por fim será desenvolvida uma interface que poderá ser uma aplicação android ou website. A vantagem do website é que permite através de qualquer dispositivo aceder ao robô. Apenas enfermeiros e médicos terão permissão para</w:t>
      </w:r>
      <w:r>
        <w:t xml:space="preserve"> pedir ao robô AMR transportar doentes. A interface irá permitir a comunicação com o sistema de gestão de informação da instituição de saúde</w:t>
      </w:r>
      <w:r w:rsidR="00A6120F">
        <w:t xml:space="preserve"> para saber o utente que transporta, </w:t>
      </w:r>
      <w:r w:rsidR="00444AA1">
        <w:t xml:space="preserve">quem </w:t>
      </w:r>
      <w:r w:rsidR="00A6120F">
        <w:t>pediu o transporte, entre outras informações. Uma vez que o destino do paciente pode ser num piso diferente do piso de partida é importante a comunicação com os elevadores</w:t>
      </w:r>
      <w:r w:rsidR="00381A2D">
        <w:t xml:space="preserve"> </w:t>
      </w:r>
      <w:r w:rsidR="00A6120F">
        <w:t>para que o robô transport</w:t>
      </w:r>
      <w:r w:rsidR="00381A2D">
        <w:t>e</w:t>
      </w:r>
      <w:r w:rsidR="00A6120F">
        <w:t xml:space="preserve"> o doente. </w:t>
      </w:r>
      <w:r w:rsidR="00293D2A">
        <w:t>Como os elevadores não dispõem de muito espaço,</w:t>
      </w:r>
      <w:r w:rsidR="00293D2A" w:rsidRPr="00293D2A">
        <w:t xml:space="preserve"> </w:t>
      </w:r>
      <w:r w:rsidR="00293D2A">
        <w:t>os movimentos do robô dentro do elevador estão muito reduzidos, portanto o</w:t>
      </w:r>
      <w:r w:rsidR="00381A2D">
        <w:t xml:space="preserve"> formato do acoplamento do robô à cadeira de roda manual será </w:t>
      </w:r>
      <w:r w:rsidR="00293D2A">
        <w:t>influenciado</w:t>
      </w:r>
      <w:r w:rsidR="00381A2D">
        <w:t xml:space="preserve">. </w:t>
      </w:r>
      <w:r w:rsidR="00293D2A">
        <w:t>O</w:t>
      </w:r>
      <w:r w:rsidR="00381A2D">
        <w:t xml:space="preserve">s elevadores são sistemas complexos a nível de segurança, </w:t>
      </w:r>
      <w:r w:rsidR="00293D2A">
        <w:t xml:space="preserve">daí </w:t>
      </w:r>
      <w:r w:rsidR="00381A2D">
        <w:t xml:space="preserve">a integração com o robô </w:t>
      </w:r>
      <w:r w:rsidR="00293D2A">
        <w:t>ser</w:t>
      </w:r>
      <w:r w:rsidR="00381A2D">
        <w:t xml:space="preserve"> feita, caso o permita, pela empresa </w:t>
      </w:r>
      <w:r w:rsidR="00293D2A">
        <w:t xml:space="preserve">responsável pelos elevadores </w:t>
      </w:r>
      <w:r w:rsidR="00381A2D">
        <w:t>da instituição de saúde.</w:t>
      </w:r>
      <w:r w:rsidR="00293D2A">
        <w:t xml:space="preserve"> Também será estudado o facto de existir um robô transportador por </w:t>
      </w:r>
      <w:r w:rsidR="00444AA1">
        <w:t xml:space="preserve">cada </w:t>
      </w:r>
      <w:r w:rsidR="00293D2A">
        <w:t>piso do edifício e perceber se</w:t>
      </w:r>
      <w:r w:rsidR="00444AA1">
        <w:t xml:space="preserve"> acrescenta</w:t>
      </w:r>
      <w:r w:rsidR="00293D2A">
        <w:t xml:space="preserve"> vanta</w:t>
      </w:r>
      <w:r w:rsidR="00444AA1">
        <w:t>gens</w:t>
      </w:r>
      <w:r w:rsidR="009D0CBD">
        <w:t xml:space="preserve"> na gestão</w:t>
      </w:r>
      <w:r w:rsidR="00293D2A">
        <w:t>.</w:t>
      </w:r>
    </w:p>
    <w:p w14:paraId="42169D02" w14:textId="1B99D68D" w:rsidR="00E35D09" w:rsidRDefault="00E35D09" w:rsidP="00444AA1">
      <w:pPr>
        <w:spacing w:line="360" w:lineRule="auto"/>
      </w:pPr>
      <w:r>
        <w:t>A integração com o sistema de gestão de informação da instituição será um processo complexo uma vez que requer a parceria com a empresa. Caso não seja possível será simulado.</w:t>
      </w:r>
    </w:p>
    <w:p w14:paraId="0484D0ED" w14:textId="48B6B139" w:rsidR="00605C9F" w:rsidRDefault="00AE43F5" w:rsidP="00444AA1">
      <w:pPr>
        <w:spacing w:line="360" w:lineRule="auto"/>
      </w:pPr>
      <w:r>
        <w:t xml:space="preserve">A </w:t>
      </w:r>
      <w:r w:rsidR="00EB109D">
        <w:fldChar w:fldCharType="begin"/>
      </w:r>
      <w:r w:rsidR="00EB109D">
        <w:instrText xml:space="preserve"> REF _Ref76393160 \h </w:instrText>
      </w:r>
      <w:r w:rsidR="00444AA1">
        <w:instrText xml:space="preserve"> \* MERGEFORMAT </w:instrText>
      </w:r>
      <w:r w:rsidR="00EB109D">
        <w:fldChar w:fldCharType="separate"/>
      </w:r>
      <w:r w:rsidR="00EB109D">
        <w:t xml:space="preserve">Figura </w:t>
      </w:r>
      <w:r w:rsidR="00EB109D">
        <w:rPr>
          <w:noProof/>
        </w:rPr>
        <w:t>7</w:t>
      </w:r>
      <w:r w:rsidR="00EB109D">
        <w:fldChar w:fldCharType="end"/>
      </w:r>
      <w:r w:rsidR="00EB109D">
        <w:t xml:space="preserve"> </w:t>
      </w:r>
      <w:r>
        <w:t>ilustra o diagrama geral do projeto.</w:t>
      </w:r>
    </w:p>
    <w:p w14:paraId="4ED5717E" w14:textId="76C6C632" w:rsidR="00AE43F5" w:rsidRDefault="00A77131" w:rsidP="00642228">
      <w:r>
        <w:rPr>
          <w:noProof/>
        </w:rPr>
        <mc:AlternateContent>
          <mc:Choice Requires="wpg">
            <w:drawing>
              <wp:anchor distT="0" distB="0" distL="114300" distR="114300" simplePos="0" relativeHeight="251658252" behindDoc="0" locked="0" layoutInCell="1" allowOverlap="1" wp14:anchorId="42AE74C2" wp14:editId="54C15AB6">
                <wp:simplePos x="0" y="0"/>
                <wp:positionH relativeFrom="margin">
                  <wp:align>center</wp:align>
                </wp:positionH>
                <wp:positionV relativeFrom="paragraph">
                  <wp:posOffset>94331</wp:posOffset>
                </wp:positionV>
                <wp:extent cx="5685789" cy="3335428"/>
                <wp:effectExtent l="0" t="0" r="0" b="0"/>
                <wp:wrapNone/>
                <wp:docPr id="16" name="Agrupar 16"/>
                <wp:cNvGraphicFramePr/>
                <a:graphic xmlns:a="http://schemas.openxmlformats.org/drawingml/2006/main">
                  <a:graphicData uri="http://schemas.microsoft.com/office/word/2010/wordprocessingGroup">
                    <wpg:wgp>
                      <wpg:cNvGrpSpPr/>
                      <wpg:grpSpPr>
                        <a:xfrm>
                          <a:off x="0" y="0"/>
                          <a:ext cx="5685789" cy="3335428"/>
                          <a:chOff x="0" y="0"/>
                          <a:chExt cx="5685789" cy="3335428"/>
                        </a:xfrm>
                      </wpg:grpSpPr>
                      <wpg:grpSp>
                        <wpg:cNvPr id="222" name="Agrupar 222"/>
                        <wpg:cNvGrpSpPr/>
                        <wpg:grpSpPr>
                          <a:xfrm>
                            <a:off x="0" y="0"/>
                            <a:ext cx="5685789" cy="3335428"/>
                            <a:chOff x="0" y="68245"/>
                            <a:chExt cx="5685789" cy="3335765"/>
                          </a:xfrm>
                        </wpg:grpSpPr>
                        <wpg:grpSp>
                          <wpg:cNvPr id="220" name="Agrupar 220"/>
                          <wpg:cNvGrpSpPr/>
                          <wpg:grpSpPr>
                            <a:xfrm>
                              <a:off x="0" y="68245"/>
                              <a:ext cx="5685789" cy="3335765"/>
                              <a:chOff x="0" y="68245"/>
                              <a:chExt cx="5685902" cy="3335765"/>
                            </a:xfrm>
                          </wpg:grpSpPr>
                          <wpg:grpSp>
                            <wpg:cNvPr id="218" name="Agrupar 218"/>
                            <wpg:cNvGrpSpPr/>
                            <wpg:grpSpPr>
                              <a:xfrm>
                                <a:off x="0" y="68245"/>
                                <a:ext cx="5685902" cy="2913423"/>
                                <a:chOff x="129398" y="68255"/>
                                <a:chExt cx="5686950" cy="2913968"/>
                              </a:xfrm>
                            </wpg:grpSpPr>
                            <wpg:grpSp>
                              <wpg:cNvPr id="216" name="Agrupar 216"/>
                              <wpg:cNvGrpSpPr/>
                              <wpg:grpSpPr>
                                <a:xfrm>
                                  <a:off x="2449856" y="1846004"/>
                                  <a:ext cx="3366492" cy="1136219"/>
                                  <a:chOff x="-46" y="-321023"/>
                                  <a:chExt cx="3366492" cy="1136219"/>
                                </a:xfrm>
                              </wpg:grpSpPr>
                              <wps:wsp>
                                <wps:cNvPr id="211" name="Retângulo: Cantos Arredondados 211"/>
                                <wps:cNvSpPr/>
                                <wps:spPr>
                                  <a:xfrm>
                                    <a:off x="165096" y="-321023"/>
                                    <a:ext cx="3097190" cy="1101120"/>
                                  </a:xfrm>
                                  <a:prstGeom prst="roundRect">
                                    <a:avLst/>
                                  </a:prstGeom>
                                  <a:solidFill>
                                    <a:schemeClr val="bg1"/>
                                  </a:solidFill>
                                  <a:ln w="28575">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2" name="Agrupar 212"/>
                                <wpg:cNvGrpSpPr/>
                                <wpg:grpSpPr>
                                  <a:xfrm>
                                    <a:off x="-46" y="-237767"/>
                                    <a:ext cx="1147020" cy="787195"/>
                                    <a:chOff x="-46" y="-279102"/>
                                    <a:chExt cx="1147020" cy="787195"/>
                                  </a:xfrm>
                                </wpg:grpSpPr>
                                <wps:wsp>
                                  <wps:cNvPr id="194" name="Caixa de Texto 2"/>
                                  <wps:cNvSpPr txBox="1">
                                    <a:spLocks noChangeArrowheads="1"/>
                                  </wps:cNvSpPr>
                                  <wps:spPr bwMode="auto">
                                    <a:xfrm>
                                      <a:off x="-46" y="298869"/>
                                      <a:ext cx="1147020" cy="209224"/>
                                    </a:xfrm>
                                    <a:prstGeom prst="rect">
                                      <a:avLst/>
                                    </a:prstGeom>
                                    <a:noFill/>
                                    <a:ln w="9525">
                                      <a:noFill/>
                                      <a:miter lim="800000"/>
                                      <a:headEnd/>
                                      <a:tailEnd/>
                                    </a:ln>
                                  </wps:spPr>
                                  <wps:txbx>
                                    <w:txbxContent>
                                      <w:p w14:paraId="74BBC526" w14:textId="4ADE4F49" w:rsidR="007C5BC6" w:rsidRPr="00113A14" w:rsidRDefault="007C5BC6" w:rsidP="00113A14">
                                        <w:pPr>
                                          <w:ind w:firstLine="0"/>
                                          <w:jc w:val="center"/>
                                          <w:rPr>
                                            <w:sz w:val="16"/>
                                            <w:szCs w:val="20"/>
                                          </w:rPr>
                                        </w:pPr>
                                        <w:r>
                                          <w:rPr>
                                            <w:sz w:val="16"/>
                                            <w:szCs w:val="20"/>
                                          </w:rPr>
                                          <w:t>Robô AMR</w:t>
                                        </w:r>
                                      </w:p>
                                    </w:txbxContent>
                                  </wps:txbx>
                                  <wps:bodyPr rot="0" vert="horz" wrap="square" lIns="91440" tIns="45720" rIns="91440" bIns="45720" anchor="t" anchorCtr="0">
                                    <a:noAutofit/>
                                  </wps:bodyPr>
                                </wps:wsp>
                                <pic:pic xmlns:pic="http://schemas.openxmlformats.org/drawingml/2006/picture">
                                  <pic:nvPicPr>
                                    <pic:cNvPr id="192" name="Imagem 192"/>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284671" y="-279102"/>
                                      <a:ext cx="583565" cy="568960"/>
                                    </a:xfrm>
                                    <a:prstGeom prst="rect">
                                      <a:avLst/>
                                    </a:prstGeom>
                                  </pic:spPr>
                                </pic:pic>
                              </wpg:grpSp>
                              <wpg:grpSp>
                                <wpg:cNvPr id="213" name="Agrupar 213"/>
                                <wpg:cNvGrpSpPr/>
                                <wpg:grpSpPr>
                                  <a:xfrm>
                                    <a:off x="2138106" y="-245383"/>
                                    <a:ext cx="1228340" cy="1060579"/>
                                    <a:chOff x="-35750" y="-390235"/>
                                    <a:chExt cx="1228340" cy="1060579"/>
                                  </a:xfrm>
                                </wpg:grpSpPr>
                                <wps:wsp>
                                  <wps:cNvPr id="199" name="Caixa de Texto 2"/>
                                  <wps:cNvSpPr txBox="1">
                                    <a:spLocks noChangeArrowheads="1"/>
                                  </wps:cNvSpPr>
                                  <wps:spPr bwMode="auto">
                                    <a:xfrm>
                                      <a:off x="-35750" y="61205"/>
                                      <a:ext cx="1228340" cy="609139"/>
                                    </a:xfrm>
                                    <a:prstGeom prst="rect">
                                      <a:avLst/>
                                    </a:prstGeom>
                                    <a:noFill/>
                                    <a:ln w="9525">
                                      <a:noFill/>
                                      <a:miter lim="800000"/>
                                      <a:headEnd/>
                                      <a:tailEnd/>
                                    </a:ln>
                                  </wps:spPr>
                                  <wps:txbx>
                                    <w:txbxContent>
                                      <w:p w14:paraId="21D4A772" w14:textId="5F86E750" w:rsidR="007C5BC6" w:rsidRPr="00113A14" w:rsidRDefault="007C5BC6" w:rsidP="00113A14">
                                        <w:pPr>
                                          <w:ind w:firstLine="0"/>
                                          <w:jc w:val="center"/>
                                          <w:rPr>
                                            <w:sz w:val="16"/>
                                            <w:szCs w:val="20"/>
                                          </w:rPr>
                                        </w:pPr>
                                        <w:r w:rsidRPr="008F5F49">
                                          <w:rPr>
                                            <w:sz w:val="16"/>
                                            <w:szCs w:val="20"/>
                                          </w:rPr>
                                          <w:t>Cadeira de rodas</w:t>
                                        </w:r>
                                        <w:r w:rsidR="00387EF2" w:rsidRPr="008F5F49">
                                          <w:rPr>
                                            <w:sz w:val="16"/>
                                            <w:szCs w:val="20"/>
                                          </w:rPr>
                                          <w:t xml:space="preserve">+ paciente + sistema de </w:t>
                                        </w:r>
                                        <w:r w:rsidR="007515A9" w:rsidRPr="008F5F49">
                                          <w:rPr>
                                            <w:sz w:val="16"/>
                                            <w:szCs w:val="20"/>
                                          </w:rPr>
                                          <w:t>segurança</w:t>
                                        </w:r>
                                      </w:p>
                                    </w:txbxContent>
                                  </wps:txbx>
                                  <wps:bodyPr rot="0" vert="horz" wrap="square" lIns="91440" tIns="45720" rIns="91440" bIns="45720" anchor="t" anchorCtr="0">
                                    <a:spAutoFit/>
                                  </wps:bodyPr>
                                </wps:wsp>
                                <pic:pic xmlns:pic="http://schemas.openxmlformats.org/drawingml/2006/picture">
                                  <pic:nvPicPr>
                                    <pic:cNvPr id="196" name="Gráfico 196" descr="Pessoa em cadeira de rodas com preenchimento sólido"/>
                                    <pic:cNvPicPr>
                                      <a:picLocks noChangeAspect="1"/>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206134" y="-390235"/>
                                      <a:ext cx="457200" cy="457200"/>
                                    </a:xfrm>
                                    <a:prstGeom prst="rect">
                                      <a:avLst/>
                                    </a:prstGeom>
                                  </pic:spPr>
                                </pic:pic>
                              </wpg:grpSp>
                              <wpg:grpSp>
                                <wpg:cNvPr id="214" name="Agrupar 214"/>
                                <wpg:cNvGrpSpPr/>
                                <wpg:grpSpPr>
                                  <a:xfrm>
                                    <a:off x="836762" y="-47999"/>
                                    <a:ext cx="1574572" cy="491490"/>
                                    <a:chOff x="0" y="-348126"/>
                                    <a:chExt cx="1574572" cy="491490"/>
                                  </a:xfrm>
                                </wpg:grpSpPr>
                                <wps:wsp>
                                  <wps:cNvPr id="198" name="Sinal de Adição 198"/>
                                  <wps:cNvSpPr/>
                                  <wps:spPr>
                                    <a:xfrm>
                                      <a:off x="0" y="-270488"/>
                                      <a:ext cx="340995" cy="340995"/>
                                    </a:xfrm>
                                    <a:prstGeom prst="mathPlus">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Sinal de Adição 203"/>
                                  <wps:cNvSpPr/>
                                  <wps:spPr>
                                    <a:xfrm>
                                      <a:off x="1233577" y="-270488"/>
                                      <a:ext cx="340995" cy="340995"/>
                                    </a:xfrm>
                                    <a:prstGeom prst="mathPlus">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Caixa de Texto 2"/>
                                  <wps:cNvSpPr txBox="1">
                                    <a:spLocks noChangeArrowheads="1"/>
                                  </wps:cNvSpPr>
                                  <wps:spPr bwMode="auto">
                                    <a:xfrm>
                                      <a:off x="345057" y="-348126"/>
                                      <a:ext cx="879475" cy="491490"/>
                                    </a:xfrm>
                                    <a:prstGeom prst="roundRect">
                                      <a:avLst/>
                                    </a:prstGeom>
                                    <a:solidFill>
                                      <a:schemeClr val="bg1">
                                        <a:lumMod val="75000"/>
                                      </a:schemeClr>
                                    </a:solidFill>
                                    <a:ln w="9525">
                                      <a:solidFill>
                                        <a:schemeClr val="bg1">
                                          <a:lumMod val="75000"/>
                                        </a:schemeClr>
                                      </a:solidFill>
                                      <a:miter lim="800000"/>
                                      <a:headEnd/>
                                      <a:tailEnd/>
                                    </a:ln>
                                  </wps:spPr>
                                  <wps:txbx>
                                    <w:txbxContent>
                                      <w:p w14:paraId="251C09E4" w14:textId="5BB3E59B" w:rsidR="007C5BC6" w:rsidRPr="005A0312" w:rsidRDefault="007C5BC6" w:rsidP="005A0312">
                                        <w:pPr>
                                          <w:ind w:firstLine="0"/>
                                          <w:jc w:val="center"/>
                                          <w:rPr>
                                            <w:sz w:val="18"/>
                                            <w:szCs w:val="22"/>
                                          </w:rPr>
                                        </w:pPr>
                                        <w:r w:rsidRPr="005A0312">
                                          <w:rPr>
                                            <w:sz w:val="18"/>
                                            <w:szCs w:val="22"/>
                                          </w:rPr>
                                          <w:t>Sistema de a</w:t>
                                        </w:r>
                                        <w:r>
                                          <w:rPr>
                                            <w:sz w:val="18"/>
                                            <w:szCs w:val="22"/>
                                          </w:rPr>
                                          <w:t>c</w:t>
                                        </w:r>
                                        <w:r w:rsidRPr="005A0312">
                                          <w:rPr>
                                            <w:sz w:val="18"/>
                                            <w:szCs w:val="22"/>
                                          </w:rPr>
                                          <w:t>o</w:t>
                                        </w:r>
                                        <w:r>
                                          <w:rPr>
                                            <w:sz w:val="18"/>
                                            <w:szCs w:val="22"/>
                                          </w:rPr>
                                          <w:t>pl</w:t>
                                        </w:r>
                                        <w:r w:rsidRPr="005A0312">
                                          <w:rPr>
                                            <w:sz w:val="18"/>
                                            <w:szCs w:val="22"/>
                                          </w:rPr>
                                          <w:t>amento</w:t>
                                        </w:r>
                                      </w:p>
                                    </w:txbxContent>
                                  </wps:txbx>
                                  <wps:bodyPr rot="0" vert="horz" wrap="square" lIns="91440" tIns="45720" rIns="91440" bIns="45720" anchor="t" anchorCtr="0">
                                    <a:noAutofit/>
                                  </wps:bodyPr>
                                </wps:wsp>
                              </wpg:grpSp>
                            </wpg:grpSp>
                            <wpg:grpSp>
                              <wpg:cNvPr id="215" name="Agrupar 215"/>
                              <wpg:cNvGrpSpPr/>
                              <wpg:grpSpPr>
                                <a:xfrm>
                                  <a:off x="129398" y="68255"/>
                                  <a:ext cx="3096480" cy="2579398"/>
                                  <a:chOff x="129398" y="68255"/>
                                  <a:chExt cx="3096480" cy="2579398"/>
                                </a:xfrm>
                              </wpg:grpSpPr>
                              <wpg:grpSp>
                                <wpg:cNvPr id="205" name="Agrupar 205"/>
                                <wpg:cNvGrpSpPr/>
                                <wpg:grpSpPr>
                                  <a:xfrm>
                                    <a:off x="129398" y="68255"/>
                                    <a:ext cx="3096480" cy="2579398"/>
                                    <a:chOff x="301154" y="68255"/>
                                    <a:chExt cx="3096480" cy="2579398"/>
                                  </a:xfrm>
                                </wpg:grpSpPr>
                                <wpg:grpSp>
                                  <wpg:cNvPr id="202" name="Agrupar 202"/>
                                  <wpg:cNvGrpSpPr/>
                                  <wpg:grpSpPr>
                                    <a:xfrm>
                                      <a:off x="301154" y="68255"/>
                                      <a:ext cx="3096480" cy="2579398"/>
                                      <a:chOff x="301154" y="68255"/>
                                      <a:chExt cx="3096480" cy="2579398"/>
                                    </a:xfrm>
                                  </wpg:grpSpPr>
                                  <pic:pic xmlns:pic="http://schemas.openxmlformats.org/drawingml/2006/picture">
                                    <pic:nvPicPr>
                                      <pic:cNvPr id="31" name="Gráfico 31" descr="Wi-Fi com preenchimento sólido"/>
                                      <pic:cNvPicPr>
                                        <a:picLocks noChangeAspect="1"/>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a:off x="1716657" y="2133303"/>
                                        <a:ext cx="514350" cy="514350"/>
                                      </a:xfrm>
                                      <a:prstGeom prst="rect">
                                        <a:avLst/>
                                      </a:prstGeom>
                                    </pic:spPr>
                                  </pic:pic>
                                  <pic:pic xmlns:pic="http://schemas.openxmlformats.org/drawingml/2006/picture">
                                    <pic:nvPicPr>
                                      <pic:cNvPr id="29" name="Gráfico 29" descr="Wi-Fi com preenchimento sólido"/>
                                      <pic:cNvPicPr>
                                        <a:picLocks noChangeAspect="1"/>
                                      </pic:cNvPicPr>
                                    </pic:nvPicPr>
                                    <pic:blipFill>
                                      <a:blip r:embed="rId36">
                                        <a:extLst>
                                          <a:ext uri="{28A0092B-C50C-407E-A947-70E740481C1C}">
                                            <a14:useLocalDpi xmlns:a14="http://schemas.microsoft.com/office/drawing/2010/main" val="0"/>
                                          </a:ext>
                                          <a:ext uri="{96DAC541-7B7A-43D3-8B79-37D633B846F1}">
                                            <asvg:svgBlip xmlns:asvg="http://schemas.microsoft.com/office/drawing/2016/SVG/main" r:embed="rId37"/>
                                          </a:ext>
                                        </a:extLst>
                                      </a:blip>
                                      <a:stretch>
                                        <a:fillRect/>
                                      </a:stretch>
                                    </pic:blipFill>
                                    <pic:spPr>
                                      <a:xfrm rot="1856387">
                                        <a:off x="730308" y="979522"/>
                                        <a:ext cx="514350" cy="514350"/>
                                      </a:xfrm>
                                      <a:prstGeom prst="rect">
                                        <a:avLst/>
                                      </a:prstGeom>
                                    </pic:spPr>
                                  </pic:pic>
                                  <wps:wsp>
                                    <wps:cNvPr id="37" name="Seta: Bidirecional 37"/>
                                    <wps:cNvSpPr/>
                                    <wps:spPr>
                                      <a:xfrm>
                                        <a:off x="1153342" y="2024580"/>
                                        <a:ext cx="1589086" cy="205105"/>
                                      </a:xfrm>
                                      <a:prstGeom prst="leftRightArrow">
                                        <a:avLst>
                                          <a:gd name="adj1" fmla="val 50000"/>
                                          <a:gd name="adj2" fmla="val 111772"/>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1" name="Agrupar 61"/>
                                    <wpg:cNvGrpSpPr/>
                                    <wpg:grpSpPr>
                                      <a:xfrm>
                                        <a:off x="569344" y="68255"/>
                                        <a:ext cx="2828290" cy="986475"/>
                                        <a:chOff x="0" y="68270"/>
                                        <a:chExt cx="2828290" cy="986692"/>
                                      </a:xfrm>
                                    </wpg:grpSpPr>
                                    <wpg:grpSp>
                                      <wpg:cNvPr id="57" name="Agrupar 57"/>
                                      <wpg:cNvGrpSpPr/>
                                      <wpg:grpSpPr>
                                        <a:xfrm>
                                          <a:off x="957532" y="138022"/>
                                          <a:ext cx="912495" cy="916940"/>
                                          <a:chOff x="34119" y="0"/>
                                          <a:chExt cx="913765" cy="917628"/>
                                        </a:xfrm>
                                      </wpg:grpSpPr>
                                      <pic:pic xmlns:pic="http://schemas.openxmlformats.org/drawingml/2006/picture">
                                        <pic:nvPicPr>
                                          <pic:cNvPr id="21" name="Gráfico 21" descr="Hospital destaque"/>
                                          <pic:cNvPicPr>
                                            <a:picLocks noChangeAspect="1"/>
                                          </pic:cNvPicPr>
                                        </pic:nvPicPr>
                                        <pic:blipFill>
                                          <a:blip r:embed="rId38">
                                            <a:extLst>
                                              <a:ext uri="{28A0092B-C50C-407E-A947-70E740481C1C}">
                                                <a14:useLocalDpi xmlns:a14="http://schemas.microsoft.com/office/drawing/2010/main" val="0"/>
                                              </a:ext>
                                              <a:ext uri="{96DAC541-7B7A-43D3-8B79-37D633B846F1}">
                                                <asvg:svgBlip xmlns:asvg="http://schemas.microsoft.com/office/drawing/2016/SVG/main" r:embed="rId39"/>
                                              </a:ext>
                                            </a:extLst>
                                          </a:blip>
                                          <a:stretch>
                                            <a:fillRect/>
                                          </a:stretch>
                                        </pic:blipFill>
                                        <pic:spPr>
                                          <a:xfrm>
                                            <a:off x="34119" y="0"/>
                                            <a:ext cx="913765" cy="913765"/>
                                          </a:xfrm>
                                          <a:prstGeom prst="rect">
                                            <a:avLst/>
                                          </a:prstGeom>
                                        </pic:spPr>
                                      </pic:pic>
                                      <pic:pic xmlns:pic="http://schemas.openxmlformats.org/drawingml/2006/picture">
                                        <pic:nvPicPr>
                                          <pic:cNvPr id="42" name="Imagem 42"/>
                                          <pic:cNvPicPr>
                                            <a:picLocks noChangeAspect="1"/>
                                          </pic:cNvPicPr>
                                        </pic:nvPicPr>
                                        <pic:blipFill>
                                          <a:blip r:embed="rId40" cstate="print">
                                            <a:biLevel thresh="75000"/>
                                            <a:extLst>
                                              <a:ext uri="{BEBA8EAE-BF5A-486C-A8C5-ECC9F3942E4B}">
                                                <a14:imgProps xmlns:a14="http://schemas.microsoft.com/office/drawing/2010/main">
                                                  <a14:imgLayer r:embed="rId41">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40111" y="564568"/>
                                            <a:ext cx="308610" cy="353060"/>
                                          </a:xfrm>
                                          <a:prstGeom prst="rect">
                                            <a:avLst/>
                                          </a:prstGeom>
                                          <a:noFill/>
                                          <a:ln>
                                            <a:noFill/>
                                          </a:ln>
                                        </pic:spPr>
                                      </pic:pic>
                                    </wpg:grpSp>
                                    <wps:wsp>
                                      <wps:cNvPr id="60" name="Caixa de Texto 2"/>
                                      <wps:cNvSpPr txBox="1">
                                        <a:spLocks noChangeArrowheads="1"/>
                                      </wps:cNvSpPr>
                                      <wps:spPr bwMode="auto">
                                        <a:xfrm>
                                          <a:off x="0" y="68270"/>
                                          <a:ext cx="2828290" cy="269875"/>
                                        </a:xfrm>
                                        <a:prstGeom prst="rect">
                                          <a:avLst/>
                                        </a:prstGeom>
                                        <a:noFill/>
                                        <a:ln w="9525">
                                          <a:noFill/>
                                          <a:miter lim="800000"/>
                                          <a:headEnd/>
                                          <a:tailEnd/>
                                        </a:ln>
                                      </wps:spPr>
                                      <wps:txbx>
                                        <w:txbxContent>
                                          <w:p w14:paraId="4328181F" w14:textId="42290C7D" w:rsidR="007C5BC6" w:rsidRPr="00113A14" w:rsidRDefault="007C5BC6" w:rsidP="00113A14">
                                            <w:pPr>
                                              <w:jc w:val="center"/>
                                              <w:rPr>
                                                <w:sz w:val="16"/>
                                                <w:szCs w:val="20"/>
                                              </w:rPr>
                                            </w:pPr>
                                            <w:r w:rsidRPr="00113A14">
                                              <w:rPr>
                                                <w:sz w:val="16"/>
                                                <w:szCs w:val="20"/>
                                              </w:rPr>
                                              <w:t>Sistema de gestão da instituição de saúde</w:t>
                                            </w:r>
                                          </w:p>
                                        </w:txbxContent>
                                      </wps:txbx>
                                      <wps:bodyPr rot="0" vert="horz" wrap="square" lIns="91440" tIns="45720" rIns="91440" bIns="45720" anchor="t" anchorCtr="0">
                                        <a:spAutoFit/>
                                      </wps:bodyPr>
                                    </wps:wsp>
                                  </wpg:grpSp>
                                  <wpg:grpSp>
                                    <wpg:cNvPr id="195" name="Agrupar 195"/>
                                    <wpg:cNvGrpSpPr/>
                                    <wpg:grpSpPr>
                                      <a:xfrm>
                                        <a:off x="301154" y="1785067"/>
                                        <a:ext cx="992687" cy="862363"/>
                                        <a:chOff x="301154" y="-155876"/>
                                        <a:chExt cx="992687" cy="862363"/>
                                      </a:xfrm>
                                    </wpg:grpSpPr>
                                    <pic:pic xmlns:pic="http://schemas.openxmlformats.org/drawingml/2006/picture">
                                      <pic:nvPicPr>
                                        <pic:cNvPr id="26" name="Gráfico 26" descr="Monitor com preenchimento sólido"/>
                                        <pic:cNvPicPr>
                                          <a:picLocks noChangeAspect="1"/>
                                        </pic:cNvPicPr>
                                      </pic:nvPicPr>
                                      <pic:blipFill>
                                        <a:blip r:embed="rId42">
                                          <a:extLst>
                                            <a:ext uri="{28A0092B-C50C-407E-A947-70E740481C1C}">
                                              <a14:useLocalDpi xmlns:a14="http://schemas.microsoft.com/office/drawing/2010/main" val="0"/>
                                            </a:ext>
                                            <a:ext uri="{96DAC541-7B7A-43D3-8B79-37D633B846F1}">
                                              <asvg:svgBlip xmlns:asvg="http://schemas.microsoft.com/office/drawing/2016/SVG/main" r:embed="rId43"/>
                                            </a:ext>
                                          </a:extLst>
                                        </a:blip>
                                        <a:stretch>
                                          <a:fillRect/>
                                        </a:stretch>
                                      </pic:blipFill>
                                      <pic:spPr>
                                        <a:xfrm>
                                          <a:off x="578681" y="-155876"/>
                                          <a:ext cx="437515" cy="437515"/>
                                        </a:xfrm>
                                        <a:prstGeom prst="rect">
                                          <a:avLst/>
                                        </a:prstGeom>
                                      </pic:spPr>
                                    </pic:pic>
                                    <wps:wsp>
                                      <wps:cNvPr id="62" name="Caixa de Texto 2"/>
                                      <wps:cNvSpPr txBox="1">
                                        <a:spLocks noChangeArrowheads="1"/>
                                      </wps:cNvSpPr>
                                      <wps:spPr bwMode="auto">
                                        <a:xfrm>
                                          <a:off x="301154" y="266353"/>
                                          <a:ext cx="992687" cy="440134"/>
                                        </a:xfrm>
                                        <a:prstGeom prst="rect">
                                          <a:avLst/>
                                        </a:prstGeom>
                                        <a:noFill/>
                                        <a:ln w="9525">
                                          <a:noFill/>
                                          <a:miter lim="800000"/>
                                          <a:headEnd/>
                                          <a:tailEnd/>
                                        </a:ln>
                                      </wps:spPr>
                                      <wps:txbx>
                                        <w:txbxContent>
                                          <w:p w14:paraId="543F80D8" w14:textId="334A9F5C" w:rsidR="007C5BC6" w:rsidRDefault="007C5BC6" w:rsidP="00113A14">
                                            <w:pPr>
                                              <w:ind w:firstLine="0"/>
                                              <w:jc w:val="center"/>
                                              <w:rPr>
                                                <w:sz w:val="16"/>
                                                <w:szCs w:val="20"/>
                                              </w:rPr>
                                            </w:pPr>
                                            <w:r>
                                              <w:rPr>
                                                <w:sz w:val="16"/>
                                                <w:szCs w:val="20"/>
                                              </w:rPr>
                                              <w:t xml:space="preserve">Interface </w:t>
                                            </w:r>
                                          </w:p>
                                          <w:p w14:paraId="7B0DDC41" w14:textId="139B9F6B" w:rsidR="007C5BC6" w:rsidRPr="00113A14" w:rsidRDefault="007C5BC6" w:rsidP="00113A14">
                                            <w:pPr>
                                              <w:ind w:firstLine="0"/>
                                              <w:jc w:val="center"/>
                                              <w:rPr>
                                                <w:sz w:val="16"/>
                                                <w:szCs w:val="20"/>
                                              </w:rPr>
                                            </w:pPr>
                                            <w:r>
                                              <w:rPr>
                                                <w:sz w:val="16"/>
                                                <w:szCs w:val="20"/>
                                              </w:rPr>
                                              <w:t>Homem-Máquina</w:t>
                                            </w:r>
                                          </w:p>
                                        </w:txbxContent>
                                      </wps:txbx>
                                      <wps:bodyPr rot="0" vert="horz" wrap="square" lIns="91440" tIns="45720" rIns="91440" bIns="45720" anchor="t" anchorCtr="0">
                                        <a:spAutoFit/>
                                      </wps:bodyPr>
                                    </wps:wsp>
                                  </wpg:grpSp>
                                  <wps:wsp>
                                    <wps:cNvPr id="193" name="Seta: Bidirecional 193"/>
                                    <wps:cNvSpPr/>
                                    <wps:spPr>
                                      <a:xfrm rot="14455196">
                                        <a:off x="2168550" y="1313328"/>
                                        <a:ext cx="898542" cy="205105"/>
                                      </a:xfrm>
                                      <a:prstGeom prst="leftRightArrow">
                                        <a:avLst>
                                          <a:gd name="adj1" fmla="val 50000"/>
                                          <a:gd name="adj2" fmla="val 111772"/>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4" name="Seta: Bidirecional 204"/>
                                  <wps:cNvSpPr/>
                                  <wps:spPr>
                                    <a:xfrm rot="7144804" flipH="1">
                                      <a:off x="773471" y="1326018"/>
                                      <a:ext cx="927217" cy="205102"/>
                                    </a:xfrm>
                                    <a:prstGeom prst="leftRightArrow">
                                      <a:avLst>
                                        <a:gd name="adj1" fmla="val 50000"/>
                                        <a:gd name="adj2" fmla="val 111772"/>
                                      </a:avLst>
                                    </a:prstGeom>
                                    <a:solidFill>
                                      <a:schemeClr val="bg1">
                                        <a:lumMod val="75000"/>
                                      </a:schemeClr>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09" name="Gráfico 209" descr="Cronómetro com preenchimento sólido"/>
                                  <pic:cNvPicPr>
                                    <a:picLocks noChangeAspect="1"/>
                                  </pic:cNvPicPr>
                                </pic:nvPicPr>
                                <pic:blipFill>
                                  <a:blip r:embed="rId44" cstate="print">
                                    <a:extLst>
                                      <a:ext uri="{28A0092B-C50C-407E-A947-70E740481C1C}">
                                        <a14:useLocalDpi xmlns:a14="http://schemas.microsoft.com/office/drawing/2010/main" val="0"/>
                                      </a:ext>
                                      <a:ext uri="{96DAC541-7B7A-43D3-8B79-37D633B846F1}">
                                        <asvg:svgBlip xmlns:asvg="http://schemas.microsoft.com/office/drawing/2016/SVG/main" r:embed="rId45"/>
                                      </a:ext>
                                    </a:extLst>
                                  </a:blip>
                                  <a:stretch>
                                    <a:fillRect/>
                                  </a:stretch>
                                </pic:blipFill>
                                <pic:spPr>
                                  <a:xfrm>
                                    <a:off x="2597309" y="1089187"/>
                                    <a:ext cx="390525" cy="390525"/>
                                  </a:xfrm>
                                  <a:prstGeom prst="rect">
                                    <a:avLst/>
                                  </a:prstGeom>
                                </pic:spPr>
                              </pic:pic>
                            </wpg:grpSp>
                          </wpg:grpSp>
                          <wps:wsp>
                            <wps:cNvPr id="219" name="Caixa de texto 219"/>
                            <wps:cNvSpPr txBox="1"/>
                            <wps:spPr>
                              <a:xfrm>
                                <a:off x="0" y="3145565"/>
                                <a:ext cx="5389880" cy="258445"/>
                              </a:xfrm>
                              <a:prstGeom prst="rect">
                                <a:avLst/>
                              </a:prstGeom>
                              <a:solidFill>
                                <a:prstClr val="white"/>
                              </a:solidFill>
                              <a:ln>
                                <a:noFill/>
                              </a:ln>
                            </wps:spPr>
                            <wps:txbx>
                              <w:txbxContent>
                                <w:p w14:paraId="6555D6BA" w14:textId="5974B6C7" w:rsidR="007C5BC6" w:rsidRPr="00FD2F5B" w:rsidRDefault="007C5BC6" w:rsidP="00EB109D">
                                  <w:pPr>
                                    <w:pStyle w:val="Legenda"/>
                                    <w:jc w:val="center"/>
                                    <w:rPr>
                                      <w:noProof/>
                                      <w:sz w:val="20"/>
                                      <w:szCs w:val="24"/>
                                    </w:rPr>
                                  </w:pPr>
                                  <w:bookmarkStart w:id="27" w:name="_Ref76393160"/>
                                  <w:bookmarkStart w:id="28" w:name="_Toc76505273"/>
                                  <w:r>
                                    <w:t xml:space="preserve">Figura </w:t>
                                  </w:r>
                                  <w:r>
                                    <w:fldChar w:fldCharType="begin"/>
                                  </w:r>
                                  <w:r>
                                    <w:instrText>SEQ Figura \* ARABIC</w:instrText>
                                  </w:r>
                                  <w:r>
                                    <w:fldChar w:fldCharType="separate"/>
                                  </w:r>
                                  <w:r>
                                    <w:rPr>
                                      <w:noProof/>
                                    </w:rPr>
                                    <w:t>7</w:t>
                                  </w:r>
                                  <w:r>
                                    <w:fldChar w:fldCharType="end"/>
                                  </w:r>
                                  <w:r w:rsidR="00C228AC" w:rsidRPr="00C228AC">
                                    <w:t>–</w:t>
                                  </w:r>
                                  <w:r>
                                    <w:t xml:space="preserve"> Diagrama geral.</w:t>
                                  </w:r>
                                  <w:bookmarkEnd w:id="27"/>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21" name="Caixa de Texto 2"/>
                          <wps:cNvSpPr txBox="1">
                            <a:spLocks noChangeArrowheads="1"/>
                          </wps:cNvSpPr>
                          <wps:spPr bwMode="auto">
                            <a:xfrm>
                              <a:off x="2778964" y="2926325"/>
                              <a:ext cx="2414269" cy="270509"/>
                            </a:xfrm>
                            <a:prstGeom prst="rect">
                              <a:avLst/>
                            </a:prstGeom>
                            <a:noFill/>
                            <a:ln w="9525">
                              <a:noFill/>
                              <a:miter lim="800000"/>
                              <a:headEnd/>
                              <a:tailEnd/>
                            </a:ln>
                          </wps:spPr>
                          <wps:txbx>
                            <w:txbxContent>
                              <w:p w14:paraId="22FF4EA7" w14:textId="3052E43B" w:rsidR="007C5BC6" w:rsidRPr="00113A14" w:rsidRDefault="007C5BC6" w:rsidP="00A56DE4">
                                <w:pPr>
                                  <w:ind w:firstLine="0"/>
                                  <w:jc w:val="center"/>
                                  <w:rPr>
                                    <w:sz w:val="16"/>
                                    <w:szCs w:val="20"/>
                                  </w:rPr>
                                </w:pPr>
                                <w:r>
                                  <w:rPr>
                                    <w:sz w:val="16"/>
                                    <w:szCs w:val="20"/>
                                  </w:rPr>
                                  <w:t>Robô Transportador de cadeira de rodas manuais</w:t>
                                </w:r>
                              </w:p>
                            </w:txbxContent>
                          </wps:txbx>
                          <wps:bodyPr rot="0" vert="horz" wrap="square" lIns="91440" tIns="45720" rIns="91440" bIns="45720" anchor="t" anchorCtr="0">
                            <a:spAutoFit/>
                          </wps:bodyPr>
                        </wps:wsp>
                      </wpg:grpSp>
                      <pic:pic xmlns:pic="http://schemas.openxmlformats.org/drawingml/2006/picture">
                        <pic:nvPicPr>
                          <pic:cNvPr id="15" name="Gráfico 15" descr="Escudo com visto com preenchimento sólido"/>
                          <pic:cNvPicPr>
                            <a:picLocks noChangeAspect="1"/>
                          </pic:cNvPicPr>
                        </pic:nvPicPr>
                        <pic:blipFill>
                          <a:blip r:embed="rId46" cstate="print">
                            <a:extLst>
                              <a:ext uri="{28A0092B-C50C-407E-A947-70E740481C1C}">
                                <a14:useLocalDpi xmlns:a14="http://schemas.microsoft.com/office/drawing/2010/main" val="0"/>
                              </a:ext>
                              <a:ext uri="{96DAC541-7B7A-43D3-8B79-37D633B846F1}">
                                <asvg:svgBlip xmlns:asvg="http://schemas.microsoft.com/office/drawing/2016/SVG/main" r:embed="rId47"/>
                              </a:ext>
                            </a:extLst>
                          </a:blip>
                          <a:stretch>
                            <a:fillRect/>
                          </a:stretch>
                        </pic:blipFill>
                        <pic:spPr>
                          <a:xfrm>
                            <a:off x="4940490" y="2026692"/>
                            <a:ext cx="310515" cy="310515"/>
                          </a:xfrm>
                          <a:prstGeom prst="rect">
                            <a:avLst/>
                          </a:prstGeom>
                        </pic:spPr>
                      </pic:pic>
                    </wpg:wgp>
                  </a:graphicData>
                </a:graphic>
                <wp14:sizeRelV relativeFrom="margin">
                  <wp14:pctHeight>0</wp14:pctHeight>
                </wp14:sizeRelV>
              </wp:anchor>
            </w:drawing>
          </mc:Choice>
          <mc:Fallback>
            <w:pict>
              <v:group w14:anchorId="42AE74C2" id="Agrupar 16" o:spid="_x0000_s1118" style="position:absolute;left:0;text-align:left;margin-left:0;margin-top:7.45pt;width:447.7pt;height:262.65pt;z-index:251658252;mso-position-horizontal:center;mso-position-horizontal-relative:margin;mso-height-relative:margin" coordsize="56857,33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">
                <v:group id="Agrupar 222" o:spid="_x0000_s1119" style="position:absolute;width:56857;height:33354" coordorigin=",682" coordsize="56857,33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group id="Agrupar 220" o:spid="_x0000_s1120" style="position:absolute;top:682;width:56857;height:33358" coordorigin=",682" coordsize="56859,33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Agrupar 218" o:spid="_x0000_s1121" style="position:absolute;top:682;width:56859;height:29134" coordorigin="1293,682" coordsize="56869,29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">
                      <v:group id="Agrupar 216" o:spid="_x0000_s1122" style="position:absolute;left:24498;top:18460;width:33665;height:11362" coordorigin=",-3210" coordsize="33664,11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roundrect id="Retângulo: Cantos Arredondados 211" o:spid="_x0000_s1123" style="position:absolute;left:1650;top:-3210;width:30972;height:11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" fillcolor="white [3212]" strokecolor="#bfbfbf [2412]" strokeweight="2.25pt">
                          <v:stroke joinstyle="miter"/>
                        </v:roundrect>
                        <v:group id="Agrupar 212" o:spid="_x0000_s1124" style="position:absolute;top:-2377;width:11469;height:7871" coordorigin=",-2791" coordsize="11470,7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type id="_x0000_t202" coordsize="21600,21600" o:spt="202" path="m,l,21600r21600,l21600,xe">
                            <v:stroke joinstyle="miter"/>
                            <v:path gradientshapeok="t" o:connecttype="rect"/>
                          </v:shapetype>
                          <v:shape id="Caixa de Texto 2" o:spid="_x0000_s1125" type="#_x0000_t202" style="position:absolute;top:2988;width:11469;height:20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" filled="f" stroked="f">
                            <v:textbox>
                              <w:txbxContent>
                                <w:p w14:paraId="74BBC526" w14:textId="4ADE4F49" w:rsidR="007C5BC6" w:rsidRPr="00113A14" w:rsidRDefault="007C5BC6" w:rsidP="00113A14">
                                  <w:pPr>
                                    <w:ind w:firstLine="0"/>
                                    <w:jc w:val="center"/>
                                    <w:rPr>
                                      <w:sz w:val="16"/>
                                      <w:szCs w:val="20"/>
                                    </w:rPr>
                                  </w:pPr>
                                  <w:r>
                                    <w:rPr>
                                      <w:sz w:val="16"/>
                                      <w:szCs w:val="20"/>
                                    </w:rPr>
                                    <w:t>Robô AM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92" o:spid="_x0000_s1126" type="#_x0000_t75" style="position:absolute;left:2846;top:-2791;width:5836;height:56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">
                            <v:imagedata r:id="rId48" o:title=""/>
                          </v:shape>
                        </v:group>
                        <v:group id="Agrupar 213" o:spid="_x0000_s1127" style="position:absolute;left:21381;top:-2453;width:12283;height:10604" coordorigin="-357,-3902" coordsize="12283,10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Caixa de Texto 2" o:spid="_x0000_s1128" type="#_x0000_t202" style="position:absolute;left:-357;top:612;width:12282;height:60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" filled="f" stroked="f">
                            <v:textbox style="mso-fit-shape-to-text:t">
                              <w:txbxContent>
                                <w:p w14:paraId="21D4A772" w14:textId="5F86E750" w:rsidR="007C5BC6" w:rsidRPr="00113A14" w:rsidRDefault="007C5BC6" w:rsidP="00113A14">
                                  <w:pPr>
                                    <w:ind w:firstLine="0"/>
                                    <w:jc w:val="center"/>
                                    <w:rPr>
                                      <w:sz w:val="16"/>
                                      <w:szCs w:val="20"/>
                                    </w:rPr>
                                  </w:pPr>
                                  <w:r w:rsidRPr="008F5F49">
                                    <w:rPr>
                                      <w:sz w:val="16"/>
                                      <w:szCs w:val="20"/>
                                    </w:rPr>
                                    <w:t>Cadeira de rodas</w:t>
                                  </w:r>
                                  <w:r w:rsidR="00387EF2" w:rsidRPr="008F5F49">
                                    <w:rPr>
                                      <w:sz w:val="16"/>
                                      <w:szCs w:val="20"/>
                                    </w:rPr>
                                    <w:t xml:space="preserve">+ paciente + sistema de </w:t>
                                  </w:r>
                                  <w:r w:rsidR="007515A9" w:rsidRPr="008F5F49">
                                    <w:rPr>
                                      <w:sz w:val="16"/>
                                      <w:szCs w:val="20"/>
                                    </w:rPr>
                                    <w:t>segurança</w:t>
                                  </w:r>
                                </w:p>
                              </w:txbxContent>
                            </v:textbox>
                          </v:shape>
                          <v:shape id="Gráfico 196" o:spid="_x0000_s1129" type="#_x0000_t75" alt="Pessoa em cadeira de rodas com preenchimento sólido" style="position:absolute;left:2061;top:-3902;width:4572;height:4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">
                            <v:imagedata r:id="rId49" o:title="Pessoa em cadeira de rodas com preenchimento sólido"/>
                          </v:shape>
                        </v:group>
                        <v:group id="Agrupar 214" o:spid="_x0000_s1130" style="position:absolute;left:8367;top:-479;width:15746;height:4913" coordorigin=",-3481" coordsize="15745,49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">
                          <v:shape id="Sinal de Adição 198" o:spid="_x0000_s1131" style="position:absolute;top:-2704;width:3409;height:3409;visibility:visible;mso-wrap-style:square;v-text-anchor:middle" coordsize="340995,340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" path="m45199,130396r85197,l130396,45199r80203,l210599,130396r85197,l295796,210599r-85197,l210599,295796r-80203,l130396,210599r-85197,l45199,130396xe" fillcolor="#bfbfbf [2412]" strokecolor="#bfbfbf [2412]" strokeweight="1pt">
                            <v:stroke joinstyle="miter"/>
                            <v:path arrowok="t" o:connecttype="custom" o:connectlocs="45199,130396;130396,130396;130396,45199;210599,45199;210599,130396;295796,130396;295796,210599;210599,210599;210599,295796;130396,295796;130396,210599;45199,210599;45199,130396" o:connectangles="0,0,0,0,0,0,0,0,0,0,0,0,0"/>
                          </v:shape>
                          <v:shape id="Sinal de Adição 203" o:spid="_x0000_s1132" style="position:absolute;left:12335;top:-2704;width:3410;height:3409;visibility:visible;mso-wrap-style:square;v-text-anchor:middle" coordsize="340995,340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" path="m45199,130396r85197,l130396,45199r80203,l210599,130396r85197,l295796,210599r-85197,l210599,295796r-80203,l130396,210599r-85197,l45199,130396xe" fillcolor="#bfbfbf [2412]" strokecolor="#bfbfbf [2412]" strokeweight="1pt">
                            <v:stroke joinstyle="miter"/>
                            <v:path arrowok="t" o:connecttype="custom" o:connectlocs="45199,130396;130396,130396;130396,45199;210599,45199;210599,130396;295796,130396;295796,210599;210599,210599;210599,295796;130396,295796;130396,210599;45199,210599;45199,130396" o:connectangles="0,0,0,0,0,0,0,0,0,0,0,0,0"/>
                          </v:shape>
                          <v:roundrect id="Caixa de Texto 2" o:spid="_x0000_s1133" style="position:absolute;left:3450;top:-3481;width:8795;height:491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" fillcolor="#bfbfbf [2412]" strokecolor="#bfbfbf [2412]">
                            <v:stroke joinstyle="miter"/>
                            <v:textbox>
                              <w:txbxContent>
                                <w:p w14:paraId="251C09E4" w14:textId="5BB3E59B" w:rsidR="007C5BC6" w:rsidRPr="005A0312" w:rsidRDefault="007C5BC6" w:rsidP="005A0312">
                                  <w:pPr>
                                    <w:ind w:firstLine="0"/>
                                    <w:jc w:val="center"/>
                                    <w:rPr>
                                      <w:sz w:val="18"/>
                                      <w:szCs w:val="22"/>
                                    </w:rPr>
                                  </w:pPr>
                                  <w:r w:rsidRPr="005A0312">
                                    <w:rPr>
                                      <w:sz w:val="18"/>
                                      <w:szCs w:val="22"/>
                                    </w:rPr>
                                    <w:t>Sistema de a</w:t>
                                  </w:r>
                                  <w:r>
                                    <w:rPr>
                                      <w:sz w:val="18"/>
                                      <w:szCs w:val="22"/>
                                    </w:rPr>
                                    <w:t>c</w:t>
                                  </w:r>
                                  <w:r w:rsidRPr="005A0312">
                                    <w:rPr>
                                      <w:sz w:val="18"/>
                                      <w:szCs w:val="22"/>
                                    </w:rPr>
                                    <w:t>o</w:t>
                                  </w:r>
                                  <w:r>
                                    <w:rPr>
                                      <w:sz w:val="18"/>
                                      <w:szCs w:val="22"/>
                                    </w:rPr>
                                    <w:t>pl</w:t>
                                  </w:r>
                                  <w:r w:rsidRPr="005A0312">
                                    <w:rPr>
                                      <w:sz w:val="18"/>
                                      <w:szCs w:val="22"/>
                                    </w:rPr>
                                    <w:t>amento</w:t>
                                  </w:r>
                                </w:p>
                              </w:txbxContent>
                            </v:textbox>
                          </v:roundrect>
                        </v:group>
                      </v:group>
                      <v:group id="Agrupar 215" o:spid="_x0000_s1134" style="position:absolute;left:1293;top:682;width:30965;height:25794" coordorigin="1293,682" coordsize="30964,25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Agrupar 205" o:spid="_x0000_s1135" style="position:absolute;left:1293;top:682;width:30965;height:25794" coordorigin="3011,682" coordsize="30964,25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">
                          <v:group id="Agrupar 202" o:spid="_x0000_s1136" style="position:absolute;left:3011;top:682;width:30965;height:25794" coordorigin="3011,682" coordsize="30964,25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Gráfico 31" o:spid="_x0000_s1137" type="#_x0000_t75" alt="Wi-Fi com preenchimento sólido" style="position:absolute;left:17166;top:21333;width:5144;height:5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">
                              <v:imagedata r:id="rId50" o:title="Wi-Fi com preenchimento sólido"/>
                            </v:shape>
                            <v:shape id="Gráfico 29" o:spid="_x0000_s1138" type="#_x0000_t75" alt="Wi-Fi com preenchimento sólido" style="position:absolute;left:7303;top:9795;width:5143;height:5143;rotation:2027670fd;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">
                              <v:imagedata r:id="rId50" o:title="Wi-Fi com preenchimento sólido"/>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Seta: Bidirecional 37" o:spid="_x0000_s1139" type="#_x0000_t69" style="position:absolute;left:11533;top:20245;width:15891;height:2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" adj="3116" fillcolor="#bfbfbf [2412]" strokecolor="#bfbfbf [2412]" strokeweight="1pt"/>
                            <v:group id="Agrupar 61" o:spid="_x0000_s1140" style="position:absolute;left:5693;top:682;width:28283;height:9865" coordorigin=",682" coordsize="28282,98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Agrupar 57" o:spid="_x0000_s1141" style="position:absolute;left:9575;top:1380;width:9125;height:9169" coordorigin="341" coordsize="9137,9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shape id="Gráfico 21" o:spid="_x0000_s1142" type="#_x0000_t75" alt="Hospital destaque" style="position:absolute;left:341;width:9137;height:9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">
                                  <v:imagedata r:id="rId51" o:title="Hospital destaque"/>
                                </v:shape>
                                <v:shape id="Imagem 42" o:spid="_x0000_s1143" type="#_x0000_t75" style="position:absolute;left:401;top:5645;width:3086;height:3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">
                                  <v:imagedata r:id="rId52" o:title="" grayscale="t" bilevel="t"/>
                                </v:shape>
                              </v:group>
                              <v:shape id="Caixa de Texto 2" o:spid="_x0000_s1144" type="#_x0000_t202" style="position:absolute;top:682;width:28282;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" filled="f" stroked="f">
                                <v:textbox style="mso-fit-shape-to-text:t">
                                  <w:txbxContent>
                                    <w:p w14:paraId="4328181F" w14:textId="42290C7D" w:rsidR="007C5BC6" w:rsidRPr="00113A14" w:rsidRDefault="007C5BC6" w:rsidP="00113A14">
                                      <w:pPr>
                                        <w:jc w:val="center"/>
                                        <w:rPr>
                                          <w:sz w:val="16"/>
                                          <w:szCs w:val="20"/>
                                        </w:rPr>
                                      </w:pPr>
                                      <w:r w:rsidRPr="00113A14">
                                        <w:rPr>
                                          <w:sz w:val="16"/>
                                          <w:szCs w:val="20"/>
                                        </w:rPr>
                                        <w:t>Sistema de gestão da instituição de saúde</w:t>
                                      </w:r>
                                    </w:p>
                                  </w:txbxContent>
                                </v:textbox>
                              </v:shape>
                            </v:group>
                            <v:group id="Agrupar 195" o:spid="_x0000_s1145" style="position:absolute;left:3011;top:17850;width:9927;height:8624" coordorigin="3011,-1558" coordsize="9926,8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Gráfico 26" o:spid="_x0000_s1146" type="#_x0000_t75" alt="Monitor com preenchimento sólido" style="position:absolute;left:5786;top:-1558;width:4375;height:4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">
                                <v:imagedata r:id="rId53" o:title="Monitor com preenchimento sólido"/>
                              </v:shape>
                              <v:shape id="Caixa de Texto 2" o:spid="_x0000_s1147" type="#_x0000_t202" style="position:absolute;left:3011;top:2663;width:9927;height:4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" filled="f" stroked="f">
                                <v:textbox style="mso-fit-shape-to-text:t">
                                  <w:txbxContent>
                                    <w:p w14:paraId="543F80D8" w14:textId="334A9F5C" w:rsidR="007C5BC6" w:rsidRDefault="007C5BC6" w:rsidP="00113A14">
                                      <w:pPr>
                                        <w:ind w:firstLine="0"/>
                                        <w:jc w:val="center"/>
                                        <w:rPr>
                                          <w:sz w:val="16"/>
                                          <w:szCs w:val="20"/>
                                        </w:rPr>
                                      </w:pPr>
                                      <w:r>
                                        <w:rPr>
                                          <w:sz w:val="16"/>
                                          <w:szCs w:val="20"/>
                                        </w:rPr>
                                        <w:t xml:space="preserve">Interface </w:t>
                                      </w:r>
                                    </w:p>
                                    <w:p w14:paraId="7B0DDC41" w14:textId="139B9F6B" w:rsidR="007C5BC6" w:rsidRPr="00113A14" w:rsidRDefault="007C5BC6" w:rsidP="00113A14">
                                      <w:pPr>
                                        <w:ind w:firstLine="0"/>
                                        <w:jc w:val="center"/>
                                        <w:rPr>
                                          <w:sz w:val="16"/>
                                          <w:szCs w:val="20"/>
                                        </w:rPr>
                                      </w:pPr>
                                      <w:r>
                                        <w:rPr>
                                          <w:sz w:val="16"/>
                                          <w:szCs w:val="20"/>
                                        </w:rPr>
                                        <w:t>Homem-Máquina</w:t>
                                      </w:r>
                                    </w:p>
                                  </w:txbxContent>
                                </v:textbox>
                              </v:shape>
                            </v:group>
                            <v:shape id="Seta: Bidirecional 193" o:spid="_x0000_s1148" type="#_x0000_t69" style="position:absolute;left:21685;top:13133;width:8985;height:2051;rotation:-780403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" adj="5511" fillcolor="#bfbfbf [2412]" strokecolor="#bfbfbf [2412]" strokeweight="1pt"/>
                          </v:group>
                          <v:shape id="Seta: Bidirecional 204" o:spid="_x0000_s1149" type="#_x0000_t69" style="position:absolute;left:7735;top:13259;width:9272;height:2051;rotation:-7804031fd;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" adj="5340" fillcolor="#bfbfbf [2412]" strokecolor="#bfbfbf [2412]" strokeweight="1pt"/>
                        </v:group>
                        <v:shape id="Gráfico 209" o:spid="_x0000_s1150" type="#_x0000_t75" alt="Cronómetro com preenchimento sólido" style="position:absolute;left:25973;top:10891;width:3905;height:3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">
                          <v:imagedata r:id="rId54" o:title="Cronómetro com preenchimento sólido"/>
                        </v:shape>
                      </v:group>
                    </v:group>
                    <v:shape id="Caixa de texto 219" o:spid="_x0000_s1151" type="#_x0000_t202" style="position:absolute;top:31455;width:5389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" stroked="f">
                      <v:textbox style="mso-fit-shape-to-text:t" inset="0,0,0,0">
                        <w:txbxContent>
                          <w:p w14:paraId="6555D6BA" w14:textId="5974B6C7" w:rsidR="007C5BC6" w:rsidRPr="00FD2F5B" w:rsidRDefault="007C5BC6" w:rsidP="00EB109D">
                            <w:pPr>
                              <w:pStyle w:val="Legenda"/>
                              <w:jc w:val="center"/>
                              <w:rPr>
                                <w:noProof/>
                                <w:sz w:val="20"/>
                                <w:szCs w:val="24"/>
                              </w:rPr>
                            </w:pPr>
                            <w:bookmarkStart w:id="29" w:name="_Ref76393160"/>
                            <w:bookmarkStart w:id="30" w:name="_Toc76505273"/>
                            <w:r>
                              <w:t xml:space="preserve">Figura </w:t>
                            </w:r>
                            <w:r>
                              <w:fldChar w:fldCharType="begin"/>
                            </w:r>
                            <w:r>
                              <w:instrText>SEQ Figura \* ARABIC</w:instrText>
                            </w:r>
                            <w:r>
                              <w:fldChar w:fldCharType="separate"/>
                            </w:r>
                            <w:r>
                              <w:rPr>
                                <w:noProof/>
                              </w:rPr>
                              <w:t>7</w:t>
                            </w:r>
                            <w:r>
                              <w:fldChar w:fldCharType="end"/>
                            </w:r>
                            <w:r w:rsidR="00C228AC" w:rsidRPr="00C228AC">
                              <w:t>–</w:t>
                            </w:r>
                            <w:r>
                              <w:t xml:space="preserve"> Diagrama geral.</w:t>
                            </w:r>
                            <w:bookmarkEnd w:id="29"/>
                            <w:bookmarkEnd w:id="30"/>
                          </w:p>
                        </w:txbxContent>
                      </v:textbox>
                    </v:shape>
                  </v:group>
                  <v:shape id="Caixa de Texto 2" o:spid="_x0000_s1152" type="#_x0000_t202" style="position:absolute;left:27789;top:29263;width:24143;height:2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" filled="f" stroked="f">
                    <v:textbox style="mso-fit-shape-to-text:t">
                      <w:txbxContent>
                        <w:p w14:paraId="22FF4EA7" w14:textId="3052E43B" w:rsidR="007C5BC6" w:rsidRPr="00113A14" w:rsidRDefault="007C5BC6" w:rsidP="00A56DE4">
                          <w:pPr>
                            <w:ind w:firstLine="0"/>
                            <w:jc w:val="center"/>
                            <w:rPr>
                              <w:sz w:val="16"/>
                              <w:szCs w:val="20"/>
                            </w:rPr>
                          </w:pPr>
                          <w:r>
                            <w:rPr>
                              <w:sz w:val="16"/>
                              <w:szCs w:val="20"/>
                            </w:rPr>
                            <w:t>Robô Transportador de cadeira de rodas manuais</w:t>
                          </w:r>
                        </w:p>
                      </w:txbxContent>
                    </v:textbox>
                  </v:shape>
                </v:group>
                <v:shape id="Gráfico 15" o:spid="_x0000_s1153" type="#_x0000_t75" alt="Escudo com visto com preenchimento sólido" style="position:absolute;left:49404;top:20266;width:3106;height:3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">
                  <v:imagedata r:id="rId55" o:title="Escudo com visto com preenchimento sólido"/>
                </v:shape>
                <w10:wrap anchorx="margin"/>
              </v:group>
            </w:pict>
          </mc:Fallback>
        </mc:AlternateContent>
      </w:r>
    </w:p>
    <w:p w14:paraId="745341FF" w14:textId="06A020C5" w:rsidR="00AE43F5" w:rsidRDefault="00AE43F5" w:rsidP="00642228"/>
    <w:p w14:paraId="6ED3169F" w14:textId="117ACC6C" w:rsidR="00605C9F" w:rsidRDefault="00605C9F" w:rsidP="00642228"/>
    <w:p w14:paraId="4F312000" w14:textId="5E934C2C" w:rsidR="0074798C" w:rsidRDefault="0074798C">
      <w:pPr>
        <w:spacing w:after="160" w:line="259" w:lineRule="auto"/>
        <w:ind w:firstLine="0"/>
        <w:jc w:val="left"/>
      </w:pPr>
      <w:r>
        <w:br w:type="page"/>
      </w:r>
    </w:p>
    <w:p w14:paraId="253E7F30" w14:textId="643CC65D" w:rsidR="00A17FDD" w:rsidRDefault="00A17FDD" w:rsidP="00A17FDD">
      <w:pPr>
        <w:pStyle w:val="Ttulo1"/>
      </w:pPr>
      <w:bookmarkStart w:id="31" w:name="_Toc87445481"/>
      <w:r>
        <w:lastRenderedPageBreak/>
        <w:t>Material e métodos</w:t>
      </w:r>
      <w:bookmarkEnd w:id="31"/>
    </w:p>
    <w:p w14:paraId="7E061E52" w14:textId="5F505B9B" w:rsidR="00A17FDD" w:rsidRDefault="00891DAE" w:rsidP="00721B1E">
      <w:pPr>
        <w:pStyle w:val="Ttulo2"/>
      </w:pPr>
      <w:bookmarkStart w:id="32" w:name="_Toc87445482"/>
      <w:r>
        <w:t>Local do estudo</w:t>
      </w:r>
      <w:bookmarkEnd w:id="32"/>
    </w:p>
    <w:p w14:paraId="050C1477" w14:textId="789129B2" w:rsidR="00A17FDD" w:rsidRPr="00A17FDD" w:rsidRDefault="00570897" w:rsidP="009D0CBD">
      <w:pPr>
        <w:spacing w:line="360" w:lineRule="auto"/>
      </w:pPr>
      <w:r>
        <w:t>O local de estudo para o desenvolvimento d</w:t>
      </w:r>
      <w:r w:rsidR="009D0CBD">
        <w:t xml:space="preserve">o projeto </w:t>
      </w:r>
      <w:r>
        <w:t xml:space="preserve">será o Centro de Investigação 2Ai </w:t>
      </w:r>
      <w:r w:rsidR="00E95588">
        <w:t xml:space="preserve">(Applied Artificial Intelligence Laboratory) </w:t>
      </w:r>
      <w:r w:rsidR="00194033">
        <w:t>integrado</w:t>
      </w:r>
      <w:r>
        <w:t xml:space="preserve"> na Escola Superior de Tecnologia</w:t>
      </w:r>
      <w:r w:rsidR="00194033">
        <w:t xml:space="preserve"> localizada no Instituto Politécnico do Cávado e do Ave</w:t>
      </w:r>
      <w:r>
        <w:t xml:space="preserve"> em Barcelos. A realização dos testes do protótipo, caso a crise pandémica o permita, será numa instituição de saúde ainda a </w:t>
      </w:r>
      <w:r w:rsidR="00194033">
        <w:t>designar</w:t>
      </w:r>
      <w:r>
        <w:t>.</w:t>
      </w:r>
    </w:p>
    <w:p w14:paraId="47F46E9A" w14:textId="02496070" w:rsidR="00A17FDD" w:rsidRPr="00A1041A" w:rsidRDefault="00A17FDD" w:rsidP="00721B1E">
      <w:pPr>
        <w:pStyle w:val="Ttulo2"/>
      </w:pPr>
      <w:bookmarkStart w:id="33" w:name="_Toc87445483"/>
      <w:r w:rsidRPr="00A1041A">
        <w:t>Tipo de estudo</w:t>
      </w:r>
      <w:bookmarkEnd w:id="33"/>
    </w:p>
    <w:p w14:paraId="54055CC3" w14:textId="39349CF4" w:rsidR="00A17FDD" w:rsidRPr="00A17FDD" w:rsidRDefault="00A1041A" w:rsidP="009D0CBD">
      <w:pPr>
        <w:spacing w:line="360" w:lineRule="auto"/>
      </w:pPr>
      <w:r>
        <w:t xml:space="preserve">O tipo de estudo do projeto a desenvolver caracteriza-se por um estudo experimental uma vez que existe </w:t>
      </w:r>
      <w:r w:rsidR="00974CCA">
        <w:t>manipulação de intervenções diretas sobre o objeto de estudo,</w:t>
      </w:r>
      <w:r>
        <w:t xml:space="preserve"> neste caso o robô.</w:t>
      </w:r>
    </w:p>
    <w:p w14:paraId="33467E23" w14:textId="00E49C16" w:rsidR="00A17FDD" w:rsidRDefault="00A17FDD" w:rsidP="00721B1E">
      <w:pPr>
        <w:pStyle w:val="Ttulo2"/>
      </w:pPr>
      <w:bookmarkStart w:id="34" w:name="_Toc87445484"/>
      <w:r>
        <w:t xml:space="preserve">Duração e </w:t>
      </w:r>
      <w:r w:rsidR="715346EA">
        <w:t>período</w:t>
      </w:r>
      <w:r>
        <w:t xml:space="preserve"> de estudo</w:t>
      </w:r>
      <w:bookmarkEnd w:id="34"/>
    </w:p>
    <w:p w14:paraId="60DC556E" w14:textId="5ACD5D8D" w:rsidR="00891DAE" w:rsidRPr="00891DAE" w:rsidRDefault="00570897" w:rsidP="009D0CBD">
      <w:pPr>
        <w:spacing w:line="360" w:lineRule="auto"/>
      </w:pPr>
      <w:r>
        <w:t>O estudo para o desenvolvimento da presente dissertação terá início no primeiro dia no 2º semestre no ano letivo 2021/2022 com uma duração prevista de seis meses.</w:t>
      </w:r>
    </w:p>
    <w:p w14:paraId="45018D76" w14:textId="2B21F0FD" w:rsidR="00A17FDD" w:rsidRDefault="00A17FDD" w:rsidP="00721B1E">
      <w:pPr>
        <w:pStyle w:val="Ttulo2"/>
      </w:pPr>
      <w:bookmarkStart w:id="35" w:name="_Toc87445485"/>
      <w:r>
        <w:t>População do estudo</w:t>
      </w:r>
      <w:bookmarkEnd w:id="35"/>
    </w:p>
    <w:p w14:paraId="2EEB994B" w14:textId="69C577D8" w:rsidR="00964352" w:rsidRPr="00DD0AAE" w:rsidRDefault="00964352" w:rsidP="009D0CBD">
      <w:pPr>
        <w:spacing w:line="360" w:lineRule="auto"/>
      </w:pPr>
      <w:r>
        <w:t>A população de estudo neste projeto será o rob</w:t>
      </w:r>
      <w:r w:rsidR="003A7557">
        <w:t>ô</w:t>
      </w:r>
      <w:r>
        <w:t xml:space="preserve"> </w:t>
      </w:r>
      <w:r w:rsidR="003A7557">
        <w:t xml:space="preserve">juntamente com o sistema de acoplamento às cadeiras de rodas manuais </w:t>
      </w:r>
      <w:r>
        <w:t>uma vez que o principal foco é o seu desenvolvimento.</w:t>
      </w:r>
    </w:p>
    <w:p w14:paraId="0071022B" w14:textId="51C0C1BA" w:rsidR="00A17FDD" w:rsidRDefault="00A17FDD" w:rsidP="00721B1E">
      <w:pPr>
        <w:pStyle w:val="Ttulo2"/>
      </w:pPr>
      <w:bookmarkStart w:id="36" w:name="_Toc87445486"/>
      <w:r>
        <w:t>definição das variáveis em estudo</w:t>
      </w:r>
      <w:bookmarkEnd w:id="36"/>
    </w:p>
    <w:p w14:paraId="29DB8D1E" w14:textId="6B9FBDFB" w:rsidR="0074798C" w:rsidRPr="001036A1" w:rsidRDefault="00F57FB7" w:rsidP="009D0CBD">
      <w:pPr>
        <w:spacing w:line="360" w:lineRule="auto"/>
      </w:pPr>
      <w:r>
        <w:t xml:space="preserve">As </w:t>
      </w:r>
      <w:r w:rsidR="0074798C">
        <w:t>variáveis</w:t>
      </w:r>
      <w:r>
        <w:t xml:space="preserve"> de estudo do projeto </w:t>
      </w:r>
      <w:r w:rsidR="009D0CBD">
        <w:t>em qu</w:t>
      </w:r>
      <w:r>
        <w:t xml:space="preserve">estão </w:t>
      </w:r>
      <w:r w:rsidR="00210B80">
        <w:t>são oito</w:t>
      </w:r>
      <w:r>
        <w:t xml:space="preserve">. A primeira </w:t>
      </w:r>
      <w:r w:rsidR="009D0CBD">
        <w:t>variável</w:t>
      </w:r>
      <w:r>
        <w:t xml:space="preserve"> corresponde à avaliação </w:t>
      </w:r>
      <w:r w:rsidR="00A10A3D">
        <w:t>da performance</w:t>
      </w:r>
      <w:r>
        <w:t xml:space="preserve"> </w:t>
      </w:r>
      <w:r w:rsidR="00A10A3D">
        <w:t xml:space="preserve">do </w:t>
      </w:r>
      <w:r>
        <w:t xml:space="preserve">sistema de mapeamento e navegação do robô. A segunda à avaliação da eficácia do sistema </w:t>
      </w:r>
      <w:r w:rsidR="0074798C">
        <w:t>do acoplamento</w:t>
      </w:r>
      <w:r>
        <w:t xml:space="preserve"> à cadeira de rodas. </w:t>
      </w:r>
      <w:r w:rsidR="0074798C">
        <w:t xml:space="preserve">A </w:t>
      </w:r>
      <w:r w:rsidR="00780436">
        <w:t>terceira</w:t>
      </w:r>
      <w:r w:rsidR="0074798C">
        <w:t xml:space="preserve"> será a avaliação da autonomia </w:t>
      </w:r>
      <w:r w:rsidR="00780436">
        <w:t xml:space="preserve">elétrica </w:t>
      </w:r>
      <w:r w:rsidR="0074798C">
        <w:t xml:space="preserve">do robô, ou seja, o tempo máximo que o robô consegue navegar até necessitar de carregar. A </w:t>
      </w:r>
      <w:r w:rsidR="00780436">
        <w:t>quarta</w:t>
      </w:r>
      <w:r w:rsidR="0074798C">
        <w:t xml:space="preserve"> será a avaliação do peso máximo que o robô consegue transportar, conjunto paciente e cadeira de rodas </w:t>
      </w:r>
      <w:r w:rsidR="0074798C" w:rsidRPr="008F5F49">
        <w:t xml:space="preserve">convencional. </w:t>
      </w:r>
      <w:r w:rsidR="00780436" w:rsidRPr="008F5F49">
        <w:t xml:space="preserve">A quinta será a </w:t>
      </w:r>
      <w:r w:rsidR="00A10A3D" w:rsidRPr="008F5F49">
        <w:t>análise</w:t>
      </w:r>
      <w:r w:rsidR="00780436" w:rsidRPr="008F5F49">
        <w:t xml:space="preserve"> do tempo de transporte do paciente desde o início do pedido até chegar ao local desejado. </w:t>
      </w:r>
      <w:r w:rsidR="008B03CD" w:rsidRPr="008F5F49">
        <w:t xml:space="preserve">A </w:t>
      </w:r>
      <w:r w:rsidR="000D21D5" w:rsidRPr="008F5F49">
        <w:t>sexta</w:t>
      </w:r>
      <w:r w:rsidR="008B03CD" w:rsidRPr="008F5F49">
        <w:t xml:space="preserve"> </w:t>
      </w:r>
      <w:r w:rsidR="000D21D5" w:rsidRPr="008F5F49">
        <w:t xml:space="preserve">corresponde à </w:t>
      </w:r>
      <w:r w:rsidR="009B6B2C" w:rsidRPr="008F5F49">
        <w:t>avaliação do sistema de segurança do robô e se atua sempre em casos de emergência. A</w:t>
      </w:r>
      <w:r w:rsidR="0074798C" w:rsidRPr="008F5F49">
        <w:t xml:space="preserve"> </w:t>
      </w:r>
      <w:r w:rsidR="000D21D5" w:rsidRPr="008F5F49">
        <w:t>sétima</w:t>
      </w:r>
      <w:r w:rsidR="0074798C" w:rsidRPr="008F5F49">
        <w:t xml:space="preserve"> parte corresponde à avaliação do sistema como um todo e </w:t>
      </w:r>
      <w:r w:rsidR="00210B80" w:rsidRPr="008F5F49">
        <w:t xml:space="preserve">verificar se este é capaz de chegar ao destino num determinado número de </w:t>
      </w:r>
      <w:r w:rsidR="00A10A3D" w:rsidRPr="008F5F49">
        <w:t>ensaios</w:t>
      </w:r>
      <w:r w:rsidR="0074798C" w:rsidRPr="008F5F49">
        <w:t>.</w:t>
      </w:r>
      <w:r w:rsidR="00210B80" w:rsidRPr="008F5F49">
        <w:t xml:space="preserve"> A </w:t>
      </w:r>
      <w:r w:rsidR="008B03CD" w:rsidRPr="008F5F49">
        <w:t>oitava</w:t>
      </w:r>
      <w:r w:rsidR="00210B80" w:rsidRPr="008F5F49">
        <w:t xml:space="preserve"> parte corresponde à avaliação do sistema e se este bate em obstáculos durante o seu percurso. </w:t>
      </w:r>
      <w:r w:rsidR="00210B80" w:rsidRPr="008F5F49">
        <w:rPr>
          <w:szCs w:val="20"/>
        </w:rPr>
        <w:t xml:space="preserve">Por fim será </w:t>
      </w:r>
      <w:r w:rsidR="00917FC7" w:rsidRPr="008F5F49">
        <w:rPr>
          <w:szCs w:val="20"/>
        </w:rPr>
        <w:t>verificad</w:t>
      </w:r>
      <w:r w:rsidR="00A10A3D" w:rsidRPr="008F5F49">
        <w:rPr>
          <w:szCs w:val="20"/>
        </w:rPr>
        <w:t>a</w:t>
      </w:r>
      <w:r w:rsidR="00917FC7" w:rsidRPr="008F5F49">
        <w:rPr>
          <w:szCs w:val="20"/>
        </w:rPr>
        <w:t xml:space="preserve"> a comunicação entre o sistema gestão da instituição</w:t>
      </w:r>
      <w:r w:rsidR="00917FC7" w:rsidRPr="00917FC7">
        <w:rPr>
          <w:szCs w:val="20"/>
        </w:rPr>
        <w:t xml:space="preserve"> de saúde e o robô através da interface.</w:t>
      </w:r>
    </w:p>
    <w:p w14:paraId="1248552B" w14:textId="4E2F8672" w:rsidR="00A17FDD" w:rsidRPr="00CD47E6" w:rsidRDefault="00A17FDD" w:rsidP="00721B1E">
      <w:pPr>
        <w:pStyle w:val="Ttulo2"/>
      </w:pPr>
      <w:bookmarkStart w:id="37" w:name="_Toc87445487"/>
      <w:r w:rsidRPr="00CD47E6">
        <w:t>método de recolha de dados</w:t>
      </w:r>
      <w:bookmarkEnd w:id="37"/>
    </w:p>
    <w:p w14:paraId="1045977D" w14:textId="31BA552C" w:rsidR="00CA59BD" w:rsidRDefault="003B39A9" w:rsidP="009D0CBD">
      <w:pPr>
        <w:spacing w:line="360" w:lineRule="auto"/>
      </w:pPr>
      <w:r w:rsidRPr="00CD47E6">
        <w:t xml:space="preserve">A técnica de recolha de dados </w:t>
      </w:r>
      <w:r w:rsidR="0085439B" w:rsidRPr="00CD47E6">
        <w:t>será predominantemente a observação</w:t>
      </w:r>
      <w:r w:rsidR="00C52B7C">
        <w:t xml:space="preserve"> e os dados recolhidos podem ser através </w:t>
      </w:r>
      <w:r w:rsidR="008C1710">
        <w:t>da</w:t>
      </w:r>
      <w:r w:rsidR="00C52B7C">
        <w:t xml:space="preserve"> observação</w:t>
      </w:r>
      <w:r w:rsidR="00CA59BD" w:rsidRPr="00CD47E6">
        <w:t xml:space="preserve"> não estruturada uma vez que o investigador recolhe e regista os factos da realidade sem utilizar meios técnicos especiais.</w:t>
      </w:r>
    </w:p>
    <w:p w14:paraId="27683B71" w14:textId="77777777" w:rsidR="00CA59BD" w:rsidRDefault="00CA59BD">
      <w:pPr>
        <w:spacing w:after="160" w:line="259" w:lineRule="auto"/>
        <w:ind w:firstLine="0"/>
        <w:jc w:val="left"/>
      </w:pPr>
      <w:r>
        <w:br w:type="page"/>
      </w:r>
    </w:p>
    <w:p w14:paraId="146475FB" w14:textId="2D3DB054" w:rsidR="00A17FDD" w:rsidRPr="00CD47E6" w:rsidRDefault="00A17FDD" w:rsidP="00721B1E">
      <w:pPr>
        <w:pStyle w:val="Ttulo2"/>
      </w:pPr>
      <w:bookmarkStart w:id="38" w:name="_Toc87445488"/>
      <w:r w:rsidRPr="00CD47E6">
        <w:lastRenderedPageBreak/>
        <w:t>estratégias para análise de dados</w:t>
      </w:r>
      <w:bookmarkEnd w:id="38"/>
    </w:p>
    <w:p w14:paraId="32A25471" w14:textId="620AE975" w:rsidR="009C66F9" w:rsidRPr="00CD47E6" w:rsidRDefault="00CA59BD" w:rsidP="009C66F9">
      <w:r w:rsidRPr="00CD47E6">
        <w:t>A estratégia para análise de dados será diferente consoante a variável em estudo, mas irá se concentrar em métodos estatísticos.</w:t>
      </w:r>
    </w:p>
    <w:p w14:paraId="19510CBF" w14:textId="1657205A" w:rsidR="00CA59BD" w:rsidRPr="00CD47E6" w:rsidRDefault="00820DE3" w:rsidP="009C66F9">
      <w:r w:rsidRPr="00CD47E6">
        <w:t>O primeiro tratamento estatístico</w:t>
      </w:r>
      <w:r w:rsidR="009F70E9" w:rsidRPr="00CD47E6">
        <w:t xml:space="preserve"> será </w:t>
      </w:r>
      <w:r w:rsidRPr="00CD47E6">
        <w:t>avaliar</w:t>
      </w:r>
      <w:r w:rsidR="00CA59BD" w:rsidRPr="00CD47E6">
        <w:t xml:space="preserve"> </w:t>
      </w:r>
      <w:r w:rsidRPr="00CD47E6">
        <w:t xml:space="preserve">a </w:t>
      </w:r>
      <w:r w:rsidR="00CA59BD" w:rsidRPr="00CD47E6">
        <w:t>performance do algoritmo de mapeamento</w:t>
      </w:r>
      <w:r w:rsidR="009F70E9" w:rsidRPr="00CD47E6">
        <w:t xml:space="preserve">. Nesta avaliação irá </w:t>
      </w:r>
      <w:r w:rsidR="00CA59BD" w:rsidRPr="00CD47E6">
        <w:t>ser comparad</w:t>
      </w:r>
      <w:r w:rsidR="009F70E9" w:rsidRPr="00CD47E6">
        <w:t>a</w:t>
      </w:r>
      <w:r w:rsidR="00CA59BD" w:rsidRPr="00CD47E6">
        <w:t xml:space="preserve"> a nuvem de pontos resultado do mapa com um </w:t>
      </w:r>
      <w:r w:rsidR="009F70E9" w:rsidRPr="00CD47E6">
        <w:t xml:space="preserve">algoritmo </w:t>
      </w:r>
      <w:r w:rsidR="00CA59BD" w:rsidRPr="00CD47E6">
        <w:t>já existente e verificar a percentagem de sobreposição das nuvens.</w:t>
      </w:r>
      <w:r w:rsidR="009F70E9" w:rsidRPr="00CD47E6">
        <w:t xml:space="preserve"> Já </w:t>
      </w:r>
      <w:r w:rsidR="00C97FE7">
        <w:t>n</w:t>
      </w:r>
      <w:r w:rsidR="009F70E9" w:rsidRPr="00CD47E6">
        <w:t xml:space="preserve">o algoritmo de navegação </w:t>
      </w:r>
      <w:proofErr w:type="gramStart"/>
      <w:r w:rsidR="00975319" w:rsidRPr="00CD47E6">
        <w:t>ser</w:t>
      </w:r>
      <w:r w:rsidR="002908CF" w:rsidRPr="00CD47E6">
        <w:t>á</w:t>
      </w:r>
      <w:proofErr w:type="gramEnd"/>
      <w:r w:rsidR="009F70E9" w:rsidRPr="00CD47E6">
        <w:t xml:space="preserve"> </w:t>
      </w:r>
      <w:r w:rsidR="002908CF" w:rsidRPr="00CD47E6">
        <w:t>avaliado</w:t>
      </w:r>
      <w:r w:rsidR="009F70E9" w:rsidRPr="00CD47E6">
        <w:t xml:space="preserve"> o erro </w:t>
      </w:r>
      <w:r w:rsidR="00975319" w:rsidRPr="00CD47E6">
        <w:t xml:space="preserve">médio e o desvio padrão </w:t>
      </w:r>
      <w:r w:rsidR="009F70E9" w:rsidRPr="00CD47E6">
        <w:t>da posição do robô no destino em comparação com o desejado</w:t>
      </w:r>
      <w:r w:rsidRPr="00CD47E6">
        <w:t xml:space="preserve"> num conjunto de ensaios</w:t>
      </w:r>
      <w:r w:rsidR="009F70E9" w:rsidRPr="00CD47E6">
        <w:t>.</w:t>
      </w:r>
    </w:p>
    <w:p w14:paraId="24A26B36" w14:textId="16B46824" w:rsidR="00820DE3" w:rsidRPr="00CD47E6" w:rsidRDefault="00820DE3" w:rsidP="009C66F9">
      <w:r w:rsidRPr="00CD47E6">
        <w:t xml:space="preserve">O segundo tratamento estatístico será </w:t>
      </w:r>
      <w:r w:rsidR="002908CF" w:rsidRPr="00CD47E6">
        <w:t>avaliar</w:t>
      </w:r>
      <w:r w:rsidRPr="00CD47E6">
        <w:t xml:space="preserve"> a eficácia de acoplamento à cadeira de rodas através da realização de várias tentativas. Os dados a retirar ser</w:t>
      </w:r>
      <w:r w:rsidR="00A40EF6" w:rsidRPr="00CD47E6">
        <w:t xml:space="preserve">ão a </w:t>
      </w:r>
      <w:r w:rsidRPr="00CD47E6">
        <w:t>taxa de acerto assim como o tempo que demora o encaixe</w:t>
      </w:r>
      <w:r w:rsidR="00A40EF6" w:rsidRPr="00CD47E6">
        <w:t xml:space="preserve"> e caso não encaixe verificar o </w:t>
      </w:r>
      <w:r w:rsidR="00975319" w:rsidRPr="00CD47E6">
        <w:t xml:space="preserve">tamanho do </w:t>
      </w:r>
      <w:r w:rsidR="00A40EF6" w:rsidRPr="00CD47E6">
        <w:t>erro</w:t>
      </w:r>
      <w:r w:rsidRPr="00CD47E6">
        <w:t>.</w:t>
      </w:r>
    </w:p>
    <w:p w14:paraId="0CB95CD3" w14:textId="3D788828" w:rsidR="009F70E9" w:rsidRPr="00CD47E6" w:rsidRDefault="00820DE3" w:rsidP="009C66F9">
      <w:r w:rsidRPr="00CD47E6">
        <w:t xml:space="preserve">O terceiro tratamento estatístico </w:t>
      </w:r>
      <w:r w:rsidR="009F70E9" w:rsidRPr="00CD47E6">
        <w:t>será</w:t>
      </w:r>
      <w:r w:rsidRPr="00CD47E6">
        <w:t xml:space="preserve"> a avaliação do</w:t>
      </w:r>
      <w:r w:rsidR="009F70E9" w:rsidRPr="00CD47E6">
        <w:t xml:space="preserve"> tempo de transporte do paciente, onde </w:t>
      </w:r>
      <w:r w:rsidRPr="00CD47E6">
        <w:t xml:space="preserve">irá ser </w:t>
      </w:r>
      <w:r w:rsidR="009F70E9" w:rsidRPr="00CD47E6">
        <w:t>comparado o sistema robótico com o tempo que um auxiliar realiza</w:t>
      </w:r>
      <w:r w:rsidRPr="00CD47E6">
        <w:t xml:space="preserve">. A finalidade é tentar encontrar uma constante que permita inferir que o tempo de resposta do robô é superior ou inferior ao transporte manual dado pelo auxiliar e assim avaliar se a aplicação do robô </w:t>
      </w:r>
      <w:r w:rsidR="002908CF" w:rsidRPr="00CD47E6">
        <w:t xml:space="preserve">também </w:t>
      </w:r>
      <w:r w:rsidRPr="00CD47E6">
        <w:t>é vantajosa pelo tempo de transporte.</w:t>
      </w:r>
    </w:p>
    <w:p w14:paraId="074EAEF2" w14:textId="4B9CE61A" w:rsidR="009F70E9" w:rsidRPr="00CD47E6" w:rsidRDefault="00820DE3" w:rsidP="009C66F9">
      <w:r w:rsidRPr="00CD47E6">
        <w:t>O</w:t>
      </w:r>
      <w:r w:rsidR="009F70E9" w:rsidRPr="00CD47E6">
        <w:t xml:space="preserve"> </w:t>
      </w:r>
      <w:r w:rsidR="00A40EF6" w:rsidRPr="00CD47E6">
        <w:t>quarto</w:t>
      </w:r>
      <w:r w:rsidR="009F70E9" w:rsidRPr="00CD47E6">
        <w:t xml:space="preserve"> </w:t>
      </w:r>
      <w:r w:rsidRPr="00CD47E6">
        <w:t xml:space="preserve">tratamento estatístico </w:t>
      </w:r>
      <w:r w:rsidR="009F70E9" w:rsidRPr="00CD47E6">
        <w:t xml:space="preserve">será </w:t>
      </w:r>
      <w:r w:rsidR="00A40EF6" w:rsidRPr="00CD47E6">
        <w:t xml:space="preserve">verificar </w:t>
      </w:r>
      <w:r w:rsidR="00975319" w:rsidRPr="00CD47E6">
        <w:t xml:space="preserve">a autonomia das baterias do robô, calculando o tempo médio de descarga com esforço elevado, esforço mediano e esforço reduzido. </w:t>
      </w:r>
      <w:r w:rsidR="00C97FE7">
        <w:t>E</w:t>
      </w:r>
      <w:r w:rsidR="00975319" w:rsidRPr="00CD47E6">
        <w:t>ste teste será demorado uma vez que obrigada a uma grande repetibilidade</w:t>
      </w:r>
      <w:r w:rsidR="00CD47E6" w:rsidRPr="00CD47E6">
        <w:t xml:space="preserve"> </w:t>
      </w:r>
      <w:r w:rsidR="00FB3F12">
        <w:t xml:space="preserve">para </w:t>
      </w:r>
      <w:r w:rsidR="00CD47E6" w:rsidRPr="00CD47E6">
        <w:t>esgot</w:t>
      </w:r>
      <w:r w:rsidR="00FB3F12">
        <w:t>ar</w:t>
      </w:r>
      <w:r w:rsidR="00CD47E6" w:rsidRPr="00CD47E6">
        <w:t xml:space="preserve"> a bateria</w:t>
      </w:r>
      <w:r w:rsidR="00975319" w:rsidRPr="00CD47E6">
        <w:t>. Também será calculado o tempo médio de carga das baterias.</w:t>
      </w:r>
    </w:p>
    <w:p w14:paraId="6614B2B2" w14:textId="41C48853" w:rsidR="009F70E9" w:rsidRPr="00CD47E6" w:rsidRDefault="00975319" w:rsidP="00975319">
      <w:r w:rsidRPr="00CD47E6">
        <w:t xml:space="preserve">O quinto tratamento estatístico será a avaliação do peso máximo que o robô pode transportar assim como a tolerância permitida. </w:t>
      </w:r>
      <w:r w:rsidR="009F70E9" w:rsidRPr="00CD47E6">
        <w:t>Será ainda inferido se o peso do sistema robótico tem bastante influência na autonomia elétrica</w:t>
      </w:r>
      <w:r w:rsidR="00A40EF6" w:rsidRPr="00CD47E6">
        <w:t>.</w:t>
      </w:r>
    </w:p>
    <w:p w14:paraId="4FC3D1AD" w14:textId="4C219793" w:rsidR="00820DE3" w:rsidRPr="00CD47E6" w:rsidRDefault="002908CF" w:rsidP="009C66F9">
      <w:r w:rsidRPr="00CD47E6">
        <w:t>Para a</w:t>
      </w:r>
      <w:r w:rsidR="00975319" w:rsidRPr="00CD47E6">
        <w:t xml:space="preserve"> sext</w:t>
      </w:r>
      <w:r w:rsidRPr="00CD47E6">
        <w:t>a</w:t>
      </w:r>
      <w:r w:rsidR="005D7A12">
        <w:t xml:space="preserve">, </w:t>
      </w:r>
      <w:r w:rsidR="00975319" w:rsidRPr="00CD47E6">
        <w:t>sétim</w:t>
      </w:r>
      <w:r w:rsidRPr="00CD47E6">
        <w:t xml:space="preserve">a </w:t>
      </w:r>
      <w:r w:rsidR="005D7A12">
        <w:t xml:space="preserve">e oitava </w:t>
      </w:r>
      <w:r w:rsidRPr="00CD47E6">
        <w:t>variável de estudo, o tratamento de estatístico é semelhante, será calculado a percentagem de sucesso e o respetivo erro médio</w:t>
      </w:r>
      <w:r w:rsidR="00413549">
        <w:t xml:space="preserve"> num conjunto de ensaios</w:t>
      </w:r>
      <w:r w:rsidRPr="00CD47E6">
        <w:t xml:space="preserve">. </w:t>
      </w:r>
    </w:p>
    <w:p w14:paraId="0B3322D2" w14:textId="07FAAE8D" w:rsidR="00E72222" w:rsidRPr="002908CF" w:rsidRDefault="002908CF" w:rsidP="002908CF">
      <w:pPr>
        <w:rPr>
          <w:highlight w:val="yellow"/>
        </w:rPr>
      </w:pPr>
      <w:r w:rsidRPr="00CD47E6">
        <w:t>Por fim, para a</w:t>
      </w:r>
      <w:r w:rsidR="009F70E9" w:rsidRPr="00CD47E6">
        <w:t xml:space="preserve"> última avaliação </w:t>
      </w:r>
      <w:r w:rsidR="00FB3F12">
        <w:t>serão</w:t>
      </w:r>
      <w:r w:rsidRPr="00CD47E6">
        <w:t xml:space="preserve"> </w:t>
      </w:r>
      <w:r w:rsidR="009F70E9" w:rsidRPr="00CD47E6">
        <w:t>testa</w:t>
      </w:r>
      <w:r w:rsidR="00CD47E6" w:rsidRPr="00CD47E6">
        <w:t>dos</w:t>
      </w:r>
      <w:r w:rsidR="009F70E9" w:rsidRPr="00CD47E6">
        <w:t xml:space="preserve"> </w:t>
      </w:r>
      <w:r w:rsidRPr="00CD47E6">
        <w:t>múltiplos</w:t>
      </w:r>
      <w:r w:rsidR="009F70E9" w:rsidRPr="00CD47E6">
        <w:t xml:space="preserve"> comandos entre a interface do robô e o sistema de gestão da instituição de saúde e </w:t>
      </w:r>
      <w:r w:rsidR="00FB3F12">
        <w:t xml:space="preserve">com o intuito de analisar </w:t>
      </w:r>
      <w:r w:rsidR="009F70E9" w:rsidRPr="00CD47E6">
        <w:t xml:space="preserve">o sucesso da comunicação, </w:t>
      </w:r>
      <w:r w:rsidR="00820DE3" w:rsidRPr="00CD47E6">
        <w:t>isto é,</w:t>
      </w:r>
      <w:r w:rsidR="009F70E9" w:rsidRPr="00CD47E6">
        <w:t xml:space="preserve"> se os dados chegaram ao destino, assim como </w:t>
      </w:r>
      <w:r w:rsidR="00820DE3" w:rsidRPr="00CD47E6">
        <w:t>a duração da resposta</w:t>
      </w:r>
      <w:r w:rsidRPr="00CD47E6">
        <w:t xml:space="preserve"> e tempo de atuação do robô, por exemplo</w:t>
      </w:r>
      <w:r w:rsidR="00820DE3" w:rsidRPr="00CD47E6">
        <w:t>.</w:t>
      </w:r>
      <w:r w:rsidR="00E72222">
        <w:br w:type="page"/>
      </w:r>
    </w:p>
    <w:p w14:paraId="1F03C710" w14:textId="75764D5E" w:rsidR="003976E6" w:rsidRPr="003976E6" w:rsidRDefault="003976E6" w:rsidP="003976E6">
      <w:pPr>
        <w:pStyle w:val="Ttulo1"/>
      </w:pPr>
      <w:bookmarkStart w:id="39" w:name="_Ref76235671"/>
      <w:bookmarkStart w:id="40" w:name="_Toc87445489"/>
      <w:r w:rsidRPr="003976E6">
        <w:lastRenderedPageBreak/>
        <w:t>Plano de trabalho</w:t>
      </w:r>
      <w:bookmarkEnd w:id="39"/>
      <w:bookmarkEnd w:id="40"/>
    </w:p>
    <w:p w14:paraId="402DF047" w14:textId="54D9AC73" w:rsidR="003976E6" w:rsidRDefault="000645B5" w:rsidP="008B3129">
      <w:pPr>
        <w:spacing w:line="360" w:lineRule="auto"/>
        <w:ind w:firstLine="284"/>
      </w:pPr>
      <w:r>
        <w:t xml:space="preserve">A realização do projeto divide-se em </w:t>
      </w:r>
      <w:r w:rsidR="005B7CD4">
        <w:t>cinco</w:t>
      </w:r>
      <w:r w:rsidR="00E72222">
        <w:t xml:space="preserve"> atividades que são o desenvolvimento do sistema autónomo</w:t>
      </w:r>
      <w:r w:rsidR="005B7CD4">
        <w:t xml:space="preserve"> do robô</w:t>
      </w:r>
      <w:r w:rsidR="00E72222">
        <w:t xml:space="preserve">, o sistema de acoplamento às cadeiras de rodas manuais, </w:t>
      </w:r>
      <w:r w:rsidR="005B7CD4">
        <w:t xml:space="preserve">comunicação do robô com </w:t>
      </w:r>
      <w:r w:rsidR="00E72222">
        <w:t>o sistema de informação da instituição, testes e validação e por fim a escrita da dissertação.</w:t>
      </w:r>
    </w:p>
    <w:p w14:paraId="166425EC" w14:textId="7DE84814" w:rsidR="005B7CD4" w:rsidRDefault="00E72222" w:rsidP="008B3129">
      <w:pPr>
        <w:pStyle w:val="PargrafodaLista"/>
        <w:numPr>
          <w:ilvl w:val="0"/>
          <w:numId w:val="19"/>
        </w:numPr>
        <w:spacing w:line="360" w:lineRule="auto"/>
      </w:pPr>
      <w:r>
        <w:t>Sistema a</w:t>
      </w:r>
      <w:r w:rsidR="005B7CD4">
        <w:t>utónomo do robô</w:t>
      </w:r>
    </w:p>
    <w:p w14:paraId="60AB798D" w14:textId="4D2B3C0D" w:rsidR="005B7CD4" w:rsidRDefault="005B7CD4" w:rsidP="00FB3F12">
      <w:pPr>
        <w:pStyle w:val="PargrafodaLista"/>
        <w:numPr>
          <w:ilvl w:val="1"/>
          <w:numId w:val="19"/>
        </w:numPr>
        <w:spacing w:line="360" w:lineRule="auto"/>
        <w:ind w:left="851"/>
      </w:pPr>
      <w:r>
        <w:t>Estudo do estado da arte;</w:t>
      </w:r>
    </w:p>
    <w:p w14:paraId="53EFCA49" w14:textId="41C1969F" w:rsidR="005B7CD4" w:rsidRDefault="005B7CD4" w:rsidP="008B3129">
      <w:pPr>
        <w:pStyle w:val="PargrafodaLista"/>
        <w:numPr>
          <w:ilvl w:val="1"/>
          <w:numId w:val="19"/>
        </w:numPr>
        <w:spacing w:line="360" w:lineRule="auto"/>
        <w:ind w:left="851"/>
      </w:pPr>
      <w:r>
        <w:t>Aquisição dos dados dos sensores a utilizar no algoritmo de mapeamento e navegação;</w:t>
      </w:r>
    </w:p>
    <w:p w14:paraId="3ABC345E" w14:textId="6179B883" w:rsidR="003160BF" w:rsidRPr="00EE66C6" w:rsidRDefault="003160BF" w:rsidP="008B3129">
      <w:pPr>
        <w:spacing w:line="360" w:lineRule="auto"/>
      </w:pPr>
      <w:r>
        <w:t xml:space="preserve">Os sensores serão uma câmara RGB-D e/o um LIDAR para a construção do mapa e posteriormente navegação. Para visualizar os dados será utilizado o RViz. Para a posição do robô será utilizado a câmara de Tracking ou codificadores acoplados às rodas motoras. No caso da utilização da câmara será utilizado o RViz </w:t>
      </w:r>
      <w:r w:rsidRPr="00EE66C6">
        <w:t>para visualizar os dados e no caso dos codificadores o STM32 IDE.</w:t>
      </w:r>
    </w:p>
    <w:p w14:paraId="438B23E6" w14:textId="774FF826" w:rsidR="005B7CD4" w:rsidRPr="00EE66C6" w:rsidRDefault="005B7CD4" w:rsidP="008B3129">
      <w:pPr>
        <w:pStyle w:val="PargrafodaLista"/>
        <w:numPr>
          <w:ilvl w:val="1"/>
          <w:numId w:val="19"/>
        </w:numPr>
        <w:spacing w:line="360" w:lineRule="auto"/>
        <w:ind w:left="851"/>
      </w:pPr>
      <w:r w:rsidRPr="00EE66C6">
        <w:t>Implementação dos algoritmos de mapeamento do ambiente e navegação;</w:t>
      </w:r>
    </w:p>
    <w:p w14:paraId="51EFB1E1" w14:textId="3C8BCF07" w:rsidR="00492437" w:rsidRPr="00EE66C6" w:rsidRDefault="00492437" w:rsidP="008B3129">
      <w:pPr>
        <w:pStyle w:val="PargrafodaLista"/>
        <w:numPr>
          <w:ilvl w:val="1"/>
          <w:numId w:val="19"/>
        </w:numPr>
        <w:spacing w:line="360" w:lineRule="auto"/>
        <w:ind w:left="851"/>
      </w:pPr>
      <w:r w:rsidRPr="00EE66C6">
        <w:t>Implementação do sistema de segurança do robô;</w:t>
      </w:r>
    </w:p>
    <w:p w14:paraId="5A9209A5" w14:textId="2E4F9C43" w:rsidR="002C57CE" w:rsidRPr="00EE66C6" w:rsidRDefault="002C57CE" w:rsidP="00081409">
      <w:pPr>
        <w:spacing w:line="360" w:lineRule="auto"/>
        <w:ind w:left="491" w:hanging="131"/>
      </w:pPr>
      <w:r w:rsidRPr="00EE66C6">
        <w:t xml:space="preserve">Utilização de sensores para monitorizar o paciente </w:t>
      </w:r>
      <w:r w:rsidR="00826E27" w:rsidRPr="00EE66C6">
        <w:t xml:space="preserve">para monitorizar algum problema durante o </w:t>
      </w:r>
      <w:r w:rsidR="00081409" w:rsidRPr="00EE66C6">
        <w:t>transporte.</w:t>
      </w:r>
    </w:p>
    <w:p w14:paraId="3BC1A45F" w14:textId="72768538" w:rsidR="005B7CD4" w:rsidRPr="00EE66C6" w:rsidRDefault="005B7CD4" w:rsidP="008B3129">
      <w:pPr>
        <w:pStyle w:val="PargrafodaLista"/>
        <w:numPr>
          <w:ilvl w:val="0"/>
          <w:numId w:val="19"/>
        </w:numPr>
        <w:spacing w:line="360" w:lineRule="auto"/>
      </w:pPr>
      <w:r w:rsidRPr="00EE66C6">
        <w:t>Sistema de acoplamento às cadeiras de rodas manuais</w:t>
      </w:r>
    </w:p>
    <w:p w14:paraId="47E1A450" w14:textId="15A85515" w:rsidR="005B7CD4" w:rsidRPr="00EE66C6" w:rsidRDefault="005B7CD4" w:rsidP="008B3129">
      <w:pPr>
        <w:pStyle w:val="PargrafodaLista"/>
        <w:numPr>
          <w:ilvl w:val="1"/>
          <w:numId w:val="19"/>
        </w:numPr>
        <w:spacing w:line="360" w:lineRule="auto"/>
        <w:ind w:left="851"/>
      </w:pPr>
      <w:r w:rsidRPr="00EE66C6">
        <w:t>Estudo do estado da arte;</w:t>
      </w:r>
    </w:p>
    <w:p w14:paraId="75D4B1C9" w14:textId="2CA5890F" w:rsidR="003160BF" w:rsidRPr="00EE66C6" w:rsidRDefault="003160BF" w:rsidP="008B3129">
      <w:pPr>
        <w:spacing w:line="360" w:lineRule="auto"/>
      </w:pPr>
      <w:r w:rsidRPr="00EE66C6">
        <w:t>Será estudado qual dos métodos terá melhor facilidade de engate à cadeira de rodas de um conjunto de mecanismos.</w:t>
      </w:r>
    </w:p>
    <w:p w14:paraId="69C077D2" w14:textId="4EE57B67" w:rsidR="005B7CD4" w:rsidRPr="00EE66C6" w:rsidRDefault="005B7CD4" w:rsidP="008B3129">
      <w:pPr>
        <w:pStyle w:val="PargrafodaLista"/>
        <w:numPr>
          <w:ilvl w:val="1"/>
          <w:numId w:val="19"/>
        </w:numPr>
        <w:spacing w:line="360" w:lineRule="auto"/>
        <w:ind w:left="851"/>
      </w:pPr>
      <w:r w:rsidRPr="00EE66C6">
        <w:t>Construção do sistema de acoplamento;</w:t>
      </w:r>
    </w:p>
    <w:p w14:paraId="4F9CC1FC" w14:textId="630094D4" w:rsidR="005B7CD4" w:rsidRPr="00EE66C6" w:rsidRDefault="005B7CD4" w:rsidP="008B3129">
      <w:pPr>
        <w:pStyle w:val="PargrafodaLista"/>
        <w:numPr>
          <w:ilvl w:val="1"/>
          <w:numId w:val="19"/>
        </w:numPr>
        <w:spacing w:line="360" w:lineRule="auto"/>
        <w:ind w:left="851"/>
      </w:pPr>
      <w:r w:rsidRPr="00EE66C6">
        <w:t>Implementação do sistema ao robô;</w:t>
      </w:r>
    </w:p>
    <w:p w14:paraId="285A72F7" w14:textId="0B47CDE5" w:rsidR="00CF2520" w:rsidRPr="00EE66C6" w:rsidRDefault="00CF2520" w:rsidP="008B3129">
      <w:pPr>
        <w:spacing w:line="360" w:lineRule="auto"/>
        <w:ind w:left="491" w:firstLine="0"/>
      </w:pPr>
      <w:r w:rsidRPr="00EE66C6">
        <w:t>Estudo para acoplar o mecanismo ao robô com a realização de pequenos testes</w:t>
      </w:r>
      <w:r w:rsidR="008B3129" w:rsidRPr="00EE66C6">
        <w:t>.</w:t>
      </w:r>
    </w:p>
    <w:p w14:paraId="732AE022" w14:textId="6587C21D" w:rsidR="005B7CD4" w:rsidRPr="00EE66C6" w:rsidRDefault="005B7CD4" w:rsidP="008B3129">
      <w:pPr>
        <w:pStyle w:val="PargrafodaLista"/>
        <w:numPr>
          <w:ilvl w:val="1"/>
          <w:numId w:val="19"/>
        </w:numPr>
        <w:spacing w:line="360" w:lineRule="auto"/>
        <w:ind w:left="851"/>
      </w:pPr>
      <w:r w:rsidRPr="00EE66C6">
        <w:t>Automatização do sistema;</w:t>
      </w:r>
    </w:p>
    <w:p w14:paraId="242EBF2F" w14:textId="5839AB30" w:rsidR="003160BF" w:rsidRDefault="00CF2520" w:rsidP="008B3129">
      <w:pPr>
        <w:spacing w:line="360" w:lineRule="auto"/>
      </w:pPr>
      <w:r w:rsidRPr="00EE66C6">
        <w:t>Utilização de um microcontrolador e um módulo de câmara RGB para automatizar o mecanismo. Também será necessário recolher o dataset para implementar</w:t>
      </w:r>
      <w:r>
        <w:t xml:space="preserve"> o classificador de objetos</w:t>
      </w:r>
      <w:r w:rsidR="008B3129">
        <w:t>.</w:t>
      </w:r>
    </w:p>
    <w:p w14:paraId="44D35787" w14:textId="36977416" w:rsidR="005B7CD4" w:rsidRDefault="005B7CD4" w:rsidP="008B3129">
      <w:pPr>
        <w:pStyle w:val="PargrafodaLista"/>
        <w:numPr>
          <w:ilvl w:val="0"/>
          <w:numId w:val="19"/>
        </w:numPr>
        <w:spacing w:line="360" w:lineRule="auto"/>
      </w:pPr>
      <w:r>
        <w:t>Comunicação do robô com o sistema de informação da instituição</w:t>
      </w:r>
    </w:p>
    <w:p w14:paraId="6D80E843" w14:textId="472E9BFB" w:rsidR="005B7CD4" w:rsidRDefault="005B7CD4" w:rsidP="008B3129">
      <w:pPr>
        <w:pStyle w:val="PargrafodaLista"/>
        <w:numPr>
          <w:ilvl w:val="1"/>
          <w:numId w:val="19"/>
        </w:numPr>
        <w:spacing w:line="360" w:lineRule="auto"/>
        <w:ind w:left="851"/>
      </w:pPr>
      <w:r>
        <w:t xml:space="preserve">Estudo dos sistemas de informação </w:t>
      </w:r>
      <w:r w:rsidR="00822311">
        <w:t>das instituições;</w:t>
      </w:r>
    </w:p>
    <w:p w14:paraId="6222BDEE" w14:textId="61D01FA9" w:rsidR="00CF2520" w:rsidRDefault="008B3129" w:rsidP="008B3129">
      <w:pPr>
        <w:spacing w:line="360" w:lineRule="auto"/>
        <w:ind w:firstLine="426"/>
      </w:pPr>
      <w:r>
        <w:t xml:space="preserve">Análise dos vários sistemas de informação presentes nas instituições de saúde com o intuito de criar um método que facilite a integração. </w:t>
      </w:r>
    </w:p>
    <w:p w14:paraId="2037202C" w14:textId="2116AA45" w:rsidR="00822311" w:rsidRDefault="00822311" w:rsidP="008B3129">
      <w:pPr>
        <w:pStyle w:val="PargrafodaLista"/>
        <w:numPr>
          <w:ilvl w:val="1"/>
          <w:numId w:val="19"/>
        </w:numPr>
        <w:spacing w:line="360" w:lineRule="auto"/>
        <w:ind w:left="851"/>
      </w:pPr>
      <w:r>
        <w:t>Estudo do tipo de mensagens</w:t>
      </w:r>
      <w:r w:rsidR="00F57FB7">
        <w:t xml:space="preserve"> entre a interface</w:t>
      </w:r>
      <w:r w:rsidR="003160BF">
        <w:t>,</w:t>
      </w:r>
      <w:r w:rsidR="00F57FB7">
        <w:t xml:space="preserve"> o sistema de informação</w:t>
      </w:r>
      <w:r w:rsidR="003160BF">
        <w:t xml:space="preserve"> e robô</w:t>
      </w:r>
      <w:r w:rsidR="00F57FB7">
        <w:t>;</w:t>
      </w:r>
    </w:p>
    <w:p w14:paraId="7D8EE364" w14:textId="5733638A" w:rsidR="00CF2520" w:rsidRDefault="00CF2520" w:rsidP="008B3129">
      <w:pPr>
        <w:spacing w:line="360" w:lineRule="auto"/>
        <w:ind w:firstLine="0"/>
      </w:pPr>
      <w:r>
        <w:t>Análise dos vários tipos de mensagens que permitirão comunicar</w:t>
      </w:r>
      <w:r w:rsidR="008B3129">
        <w:t xml:space="preserve"> a interface</w:t>
      </w:r>
      <w:r>
        <w:t xml:space="preserve"> com o sistema de informação e o robô</w:t>
      </w:r>
      <w:r w:rsidR="008B3129">
        <w:t>. No decorrer do estudo serão implementados pequenos excertos de código para verificar a solidez da comunicação.</w:t>
      </w:r>
    </w:p>
    <w:p w14:paraId="639810F2" w14:textId="0F934597" w:rsidR="00822311" w:rsidRDefault="00822311" w:rsidP="008B3129">
      <w:pPr>
        <w:pStyle w:val="PargrafodaLista"/>
        <w:numPr>
          <w:ilvl w:val="1"/>
          <w:numId w:val="19"/>
        </w:numPr>
        <w:spacing w:line="360" w:lineRule="auto"/>
        <w:ind w:left="851"/>
      </w:pPr>
      <w:r>
        <w:t>Desenvolvimento de uma interface Homem-Máqui</w:t>
      </w:r>
      <w:r w:rsidR="00CF2520">
        <w:t>na;</w:t>
      </w:r>
    </w:p>
    <w:p w14:paraId="1FE177D7" w14:textId="24F333CB" w:rsidR="00CF2520" w:rsidRDefault="00CF2520" w:rsidP="008B3129">
      <w:pPr>
        <w:spacing w:line="360" w:lineRule="auto"/>
        <w:ind w:left="491" w:firstLine="0"/>
      </w:pPr>
      <w:r>
        <w:t xml:space="preserve">A interface irá comunicar com o robô e com o sistema de informação da instituição de saúde. </w:t>
      </w:r>
    </w:p>
    <w:p w14:paraId="6A20A825" w14:textId="055B45E2" w:rsidR="005B7CD4" w:rsidRDefault="005B7CD4" w:rsidP="008B3129">
      <w:pPr>
        <w:pStyle w:val="PargrafodaLista"/>
        <w:numPr>
          <w:ilvl w:val="0"/>
          <w:numId w:val="19"/>
        </w:numPr>
        <w:spacing w:line="360" w:lineRule="auto"/>
      </w:pPr>
      <w:r>
        <w:t>Testes e validação</w:t>
      </w:r>
    </w:p>
    <w:p w14:paraId="1994A62D" w14:textId="03C4D690" w:rsidR="005B7CD4" w:rsidRDefault="00822311" w:rsidP="008B3129">
      <w:pPr>
        <w:pStyle w:val="PargrafodaLista"/>
        <w:numPr>
          <w:ilvl w:val="1"/>
          <w:numId w:val="19"/>
        </w:numPr>
        <w:spacing w:line="360" w:lineRule="auto"/>
        <w:ind w:left="851" w:hanging="425"/>
      </w:pPr>
      <w:r>
        <w:t>Avaliação da performance do algoritmo de mapeamento do ambiente</w:t>
      </w:r>
      <w:r w:rsidR="00F57FB7">
        <w:t xml:space="preserve"> e navegação</w:t>
      </w:r>
      <w:r>
        <w:t>;</w:t>
      </w:r>
    </w:p>
    <w:p w14:paraId="1CAF50B0" w14:textId="4CC7CE70" w:rsidR="00822311" w:rsidRDefault="00822311" w:rsidP="008B3129">
      <w:pPr>
        <w:pStyle w:val="PargrafodaLista"/>
        <w:numPr>
          <w:ilvl w:val="1"/>
          <w:numId w:val="19"/>
        </w:numPr>
        <w:spacing w:line="360" w:lineRule="auto"/>
        <w:ind w:left="851" w:hanging="425"/>
      </w:pPr>
      <w:r>
        <w:t>Avaliação da eficácia do sistema de acoplamento às cadeiras de rodas;</w:t>
      </w:r>
    </w:p>
    <w:p w14:paraId="5BB92441" w14:textId="4618F1B2" w:rsidR="00822311" w:rsidRDefault="00822311" w:rsidP="008B3129">
      <w:pPr>
        <w:pStyle w:val="PargrafodaLista"/>
        <w:numPr>
          <w:ilvl w:val="1"/>
          <w:numId w:val="19"/>
        </w:numPr>
        <w:spacing w:line="360" w:lineRule="auto"/>
        <w:ind w:left="851" w:hanging="425"/>
      </w:pPr>
      <w:r>
        <w:lastRenderedPageBreak/>
        <w:t xml:space="preserve">Autonomia </w:t>
      </w:r>
      <w:r w:rsidR="00F57FB7">
        <w:t xml:space="preserve">elétrica </w:t>
      </w:r>
      <w:r>
        <w:t>do robô;</w:t>
      </w:r>
    </w:p>
    <w:p w14:paraId="736A971B" w14:textId="0EF4BB11" w:rsidR="00822311" w:rsidRPr="00EE66C6" w:rsidRDefault="00F57FB7" w:rsidP="008B3129">
      <w:pPr>
        <w:pStyle w:val="PargrafodaLista"/>
        <w:numPr>
          <w:ilvl w:val="1"/>
          <w:numId w:val="19"/>
        </w:numPr>
        <w:spacing w:line="360" w:lineRule="auto"/>
        <w:ind w:left="851" w:hanging="425"/>
      </w:pPr>
      <w:r w:rsidRPr="00EE66C6">
        <w:t>Peso máximo que consegue transportar;</w:t>
      </w:r>
    </w:p>
    <w:p w14:paraId="5DB93E4F" w14:textId="636C061B" w:rsidR="00780436" w:rsidRPr="00EE66C6" w:rsidRDefault="00780436" w:rsidP="008B3129">
      <w:pPr>
        <w:pStyle w:val="PargrafodaLista"/>
        <w:numPr>
          <w:ilvl w:val="1"/>
          <w:numId w:val="19"/>
        </w:numPr>
        <w:spacing w:line="360" w:lineRule="auto"/>
        <w:ind w:left="851" w:hanging="425"/>
      </w:pPr>
      <w:r w:rsidRPr="00EE66C6">
        <w:t>Avaliação do tempo de transporte do paciente;</w:t>
      </w:r>
    </w:p>
    <w:p w14:paraId="42332DCC" w14:textId="149F45A9" w:rsidR="00081409" w:rsidRPr="00EE66C6" w:rsidRDefault="00081409" w:rsidP="008B3129">
      <w:pPr>
        <w:pStyle w:val="PargrafodaLista"/>
        <w:numPr>
          <w:ilvl w:val="1"/>
          <w:numId w:val="19"/>
        </w:numPr>
        <w:spacing w:line="360" w:lineRule="auto"/>
        <w:ind w:left="851" w:hanging="425"/>
      </w:pPr>
      <w:r w:rsidRPr="00EE66C6">
        <w:t>Avaliar do comportamento do sistema de segurança do robô;</w:t>
      </w:r>
    </w:p>
    <w:p w14:paraId="72018C4E" w14:textId="26CAAA0E" w:rsidR="00F57FB7" w:rsidRPr="00EE66C6" w:rsidRDefault="00F57FB7" w:rsidP="008B3129">
      <w:pPr>
        <w:pStyle w:val="PargrafodaLista"/>
        <w:numPr>
          <w:ilvl w:val="1"/>
          <w:numId w:val="19"/>
        </w:numPr>
        <w:spacing w:line="360" w:lineRule="auto"/>
        <w:ind w:left="851" w:hanging="425"/>
      </w:pPr>
      <w:r w:rsidRPr="00EE66C6">
        <w:t>Número de vezes que o robô consegue concluir com sucesso o objetivo</w:t>
      </w:r>
      <w:r w:rsidR="00D61A66" w:rsidRPr="00EE66C6">
        <w:t xml:space="preserve"> num conjunto de ensaios</w:t>
      </w:r>
      <w:r w:rsidRPr="00EE66C6">
        <w:t>;</w:t>
      </w:r>
    </w:p>
    <w:p w14:paraId="0A77C790" w14:textId="199ABA4F" w:rsidR="00F57FB7" w:rsidRDefault="00F57FB7" w:rsidP="008B3129">
      <w:pPr>
        <w:pStyle w:val="PargrafodaLista"/>
        <w:numPr>
          <w:ilvl w:val="1"/>
          <w:numId w:val="19"/>
        </w:numPr>
        <w:spacing w:line="360" w:lineRule="auto"/>
        <w:ind w:left="851" w:hanging="425"/>
      </w:pPr>
      <w:r w:rsidRPr="00EE66C6">
        <w:t>Número de vezes que o robô bate em obstáculos</w:t>
      </w:r>
      <w:r w:rsidR="00D61A66" w:rsidRPr="00D61A66">
        <w:t xml:space="preserve"> </w:t>
      </w:r>
      <w:r w:rsidR="00D61A66">
        <w:t>num conjunto de ensaios</w:t>
      </w:r>
      <w:r>
        <w:t>;</w:t>
      </w:r>
    </w:p>
    <w:p w14:paraId="1837CBA6" w14:textId="7770AA5F" w:rsidR="00F57FB7" w:rsidRPr="00917FC7" w:rsidRDefault="00917FC7" w:rsidP="008B3129">
      <w:pPr>
        <w:pStyle w:val="PargrafodaLista"/>
        <w:numPr>
          <w:ilvl w:val="1"/>
          <w:numId w:val="19"/>
        </w:numPr>
        <w:spacing w:line="360" w:lineRule="auto"/>
        <w:ind w:left="851" w:hanging="425"/>
        <w:rPr>
          <w:szCs w:val="20"/>
        </w:rPr>
      </w:pPr>
      <w:r w:rsidRPr="00917FC7">
        <w:rPr>
          <w:szCs w:val="20"/>
        </w:rPr>
        <w:t>Comunicação entre o sistema gestão da instituição de saúde e o robô através da interface</w:t>
      </w:r>
      <w:r w:rsidR="00F57FB7" w:rsidRPr="00917FC7">
        <w:rPr>
          <w:szCs w:val="20"/>
        </w:rPr>
        <w:t xml:space="preserve">; </w:t>
      </w:r>
    </w:p>
    <w:p w14:paraId="0814F1DC" w14:textId="763D8B0D" w:rsidR="00E72222" w:rsidRDefault="005B7CD4" w:rsidP="008B3129">
      <w:pPr>
        <w:pStyle w:val="PargrafodaLista"/>
        <w:numPr>
          <w:ilvl w:val="0"/>
          <w:numId w:val="19"/>
        </w:numPr>
        <w:spacing w:line="360" w:lineRule="auto"/>
      </w:pPr>
      <w:r>
        <w:t>Escrita da dissertação.</w:t>
      </w:r>
      <w:r w:rsidR="00E72222">
        <w:br w:type="page"/>
      </w:r>
    </w:p>
    <w:p w14:paraId="1C2D7E3A" w14:textId="77777777" w:rsidR="00E72222" w:rsidRDefault="00E72222" w:rsidP="00A17FDD">
      <w:pPr>
        <w:pStyle w:val="Ttulo1"/>
        <w:sectPr w:rsidR="00E72222" w:rsidSect="00E25ABD">
          <w:type w:val="oddPage"/>
          <w:pgSz w:w="11900" w:h="16840"/>
          <w:pgMar w:top="1985" w:right="1418" w:bottom="1985" w:left="1701" w:header="709" w:footer="709" w:gutter="0"/>
          <w:pgNumType w:start="1"/>
          <w:cols w:space="708"/>
          <w:docGrid w:linePitch="360"/>
        </w:sectPr>
      </w:pPr>
    </w:p>
    <w:p w14:paraId="7256BC82" w14:textId="4E1F2724" w:rsidR="00A17FDD" w:rsidRDefault="00A17FDD" w:rsidP="00A17FDD">
      <w:pPr>
        <w:pStyle w:val="Ttulo1"/>
      </w:pPr>
      <w:bookmarkStart w:id="41" w:name="_Toc87445490"/>
      <w:r>
        <w:lastRenderedPageBreak/>
        <w:t>Organização do estudo</w:t>
      </w:r>
      <w:bookmarkEnd w:id="41"/>
    </w:p>
    <w:p w14:paraId="0E00DA4C" w14:textId="0FAA2B3E" w:rsidR="00724DBF" w:rsidRDefault="00A17FDD" w:rsidP="00721B1E">
      <w:pPr>
        <w:pStyle w:val="Ttulo2"/>
      </w:pPr>
      <w:bookmarkStart w:id="42" w:name="_Toc87445491"/>
      <w:r w:rsidRPr="006A57FB">
        <w:t>Cronograma</w:t>
      </w:r>
      <w:bookmarkEnd w:id="42"/>
    </w:p>
    <w:p w14:paraId="15DAD72A" w14:textId="5439BE1C" w:rsidR="00721B1E" w:rsidRDefault="00721B1E" w:rsidP="00721B1E">
      <w:pPr>
        <w:pStyle w:val="Legenda"/>
        <w:keepNext/>
      </w:pPr>
      <w:bookmarkStart w:id="43" w:name="_Toc87445462"/>
      <w:r>
        <w:t xml:space="preserve">Tabela </w:t>
      </w:r>
      <w:r>
        <w:fldChar w:fldCharType="begin"/>
      </w:r>
      <w:r>
        <w:instrText>SEQ Tabela \* ARABIC</w:instrText>
      </w:r>
      <w:r>
        <w:fldChar w:fldCharType="separate"/>
      </w:r>
      <w:r>
        <w:rPr>
          <w:noProof/>
        </w:rPr>
        <w:t>1</w:t>
      </w:r>
      <w:r>
        <w:fldChar w:fldCharType="end"/>
      </w:r>
      <w:r>
        <w:t xml:space="preserve"> </w:t>
      </w:r>
      <w:r w:rsidRPr="006A0F51">
        <w:t xml:space="preserve"> Cronograma de investigação</w:t>
      </w:r>
      <w:bookmarkEnd w:id="43"/>
    </w:p>
    <w:tbl>
      <w:tblPr>
        <w:tblStyle w:val="TabeladeGrelha6Colorida1"/>
        <w:tblpPr w:leftFromText="141" w:rightFromText="141" w:topFromText="120" w:vertAnchor="text" w:horzAnchor="margin" w:tblpY="26"/>
        <w:tblW w:w="5007" w:type="pct"/>
        <w:tblInd w:w="0" w:type="dxa"/>
        <w:tblLayout w:type="fixed"/>
        <w:tblLook w:val="04A0" w:firstRow="1" w:lastRow="0" w:firstColumn="1" w:lastColumn="0" w:noHBand="0" w:noVBand="1"/>
      </w:tblPr>
      <w:tblGrid>
        <w:gridCol w:w="7917"/>
        <w:gridCol w:w="412"/>
        <w:gridCol w:w="415"/>
        <w:gridCol w:w="415"/>
        <w:gridCol w:w="415"/>
        <w:gridCol w:w="415"/>
        <w:gridCol w:w="415"/>
        <w:gridCol w:w="412"/>
        <w:gridCol w:w="415"/>
        <w:gridCol w:w="415"/>
        <w:gridCol w:w="415"/>
        <w:gridCol w:w="415"/>
        <w:gridCol w:w="407"/>
      </w:tblGrid>
      <w:tr w:rsidR="00E843A5" w:rsidRPr="000548F1" w14:paraId="7B593B00" w14:textId="77777777" w:rsidTr="00E843A5">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nil"/>
              <w:left w:val="nil"/>
              <w:bottom w:val="single" w:sz="4" w:space="0" w:color="auto"/>
              <w:right w:val="single" w:sz="4" w:space="0" w:color="auto"/>
            </w:tcBorders>
          </w:tcPr>
          <w:p w14:paraId="15DCE502" w14:textId="77777777" w:rsidR="00721B1E" w:rsidRPr="003E0E54" w:rsidRDefault="00721B1E" w:rsidP="002D0CF9">
            <w:pPr>
              <w:spacing w:before="0" w:line="240" w:lineRule="auto"/>
              <w:ind w:firstLine="0"/>
              <w:rPr>
                <w:sz w:val="18"/>
                <w:szCs w:val="18"/>
              </w:rPr>
            </w:pPr>
          </w:p>
        </w:tc>
        <w:tc>
          <w:tcPr>
            <w:tcW w:w="1927" w:type="pct"/>
            <w:gridSpan w:val="12"/>
            <w:tcBorders>
              <w:top w:val="single" w:sz="4" w:space="0" w:color="auto"/>
              <w:left w:val="single" w:sz="4" w:space="0" w:color="auto"/>
              <w:bottom w:val="single" w:sz="4" w:space="0" w:color="auto"/>
              <w:right w:val="single" w:sz="4" w:space="0" w:color="auto"/>
            </w:tcBorders>
            <w:shd w:val="clear" w:color="auto" w:fill="7B7B7B" w:themeFill="accent3" w:themeFillShade="BF"/>
            <w:vAlign w:val="center"/>
            <w:hideMark/>
          </w:tcPr>
          <w:p w14:paraId="564A4C2D" w14:textId="31AE89B0" w:rsidR="00721B1E" w:rsidRPr="003E0E54" w:rsidRDefault="002D0CF9" w:rsidP="002D0CF9">
            <w:pPr>
              <w:spacing w:before="0" w:line="240" w:lineRule="auto"/>
              <w:ind w:firstLine="0"/>
              <w:jc w:val="center"/>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3E0E54">
              <w:rPr>
                <w:color w:val="FFFFFF" w:themeColor="background1"/>
                <w:sz w:val="18"/>
                <w:szCs w:val="18"/>
              </w:rPr>
              <w:t>Meses de trabalho 2021/2022</w:t>
            </w:r>
          </w:p>
        </w:tc>
      </w:tr>
      <w:tr w:rsidR="00E843A5" w:rsidRPr="000548F1" w14:paraId="5DFA663D" w14:textId="62D21888" w:rsidTr="003455C9">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7B7B7B" w:themeFill="accent3" w:themeFillShade="BF"/>
            <w:vAlign w:val="center"/>
            <w:hideMark/>
          </w:tcPr>
          <w:p w14:paraId="29397B58" w14:textId="77777777" w:rsidR="002D0CF9" w:rsidRPr="003E0E54" w:rsidRDefault="002D0CF9" w:rsidP="00E843A5">
            <w:pPr>
              <w:spacing w:before="0" w:line="276" w:lineRule="auto"/>
              <w:ind w:firstLine="284"/>
              <w:jc w:val="left"/>
              <w:rPr>
                <w:color w:val="FFFFFF" w:themeColor="background1"/>
                <w:sz w:val="18"/>
                <w:szCs w:val="18"/>
              </w:rPr>
            </w:pPr>
            <w:r w:rsidRPr="003E0E54">
              <w:rPr>
                <w:color w:val="FFFFFF" w:themeColor="background1"/>
                <w:sz w:val="18"/>
                <w:szCs w:val="18"/>
              </w:rPr>
              <w:t>Tarefas</w:t>
            </w:r>
          </w:p>
        </w:tc>
        <w:tc>
          <w:tcPr>
            <w:tcW w:w="160" w:type="pct"/>
            <w:tcBorders>
              <w:top w:val="single" w:sz="4" w:space="0" w:color="auto"/>
              <w:left w:val="single" w:sz="4" w:space="0" w:color="auto"/>
              <w:bottom w:val="single" w:sz="4" w:space="0" w:color="auto"/>
              <w:right w:val="single" w:sz="4" w:space="0" w:color="666666" w:themeColor="text1" w:themeTint="99"/>
            </w:tcBorders>
            <w:vAlign w:val="center"/>
            <w:hideMark/>
          </w:tcPr>
          <w:p w14:paraId="1D3D9AB0" w14:textId="723D9FFD"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3E0E54">
              <w:rPr>
                <w:sz w:val="18"/>
                <w:szCs w:val="18"/>
              </w:rPr>
              <w:t>1</w:t>
            </w:r>
          </w:p>
        </w:tc>
        <w:tc>
          <w:tcPr>
            <w:tcW w:w="161" w:type="pct"/>
            <w:tcBorders>
              <w:top w:val="single" w:sz="4" w:space="0" w:color="auto"/>
              <w:left w:val="single" w:sz="4" w:space="0" w:color="auto"/>
              <w:bottom w:val="single" w:sz="4" w:space="0" w:color="auto"/>
              <w:right w:val="single" w:sz="4" w:space="0" w:color="666666" w:themeColor="text1" w:themeTint="99"/>
            </w:tcBorders>
            <w:vAlign w:val="center"/>
          </w:tcPr>
          <w:p w14:paraId="14DC766E" w14:textId="0FE4EEAC" w:rsidR="002D0CF9" w:rsidRPr="003E0E54" w:rsidRDefault="002D0CF9" w:rsidP="00E843A5">
            <w:pPr>
              <w:spacing w:before="0" w:line="240" w:lineRule="auto"/>
              <w:ind w:hanging="29"/>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p>
        </w:tc>
        <w:tc>
          <w:tcPr>
            <w:tcW w:w="161" w:type="pct"/>
            <w:tcBorders>
              <w:top w:val="single" w:sz="4" w:space="0" w:color="auto"/>
              <w:left w:val="single" w:sz="4" w:space="0" w:color="666666" w:themeColor="text1" w:themeTint="99"/>
              <w:bottom w:val="single" w:sz="4" w:space="0" w:color="auto"/>
              <w:right w:val="single" w:sz="4" w:space="0" w:color="auto"/>
            </w:tcBorders>
            <w:vAlign w:val="center"/>
            <w:hideMark/>
          </w:tcPr>
          <w:p w14:paraId="5F6422DC" w14:textId="5929208B"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161" w:type="pct"/>
            <w:tcBorders>
              <w:top w:val="single" w:sz="4" w:space="0" w:color="auto"/>
              <w:left w:val="single" w:sz="4" w:space="0" w:color="666666" w:themeColor="text1" w:themeTint="99"/>
              <w:bottom w:val="single" w:sz="4" w:space="0" w:color="auto"/>
              <w:right w:val="single" w:sz="4" w:space="0" w:color="auto"/>
            </w:tcBorders>
            <w:vAlign w:val="center"/>
          </w:tcPr>
          <w:p w14:paraId="6CD8EFE6" w14:textId="73CF855F"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w:t>
            </w:r>
          </w:p>
        </w:tc>
        <w:tc>
          <w:tcPr>
            <w:tcW w:w="161" w:type="pct"/>
            <w:tcBorders>
              <w:top w:val="single" w:sz="4" w:space="0" w:color="auto"/>
              <w:left w:val="single" w:sz="4" w:space="0" w:color="auto"/>
              <w:bottom w:val="single" w:sz="4" w:space="0" w:color="auto"/>
              <w:right w:val="single" w:sz="4" w:space="0" w:color="auto"/>
            </w:tcBorders>
            <w:vAlign w:val="center"/>
            <w:hideMark/>
          </w:tcPr>
          <w:p w14:paraId="1F9A325B" w14:textId="7B3C768F"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161" w:type="pct"/>
            <w:tcBorders>
              <w:top w:val="single" w:sz="4" w:space="0" w:color="auto"/>
              <w:left w:val="single" w:sz="4" w:space="0" w:color="auto"/>
              <w:bottom w:val="single" w:sz="4" w:space="0" w:color="auto"/>
              <w:right w:val="single" w:sz="4" w:space="0" w:color="auto"/>
            </w:tcBorders>
            <w:vAlign w:val="center"/>
          </w:tcPr>
          <w:p w14:paraId="34E391BB" w14:textId="599D3F43"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w:t>
            </w:r>
          </w:p>
        </w:tc>
        <w:tc>
          <w:tcPr>
            <w:tcW w:w="160" w:type="pct"/>
            <w:tcBorders>
              <w:top w:val="single" w:sz="4" w:space="0" w:color="auto"/>
              <w:left w:val="single" w:sz="4" w:space="0" w:color="auto"/>
              <w:bottom w:val="single" w:sz="4" w:space="0" w:color="auto"/>
              <w:right w:val="single" w:sz="4" w:space="0" w:color="auto"/>
            </w:tcBorders>
            <w:vAlign w:val="center"/>
            <w:hideMark/>
          </w:tcPr>
          <w:p w14:paraId="798A9E21" w14:textId="0090DC2A"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w:t>
            </w:r>
          </w:p>
        </w:tc>
        <w:tc>
          <w:tcPr>
            <w:tcW w:w="161" w:type="pct"/>
            <w:tcBorders>
              <w:top w:val="single" w:sz="4" w:space="0" w:color="auto"/>
              <w:left w:val="single" w:sz="4" w:space="0" w:color="auto"/>
              <w:bottom w:val="single" w:sz="4" w:space="0" w:color="auto"/>
              <w:right w:val="single" w:sz="4" w:space="0" w:color="auto"/>
            </w:tcBorders>
            <w:vAlign w:val="center"/>
          </w:tcPr>
          <w:p w14:paraId="623EA526" w14:textId="505ADD2C"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w:t>
            </w:r>
          </w:p>
        </w:tc>
        <w:tc>
          <w:tcPr>
            <w:tcW w:w="161" w:type="pct"/>
            <w:tcBorders>
              <w:top w:val="single" w:sz="4" w:space="0" w:color="auto"/>
              <w:left w:val="single" w:sz="4" w:space="0" w:color="auto"/>
              <w:bottom w:val="single" w:sz="4" w:space="0" w:color="auto"/>
              <w:right w:val="single" w:sz="4" w:space="0" w:color="auto"/>
            </w:tcBorders>
            <w:vAlign w:val="center"/>
            <w:hideMark/>
          </w:tcPr>
          <w:p w14:paraId="55E1465B" w14:textId="48E3B761"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w:t>
            </w:r>
          </w:p>
        </w:tc>
        <w:tc>
          <w:tcPr>
            <w:tcW w:w="161" w:type="pct"/>
            <w:tcBorders>
              <w:top w:val="single" w:sz="4" w:space="0" w:color="auto"/>
              <w:left w:val="single" w:sz="4" w:space="0" w:color="auto"/>
              <w:bottom w:val="single" w:sz="4" w:space="0" w:color="auto"/>
              <w:right w:val="single" w:sz="4" w:space="0" w:color="auto"/>
            </w:tcBorders>
            <w:vAlign w:val="center"/>
          </w:tcPr>
          <w:p w14:paraId="331950DC" w14:textId="650DC8C8"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w:t>
            </w:r>
          </w:p>
        </w:tc>
        <w:tc>
          <w:tcPr>
            <w:tcW w:w="161" w:type="pct"/>
            <w:tcBorders>
              <w:top w:val="single" w:sz="4" w:space="0" w:color="auto"/>
              <w:left w:val="single" w:sz="4" w:space="0" w:color="auto"/>
              <w:bottom w:val="single" w:sz="4" w:space="0" w:color="auto"/>
              <w:right w:val="single" w:sz="4" w:space="0" w:color="666666" w:themeColor="text1" w:themeTint="99"/>
            </w:tcBorders>
            <w:vAlign w:val="center"/>
            <w:hideMark/>
          </w:tcPr>
          <w:p w14:paraId="3E550054" w14:textId="15FFF603"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w:t>
            </w:r>
          </w:p>
        </w:tc>
        <w:tc>
          <w:tcPr>
            <w:tcW w:w="158" w:type="pct"/>
            <w:tcBorders>
              <w:top w:val="single" w:sz="4" w:space="0" w:color="auto"/>
              <w:left w:val="single" w:sz="4" w:space="0" w:color="auto"/>
              <w:bottom w:val="single" w:sz="4" w:space="0" w:color="auto"/>
              <w:right w:val="single" w:sz="4" w:space="0" w:color="666666" w:themeColor="text1" w:themeTint="99"/>
            </w:tcBorders>
            <w:vAlign w:val="center"/>
          </w:tcPr>
          <w:p w14:paraId="310410B1" w14:textId="2CDE2C6F" w:rsidR="002D0CF9" w:rsidRPr="003E0E54" w:rsidRDefault="002D0CF9" w:rsidP="00E843A5">
            <w:pPr>
              <w:spacing w:before="0" w:line="24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w:t>
            </w:r>
          </w:p>
        </w:tc>
      </w:tr>
      <w:tr w:rsidR="002D0CF9" w:rsidRPr="000548F1" w14:paraId="782D1C15" w14:textId="7394BC95" w:rsidTr="00E843A5">
        <w:trPr>
          <w:trHeight w:val="245"/>
        </w:trPr>
        <w:tc>
          <w:tcPr>
            <w:cnfStyle w:val="001000000000" w:firstRow="0" w:lastRow="0" w:firstColumn="1" w:lastColumn="0" w:oddVBand="0" w:evenVBand="0" w:oddHBand="0" w:evenHBand="0" w:firstRowFirstColumn="0" w:firstRowLastColumn="0" w:lastRowFirstColumn="0" w:lastRowLastColumn="0"/>
            <w:tcW w:w="5000" w:type="pct"/>
            <w:gridSpan w:val="13"/>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2C138CC7" w14:textId="1F13BBDC" w:rsidR="002D0CF9" w:rsidRPr="002D0CF9" w:rsidRDefault="002D0CF9" w:rsidP="00E843A5">
            <w:pPr>
              <w:pStyle w:val="PargrafodaLista"/>
              <w:numPr>
                <w:ilvl w:val="0"/>
                <w:numId w:val="15"/>
              </w:numPr>
              <w:spacing w:before="0" w:line="240" w:lineRule="auto"/>
              <w:jc w:val="left"/>
              <w:rPr>
                <w:sz w:val="18"/>
                <w:szCs w:val="18"/>
              </w:rPr>
            </w:pPr>
            <w:r w:rsidRPr="002D0CF9">
              <w:rPr>
                <w:sz w:val="18"/>
                <w:szCs w:val="18"/>
              </w:rPr>
              <w:t>Sistema autónomo do robô</w:t>
            </w:r>
          </w:p>
        </w:tc>
      </w:tr>
      <w:tr w:rsidR="00E843A5" w:rsidRPr="000548F1" w14:paraId="7B769421" w14:textId="16779D43"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9B3A00" w14:textId="77777777" w:rsidR="002D0CF9" w:rsidRPr="003E0E54" w:rsidRDefault="002D0CF9" w:rsidP="00E843A5">
            <w:pPr>
              <w:pStyle w:val="PargrafodaLista"/>
              <w:numPr>
                <w:ilvl w:val="1"/>
                <w:numId w:val="15"/>
              </w:numPr>
              <w:spacing w:before="0" w:line="240" w:lineRule="auto"/>
              <w:ind w:left="616" w:hanging="270"/>
              <w:jc w:val="left"/>
              <w:rPr>
                <w:b w:val="0"/>
                <w:bCs w:val="0"/>
                <w:sz w:val="18"/>
                <w:szCs w:val="18"/>
              </w:rPr>
            </w:pPr>
            <w:r w:rsidRPr="003E0E54">
              <w:rPr>
                <w:b w:val="0"/>
                <w:bCs w:val="0"/>
                <w:sz w:val="18"/>
                <w:szCs w:val="18"/>
              </w:rPr>
              <w:t>Estudo do estado da arte</w:t>
            </w: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F0D1340"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4094444"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A864D4" w14:textId="302B3126"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6EF61A"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30E60B" w14:textId="1D752090"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33CBBF"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F60358" w14:textId="5E576E6A"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B19A7E"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EB2E86" w14:textId="296E25EC"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C9B1B9"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647F5C" w14:textId="687C18A0"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D8D189" w14:textId="77777777"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28F345EB" w14:textId="1D3DBFFD"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F1DC089" w14:textId="77777777" w:rsidR="002D0CF9" w:rsidRPr="003E0E54" w:rsidRDefault="002D0CF9" w:rsidP="00E843A5">
            <w:pPr>
              <w:pStyle w:val="PargrafodaLista"/>
              <w:numPr>
                <w:ilvl w:val="1"/>
                <w:numId w:val="15"/>
              </w:numPr>
              <w:spacing w:before="0" w:line="240" w:lineRule="auto"/>
              <w:ind w:left="616" w:hanging="270"/>
              <w:jc w:val="left"/>
              <w:rPr>
                <w:b w:val="0"/>
                <w:bCs w:val="0"/>
                <w:sz w:val="18"/>
                <w:szCs w:val="18"/>
              </w:rPr>
            </w:pPr>
            <w:r w:rsidRPr="003E0E54">
              <w:rPr>
                <w:b w:val="0"/>
                <w:bCs w:val="0"/>
                <w:sz w:val="18"/>
                <w:szCs w:val="18"/>
              </w:rPr>
              <w:t>Aquisição dos dados dos sensores a utilizar no algoritmo de mapeamento e navegação</w:t>
            </w: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36FF5B4"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FBBFD8C"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31BB20" w14:textId="1DE1851A"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6EE837"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E4B86F" w14:textId="6CD8CE4A"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C5A157"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842CE6" w14:textId="741CE68D"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1069B3"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1BB64B3" w14:textId="60E5B2FC"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A95FF3"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12E54C" w14:textId="628A45EC"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FB02A2"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50DB972E" w14:textId="1049DBDA"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CE0069" w14:textId="77777777" w:rsidR="002D0CF9" w:rsidRPr="00EE66C6" w:rsidRDefault="002D0CF9" w:rsidP="00E843A5">
            <w:pPr>
              <w:pStyle w:val="PargrafodaLista"/>
              <w:numPr>
                <w:ilvl w:val="1"/>
                <w:numId w:val="15"/>
              </w:numPr>
              <w:spacing w:before="0" w:line="240" w:lineRule="auto"/>
              <w:ind w:left="616" w:hanging="270"/>
              <w:jc w:val="left"/>
              <w:rPr>
                <w:b w:val="0"/>
                <w:bCs w:val="0"/>
                <w:sz w:val="18"/>
                <w:szCs w:val="18"/>
              </w:rPr>
            </w:pPr>
            <w:r w:rsidRPr="00EE66C6">
              <w:rPr>
                <w:b w:val="0"/>
                <w:bCs w:val="0"/>
                <w:sz w:val="18"/>
                <w:szCs w:val="18"/>
              </w:rPr>
              <w:t>Implementação dos algoritmos de mapeamento do ambiente e navegação</w:t>
            </w: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4F281A4"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A127EF2"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6644954" w14:textId="720161D1"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03FCB2C"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5E0E76" w14:textId="64684C30"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73DFC3" w14:textId="77777777" w:rsidR="002D0CF9" w:rsidRPr="003E0E54" w:rsidRDefault="002D0CF9" w:rsidP="00E843A5">
            <w:pPr>
              <w:pStyle w:val="PargrafodaLista"/>
              <w:spacing w:before="0" w:line="240" w:lineRule="auto"/>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5D6A8F" w14:textId="1CD11DE0" w:rsidR="002D0CF9" w:rsidRPr="003E0E54" w:rsidRDefault="002D0CF9" w:rsidP="00E843A5">
            <w:pPr>
              <w:pStyle w:val="PargrafodaLista"/>
              <w:spacing w:before="0" w:line="240" w:lineRule="auto"/>
              <w:ind w:left="0"/>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74B479A" w14:textId="77777777" w:rsidR="002D0CF9" w:rsidRPr="003E0E54" w:rsidRDefault="002D0CF9" w:rsidP="00E843A5">
            <w:pPr>
              <w:pStyle w:val="PargrafodaLista"/>
              <w:spacing w:before="0" w:line="240" w:lineRule="auto"/>
              <w:ind w:left="0"/>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CDB171" w14:textId="595EDCD9"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404D66" w14:textId="77777777"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1CF478" w14:textId="1E844463"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84068B" w14:textId="77777777" w:rsidR="002D0CF9" w:rsidRPr="003E0E54" w:rsidRDefault="002D0CF9" w:rsidP="00E843A5">
            <w:pPr>
              <w:pStyle w:val="PargrafodaLista"/>
              <w:spacing w:before="0"/>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672F28F8" w14:textId="166F1C7A"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4395A8" w14:textId="7631153E" w:rsidR="002D0CF9" w:rsidRPr="00EE66C6" w:rsidRDefault="002D0CF9" w:rsidP="00E843A5">
            <w:pPr>
              <w:pStyle w:val="PargrafodaLista"/>
              <w:numPr>
                <w:ilvl w:val="1"/>
                <w:numId w:val="15"/>
              </w:numPr>
              <w:spacing w:before="0" w:line="240" w:lineRule="auto"/>
              <w:ind w:left="616" w:hanging="270"/>
              <w:jc w:val="left"/>
              <w:rPr>
                <w:b w:val="0"/>
                <w:bCs w:val="0"/>
                <w:sz w:val="18"/>
                <w:szCs w:val="18"/>
              </w:rPr>
            </w:pPr>
            <w:r w:rsidRPr="00EE66C6">
              <w:rPr>
                <w:b w:val="0"/>
                <w:bCs w:val="0"/>
                <w:sz w:val="18"/>
                <w:szCs w:val="18"/>
              </w:rPr>
              <w:t>Implementação do sistema de segurança do robô</w:t>
            </w: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2D10E9F"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98F947F"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92AB344" w14:textId="37F9E9EA"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1AA982A"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2C18D0" w14:textId="57BB25EB"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19F0B9" w14:textId="77777777" w:rsidR="002D0CF9" w:rsidRPr="003E0E54" w:rsidRDefault="002D0CF9" w:rsidP="00E843A5">
            <w:pPr>
              <w:pStyle w:val="PargrafodaLista"/>
              <w:spacing w:before="0" w:line="240" w:lineRule="auto"/>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C0A69F" w14:textId="0A19E2AE" w:rsidR="002D0CF9" w:rsidRPr="003E0E54" w:rsidRDefault="002D0CF9" w:rsidP="00E843A5">
            <w:pPr>
              <w:pStyle w:val="PargrafodaLista"/>
              <w:spacing w:before="0" w:line="240" w:lineRule="auto"/>
              <w:ind w:left="0"/>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E2582C" w14:textId="77777777" w:rsidR="002D0CF9" w:rsidRPr="003E0E54" w:rsidRDefault="002D0CF9" w:rsidP="00E843A5">
            <w:pPr>
              <w:pStyle w:val="PargrafodaLista"/>
              <w:spacing w:before="0" w:line="240" w:lineRule="auto"/>
              <w:ind w:left="0"/>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C51168" w14:textId="5D6DAF13" w:rsidR="002D0CF9" w:rsidRPr="003E0E54" w:rsidRDefault="002D0CF9" w:rsidP="00E843A5">
            <w:pPr>
              <w:pStyle w:val="PargrafodaLista"/>
              <w:spacing w:before="0"/>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442312" w14:textId="77777777" w:rsidR="002D0CF9" w:rsidRPr="003E0E54" w:rsidRDefault="002D0CF9" w:rsidP="00E843A5">
            <w:pPr>
              <w:pStyle w:val="PargrafodaLista"/>
              <w:spacing w:before="0"/>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398EFC" w14:textId="4DDA5D8F" w:rsidR="002D0CF9" w:rsidRPr="003E0E54" w:rsidRDefault="002D0CF9" w:rsidP="00E843A5">
            <w:pPr>
              <w:pStyle w:val="PargrafodaLista"/>
              <w:spacing w:before="0"/>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A43057" w14:textId="77777777" w:rsidR="002D0CF9" w:rsidRPr="003E0E54" w:rsidRDefault="002D0CF9" w:rsidP="00E843A5">
            <w:pPr>
              <w:pStyle w:val="PargrafodaLista"/>
              <w:spacing w:before="0"/>
              <w:cnfStyle w:val="000000000000" w:firstRow="0" w:lastRow="0" w:firstColumn="0" w:lastColumn="0" w:oddVBand="0" w:evenVBand="0" w:oddHBand="0" w:evenHBand="0" w:firstRowFirstColumn="0" w:firstRowLastColumn="0" w:lastRowFirstColumn="0" w:lastRowLastColumn="0"/>
              <w:rPr>
                <w:sz w:val="18"/>
                <w:szCs w:val="18"/>
              </w:rPr>
            </w:pPr>
          </w:p>
        </w:tc>
      </w:tr>
      <w:tr w:rsidR="00721B1E" w:rsidRPr="000548F1" w14:paraId="18757DCE" w14:textId="77777777" w:rsidTr="00E843A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000" w:type="pct"/>
            <w:gridSpan w:val="13"/>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1743A09E" w14:textId="77777777" w:rsidR="00721B1E" w:rsidRPr="003E0E54" w:rsidRDefault="00721B1E" w:rsidP="00E843A5">
            <w:pPr>
              <w:pStyle w:val="PargrafodaLista"/>
              <w:numPr>
                <w:ilvl w:val="0"/>
                <w:numId w:val="15"/>
              </w:numPr>
              <w:spacing w:before="0" w:line="276" w:lineRule="auto"/>
              <w:jc w:val="left"/>
              <w:rPr>
                <w:sz w:val="18"/>
                <w:szCs w:val="18"/>
              </w:rPr>
            </w:pPr>
            <w:r w:rsidRPr="003E0E54">
              <w:rPr>
                <w:sz w:val="18"/>
                <w:szCs w:val="18"/>
              </w:rPr>
              <w:t>Sistema de acoplamento às cadeiras de rodas manuais</w:t>
            </w:r>
          </w:p>
        </w:tc>
      </w:tr>
      <w:tr w:rsidR="00E843A5" w:rsidRPr="000548F1" w14:paraId="7BAD0396" w14:textId="18CC04F1"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6E680859" w14:textId="77777777" w:rsidR="00E843A5" w:rsidRPr="003E0E54" w:rsidRDefault="00E843A5" w:rsidP="00E843A5">
            <w:pPr>
              <w:numPr>
                <w:ilvl w:val="1"/>
                <w:numId w:val="12"/>
              </w:numPr>
              <w:tabs>
                <w:tab w:val="left" w:pos="889"/>
              </w:tabs>
              <w:spacing w:before="0" w:line="276" w:lineRule="auto"/>
              <w:ind w:hanging="298"/>
              <w:contextualSpacing/>
              <w:jc w:val="left"/>
              <w:rPr>
                <w:b w:val="0"/>
                <w:bCs w:val="0"/>
                <w:sz w:val="18"/>
                <w:szCs w:val="18"/>
              </w:rPr>
            </w:pPr>
            <w:r w:rsidRPr="003E0E54">
              <w:rPr>
                <w:b w:val="0"/>
                <w:bCs w:val="0"/>
                <w:sz w:val="18"/>
                <w:szCs w:val="18"/>
              </w:rPr>
              <w:t>Estudo do estado da arte</w:t>
            </w: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815273C"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3D31D2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8EE7A9" w14:textId="2060FCE8"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62D27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5A2771" w14:textId="6A2B6231"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13EB39"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A80D38" w14:textId="21921A9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9A7F41"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0FD7CA" w14:textId="1FF6EACD"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E29C3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D62DEE" w14:textId="71F92A8F"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5E6540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6FC35CB1" w14:textId="0FE145C7"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76F828F" w14:textId="77777777" w:rsidR="00E843A5" w:rsidRPr="003E0E54" w:rsidRDefault="00E843A5" w:rsidP="00E843A5">
            <w:pPr>
              <w:numPr>
                <w:ilvl w:val="1"/>
                <w:numId w:val="12"/>
              </w:numPr>
              <w:tabs>
                <w:tab w:val="left" w:pos="889"/>
              </w:tabs>
              <w:spacing w:before="0" w:line="276" w:lineRule="auto"/>
              <w:ind w:hanging="298"/>
              <w:contextualSpacing/>
              <w:jc w:val="left"/>
              <w:rPr>
                <w:b w:val="0"/>
                <w:bCs w:val="0"/>
                <w:sz w:val="18"/>
                <w:szCs w:val="18"/>
              </w:rPr>
            </w:pPr>
            <w:r w:rsidRPr="003E0E54">
              <w:rPr>
                <w:b w:val="0"/>
                <w:bCs w:val="0"/>
                <w:sz w:val="18"/>
                <w:szCs w:val="18"/>
              </w:rPr>
              <w:t>Construção do sistema de acoplamento</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F08589"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06E472"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53FAD96" w14:textId="4DC260C2"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C827952"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F34502" w14:textId="6930B451"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940D4B3"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AB3EAF" w14:textId="5B19D658"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53598BB"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909B10" w14:textId="1D82925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D33D1D"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998655" w14:textId="3FC34FA5"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3E94F8"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6D519743" w14:textId="5355EFB4"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34C7EF35" w14:textId="77777777" w:rsidR="00E843A5" w:rsidRPr="003E0E54" w:rsidRDefault="00E843A5" w:rsidP="00E843A5">
            <w:pPr>
              <w:numPr>
                <w:ilvl w:val="1"/>
                <w:numId w:val="12"/>
              </w:numPr>
              <w:tabs>
                <w:tab w:val="left" w:pos="889"/>
              </w:tabs>
              <w:spacing w:before="0" w:line="276" w:lineRule="auto"/>
              <w:ind w:hanging="298"/>
              <w:contextualSpacing/>
              <w:jc w:val="left"/>
              <w:rPr>
                <w:b w:val="0"/>
                <w:bCs w:val="0"/>
                <w:sz w:val="18"/>
                <w:szCs w:val="18"/>
              </w:rPr>
            </w:pPr>
            <w:r w:rsidRPr="003E0E54">
              <w:rPr>
                <w:b w:val="0"/>
                <w:bCs w:val="0"/>
                <w:sz w:val="18"/>
                <w:szCs w:val="18"/>
              </w:rPr>
              <w:t>Implementação do sistema ao robô</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530964C"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AD7DE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402DDD7" w14:textId="7360BFDD"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0EEB97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05613D" w14:textId="59EFD5ED"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FAD62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703CB9" w14:textId="0377E78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670B97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D65DB3" w14:textId="5460F3AB"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AB107B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D5635C" w14:textId="4B5A851A"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D9ADA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3D74D7C4" w14:textId="6D940D5C"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24D32F" w14:textId="77777777" w:rsidR="00E843A5" w:rsidRPr="003E0E54" w:rsidRDefault="00E843A5" w:rsidP="00E843A5">
            <w:pPr>
              <w:numPr>
                <w:ilvl w:val="1"/>
                <w:numId w:val="12"/>
              </w:numPr>
              <w:tabs>
                <w:tab w:val="left" w:pos="889"/>
              </w:tabs>
              <w:spacing w:before="0" w:line="276" w:lineRule="auto"/>
              <w:ind w:hanging="298"/>
              <w:contextualSpacing/>
              <w:jc w:val="left"/>
              <w:rPr>
                <w:b w:val="0"/>
                <w:bCs w:val="0"/>
                <w:sz w:val="18"/>
                <w:szCs w:val="18"/>
              </w:rPr>
            </w:pPr>
            <w:r w:rsidRPr="003E0E54">
              <w:rPr>
                <w:b w:val="0"/>
                <w:bCs w:val="0"/>
                <w:sz w:val="18"/>
                <w:szCs w:val="18"/>
              </w:rPr>
              <w:t>Implementação do sistema de segurança do robô</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C69701"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B3E2D6"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E9BCE9C" w14:textId="6981CD75"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811A22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52414A" w14:textId="0091E52D"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615F0F"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9F8F39" w14:textId="75C749A6"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D5390C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46414C" w14:textId="16B51E2E"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7085DC4"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43ADF2" w14:textId="0851D942"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D1834C"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1CCBDAC2" w14:textId="73249111"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46865346" w14:textId="77777777" w:rsidR="00E843A5" w:rsidRPr="003E0E54" w:rsidRDefault="00E843A5" w:rsidP="00E843A5">
            <w:pPr>
              <w:numPr>
                <w:ilvl w:val="1"/>
                <w:numId w:val="12"/>
              </w:numPr>
              <w:tabs>
                <w:tab w:val="left" w:pos="889"/>
              </w:tabs>
              <w:spacing w:before="0" w:line="276" w:lineRule="auto"/>
              <w:ind w:hanging="298"/>
              <w:jc w:val="left"/>
              <w:rPr>
                <w:b w:val="0"/>
                <w:bCs w:val="0"/>
                <w:sz w:val="18"/>
                <w:szCs w:val="18"/>
              </w:rPr>
            </w:pPr>
            <w:r w:rsidRPr="003E0E54">
              <w:rPr>
                <w:b w:val="0"/>
                <w:bCs w:val="0"/>
                <w:sz w:val="18"/>
                <w:szCs w:val="18"/>
              </w:rPr>
              <w:t>Automatização do sistema</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35850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6E034A"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23CA319" w14:textId="05B4C81F"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520E38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B49DC35" w14:textId="2B48DBB1"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3681EE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91CD32" w14:textId="7B0113F9"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8B813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79DF3D" w14:textId="0C03D83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24C14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760C8B" w14:textId="0C5A52BD"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DE2BAA"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721B1E" w:rsidRPr="000548F1" w14:paraId="712B7FD3" w14:textId="77777777" w:rsidTr="00E843A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000" w:type="pct"/>
            <w:gridSpan w:val="13"/>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hideMark/>
          </w:tcPr>
          <w:p w14:paraId="53940909" w14:textId="77777777" w:rsidR="00721B1E" w:rsidRPr="003E0E54" w:rsidRDefault="00721B1E" w:rsidP="00E843A5">
            <w:pPr>
              <w:numPr>
                <w:ilvl w:val="0"/>
                <w:numId w:val="13"/>
              </w:numPr>
              <w:spacing w:before="0" w:line="276" w:lineRule="auto"/>
              <w:contextualSpacing/>
              <w:jc w:val="left"/>
              <w:rPr>
                <w:sz w:val="18"/>
                <w:szCs w:val="18"/>
              </w:rPr>
            </w:pPr>
            <w:r w:rsidRPr="003E0E54">
              <w:rPr>
                <w:sz w:val="18"/>
                <w:szCs w:val="18"/>
              </w:rPr>
              <w:t>Comunicação do robô com o sistema de informação da instituição</w:t>
            </w:r>
          </w:p>
        </w:tc>
      </w:tr>
      <w:tr w:rsidR="00E843A5" w:rsidRPr="000548F1" w14:paraId="35ED033C" w14:textId="77945183"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2CD3AE86" w14:textId="77777777" w:rsidR="00E843A5" w:rsidRPr="003E0E54" w:rsidRDefault="00E843A5" w:rsidP="00E843A5">
            <w:pPr>
              <w:numPr>
                <w:ilvl w:val="1"/>
                <w:numId w:val="13"/>
              </w:numPr>
              <w:tabs>
                <w:tab w:val="left" w:pos="889"/>
              </w:tabs>
              <w:spacing w:before="0" w:line="276" w:lineRule="auto"/>
              <w:ind w:hanging="298"/>
              <w:contextualSpacing/>
              <w:jc w:val="left"/>
              <w:rPr>
                <w:b w:val="0"/>
                <w:bCs w:val="0"/>
                <w:sz w:val="18"/>
                <w:szCs w:val="18"/>
              </w:rPr>
            </w:pPr>
            <w:r w:rsidRPr="003E0E54">
              <w:rPr>
                <w:b w:val="0"/>
                <w:bCs w:val="0"/>
                <w:sz w:val="18"/>
                <w:szCs w:val="18"/>
              </w:rPr>
              <w:t>Estudo dos sistemas de informação das instituições</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DB21AC"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91D2FF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4A798E8" w14:textId="6DC852CB"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BB5167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CA1B274" w14:textId="690E7BED"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52F8C15"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47F27D" w14:textId="3452BD29"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7DDA1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2EAA42" w14:textId="430AE848"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9676CA"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4681C4" w14:textId="13C5FD63"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0812D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7E7C9A15" w14:textId="04DBAF42"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A1F621" w14:textId="77777777" w:rsidR="00E843A5" w:rsidRPr="003E0E54" w:rsidRDefault="00E843A5" w:rsidP="00E843A5">
            <w:pPr>
              <w:numPr>
                <w:ilvl w:val="1"/>
                <w:numId w:val="13"/>
              </w:numPr>
              <w:tabs>
                <w:tab w:val="left" w:pos="889"/>
              </w:tabs>
              <w:spacing w:before="0" w:line="276" w:lineRule="auto"/>
              <w:ind w:hanging="298"/>
              <w:contextualSpacing/>
              <w:jc w:val="left"/>
              <w:rPr>
                <w:b w:val="0"/>
                <w:bCs w:val="0"/>
                <w:sz w:val="18"/>
                <w:szCs w:val="18"/>
              </w:rPr>
            </w:pPr>
            <w:r w:rsidRPr="003E0E54">
              <w:rPr>
                <w:b w:val="0"/>
                <w:bCs w:val="0"/>
                <w:sz w:val="18"/>
                <w:szCs w:val="18"/>
              </w:rPr>
              <w:t>Estudo do tipo de mensagens entre a interface, o sistema de informação e robô</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06C27F4"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ABF399"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459EED" w14:textId="75DB49D2"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A3568A"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9EE910F" w14:textId="32A0B09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186309C"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03FD7AC" w14:textId="6C09DD93"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14328FE"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41B88E" w14:textId="5E1B1D62"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B7F93E"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51D59D" w14:textId="70CFF35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ADF3550"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3759CBCF" w14:textId="553967C6"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3024B9" w14:textId="77777777" w:rsidR="00E843A5" w:rsidRPr="003E0E54" w:rsidRDefault="00E843A5" w:rsidP="00E843A5">
            <w:pPr>
              <w:numPr>
                <w:ilvl w:val="1"/>
                <w:numId w:val="13"/>
              </w:numPr>
              <w:tabs>
                <w:tab w:val="left" w:pos="889"/>
              </w:tabs>
              <w:spacing w:before="0" w:line="276" w:lineRule="auto"/>
              <w:ind w:hanging="298"/>
              <w:contextualSpacing/>
              <w:jc w:val="left"/>
              <w:rPr>
                <w:b w:val="0"/>
                <w:bCs w:val="0"/>
                <w:sz w:val="18"/>
                <w:szCs w:val="18"/>
              </w:rPr>
            </w:pPr>
            <w:r w:rsidRPr="003E0E54">
              <w:rPr>
                <w:b w:val="0"/>
                <w:bCs w:val="0"/>
                <w:sz w:val="18"/>
                <w:szCs w:val="18"/>
              </w:rPr>
              <w:t>Desenvolvimento de uma interface Homem-Máquina</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FD81E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8AB7FA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6C892D" w14:textId="4FDB3C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252A2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0D76786" w14:textId="7F8825F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C59556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2AB7A44" w14:textId="5BAECF73"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27693C5"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77E3C79" w14:textId="3409AE7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2531D1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2C986" w14:textId="5204844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58"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4EEF20"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721B1E" w:rsidRPr="000548F1" w14:paraId="2FB1B740" w14:textId="77777777" w:rsidTr="00E843A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5000" w:type="pct"/>
            <w:gridSpan w:val="13"/>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0AEC8B89" w14:textId="77777777" w:rsidR="00721B1E" w:rsidRPr="003E0E54" w:rsidRDefault="00721B1E" w:rsidP="00E843A5">
            <w:pPr>
              <w:numPr>
                <w:ilvl w:val="0"/>
                <w:numId w:val="13"/>
              </w:numPr>
              <w:spacing w:before="0" w:line="276" w:lineRule="auto"/>
              <w:jc w:val="left"/>
              <w:rPr>
                <w:sz w:val="18"/>
                <w:szCs w:val="18"/>
              </w:rPr>
            </w:pPr>
            <w:r w:rsidRPr="003E0E54">
              <w:rPr>
                <w:sz w:val="18"/>
                <w:szCs w:val="18"/>
              </w:rPr>
              <w:t>Testes e validação</w:t>
            </w:r>
          </w:p>
        </w:tc>
      </w:tr>
      <w:tr w:rsidR="00E843A5" w:rsidRPr="000548F1" w14:paraId="74592621" w14:textId="70CE14A5"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CFD9BB"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Avaliação da performance do algoritmo de mapeamento do ambiente e navegação</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E0BFB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5800B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0278EB9" w14:textId="4BE82172"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F05685C"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89B0E5F" w14:textId="5DA4315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BAB2C9"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833112" w14:textId="5479EE60"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B2D7E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FE6237" w14:textId="19BE5AEC"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1CA8E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0AE0A7" w14:textId="23B28172"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FAE9F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0A3C6D9B" w14:textId="7052AA08"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B18BA6C"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Avaliação da eficácia do sistema de acoplamento às cadeiras de rodas</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B4939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B4DCB3"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08E8683" w14:textId="74EF3AEF"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1FDCECB"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6CAF8BA" w14:textId="72689A8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B6AEC4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B4C6B1" w14:textId="713A0F54"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751234C"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376D4F" w14:textId="3B2A782D"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66DD6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695706" w14:textId="0EEDD73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51F004"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248AB84E" w14:textId="6FBB81A8"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B45806A"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Autonomia elétrica do robô</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5C49AF"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D5DB3C"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839CFC" w14:textId="4D7D73F2"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CBD3B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2A444B" w14:textId="723441C3"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BB6045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F8AB56E" w14:textId="55EC0CDB"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0E6A25E"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75F220A" w14:textId="6ED3DD88"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ED033F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A9B4D2" w14:textId="6A0E39E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69F07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0EF24698" w14:textId="080A6E1C"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CD3DE8"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Peso máximo que consegue transportar</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CCE89C"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8CDB79"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04A846" w14:textId="28D14690"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703B04"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B86C27" w14:textId="0EE5EAE0"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CFA08E9"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B1A1592" w14:textId="3FE4861E"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580236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2BA5030" w14:textId="24EA8F1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319F5E3"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0A32C97" w14:textId="3928F3B3"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32ED5F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61C04C61" w14:textId="7B8358CB"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8AEF5C" w14:textId="77777777" w:rsidR="00E843A5" w:rsidRPr="00EE66C6" w:rsidRDefault="00E843A5" w:rsidP="00E843A5">
            <w:pPr>
              <w:numPr>
                <w:ilvl w:val="1"/>
                <w:numId w:val="13"/>
              </w:numPr>
              <w:tabs>
                <w:tab w:val="left" w:pos="956"/>
              </w:tabs>
              <w:spacing w:before="0" w:line="276" w:lineRule="auto"/>
              <w:ind w:hanging="298"/>
              <w:contextualSpacing/>
              <w:jc w:val="left"/>
              <w:rPr>
                <w:b w:val="0"/>
                <w:bCs w:val="0"/>
                <w:sz w:val="18"/>
                <w:szCs w:val="18"/>
              </w:rPr>
            </w:pPr>
            <w:r w:rsidRPr="00EE66C6">
              <w:rPr>
                <w:b w:val="0"/>
                <w:bCs w:val="0"/>
                <w:sz w:val="18"/>
                <w:szCs w:val="18"/>
              </w:rPr>
              <w:t>Avaliação do tempo de transporte do paciente</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00DA655"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9D4E09"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2B729" w14:textId="65A65F2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DCE7B22"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298725" w14:textId="4D64599B"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6B47D7A"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1327BF7" w14:textId="32D2A94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4DFC4B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8CAB7A7" w14:textId="6D4B17DF"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BA7547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F4647F" w14:textId="40732034"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F24FB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1DCF33C7" w14:textId="2AD8001A"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3F02D3" w14:textId="77777777" w:rsidR="00E843A5" w:rsidRPr="00EE66C6" w:rsidRDefault="00E843A5" w:rsidP="00E843A5">
            <w:pPr>
              <w:numPr>
                <w:ilvl w:val="1"/>
                <w:numId w:val="13"/>
              </w:numPr>
              <w:tabs>
                <w:tab w:val="left" w:pos="956"/>
              </w:tabs>
              <w:spacing w:before="0" w:line="276" w:lineRule="auto"/>
              <w:ind w:hanging="298"/>
              <w:contextualSpacing/>
              <w:jc w:val="left"/>
              <w:rPr>
                <w:b w:val="0"/>
                <w:bCs w:val="0"/>
                <w:sz w:val="18"/>
                <w:szCs w:val="18"/>
              </w:rPr>
            </w:pPr>
            <w:r w:rsidRPr="00EE66C6">
              <w:rPr>
                <w:b w:val="0"/>
                <w:bCs w:val="0"/>
                <w:sz w:val="18"/>
                <w:szCs w:val="18"/>
              </w:rPr>
              <w:t>Avaliar do comportamento do sistema de segurança do robô</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15C2D78"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75B8907"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49461B" w14:textId="129ACA9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9C5208"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138135" w14:textId="085DEEBC"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5D798C"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D508A6C" w14:textId="5A17E949"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6B52ACD"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5DB259A" w14:textId="7868C75D"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8C0092F"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3E7304" w14:textId="51F6163D"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B88A7FB"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180E9D2F" w14:textId="7FD15FAE"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020C2C"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Número de vezes que o robô consegue concluir com sucesso o objetivo num conjunto de ensaios</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99B446"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37E915"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1A5B56D" w14:textId="0E908480"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6C6AA0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D2DE1D4" w14:textId="031F6732"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3FBD3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43D4394" w14:textId="0E7F287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3C87C80"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D565C22" w14:textId="4FC3C0C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D96BF9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519563F" w14:textId="62764089"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E509657"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5C46C035" w14:textId="075758D8" w:rsidTr="003455C9">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B0D5F1"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Número de vezes que o robô bate em obstáculos num conjunto de ensaios</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20C2511"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AF5DEF0"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6F6BE97" w14:textId="7EFC2A76"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B628665"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2FA704A" w14:textId="7C06C939"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4F161A4"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CB27AA9" w14:textId="3AFCF28A"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76A918"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6186C93" w14:textId="15880D65"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66917D00"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20A32AD" w14:textId="0AE74D69"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CF80826" w14:textId="77777777" w:rsidR="00E843A5" w:rsidRPr="003E0E54" w:rsidRDefault="00E843A5" w:rsidP="00E843A5">
            <w:pPr>
              <w:spacing w:before="0" w:line="240" w:lineRule="auto"/>
              <w:ind w:left="38" w:firstLine="284"/>
              <w:jc w:val="left"/>
              <w:cnfStyle w:val="000000100000" w:firstRow="0" w:lastRow="0" w:firstColumn="0" w:lastColumn="0" w:oddVBand="0" w:evenVBand="0" w:oddHBand="1" w:evenHBand="0" w:firstRowFirstColumn="0" w:firstRowLastColumn="0" w:lastRowFirstColumn="0" w:lastRowLastColumn="0"/>
              <w:rPr>
                <w:sz w:val="18"/>
                <w:szCs w:val="18"/>
              </w:rPr>
            </w:pPr>
          </w:p>
        </w:tc>
      </w:tr>
      <w:tr w:rsidR="00E843A5" w:rsidRPr="000548F1" w14:paraId="32931F44" w14:textId="3BBC727C" w:rsidTr="003455C9">
        <w:trPr>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48954A" w14:textId="77777777" w:rsidR="00E843A5" w:rsidRPr="003E0E54" w:rsidRDefault="00E843A5" w:rsidP="00E843A5">
            <w:pPr>
              <w:numPr>
                <w:ilvl w:val="1"/>
                <w:numId w:val="13"/>
              </w:numPr>
              <w:tabs>
                <w:tab w:val="left" w:pos="956"/>
              </w:tabs>
              <w:spacing w:before="0" w:line="276" w:lineRule="auto"/>
              <w:ind w:hanging="298"/>
              <w:contextualSpacing/>
              <w:jc w:val="left"/>
              <w:rPr>
                <w:b w:val="0"/>
                <w:bCs w:val="0"/>
                <w:sz w:val="18"/>
                <w:szCs w:val="18"/>
              </w:rPr>
            </w:pPr>
            <w:r w:rsidRPr="003E0E54">
              <w:rPr>
                <w:b w:val="0"/>
                <w:bCs w:val="0"/>
                <w:sz w:val="18"/>
                <w:szCs w:val="18"/>
              </w:rPr>
              <w:t>Comunicação entre o sistema gestão da instituição de saúde e o robô através da interface</w:t>
            </w: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893EECD"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6D8D08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3D3425" w14:textId="4246F2A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E89D53"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D064B14" w14:textId="61309C4A"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F8DB84"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57B1DBA" w14:textId="107E2FB5"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3369AC1"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F302BED" w14:textId="47B4EEB6"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83DF8EB"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6122E9C" w14:textId="616FC74E"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780D238" w14:textId="77777777" w:rsidR="00E843A5" w:rsidRPr="003E0E54" w:rsidRDefault="00E843A5" w:rsidP="00E843A5">
            <w:pPr>
              <w:spacing w:before="0" w:line="240" w:lineRule="auto"/>
              <w:ind w:left="38" w:firstLine="284"/>
              <w:jc w:val="left"/>
              <w:cnfStyle w:val="000000000000" w:firstRow="0" w:lastRow="0" w:firstColumn="0" w:lastColumn="0" w:oddVBand="0" w:evenVBand="0" w:oddHBand="0" w:evenHBand="0" w:firstRowFirstColumn="0" w:firstRowLastColumn="0" w:lastRowFirstColumn="0" w:lastRowLastColumn="0"/>
              <w:rPr>
                <w:sz w:val="18"/>
                <w:szCs w:val="18"/>
              </w:rPr>
            </w:pPr>
          </w:p>
        </w:tc>
      </w:tr>
      <w:tr w:rsidR="00E843A5" w:rsidRPr="000548F1" w14:paraId="5F6D5D94" w14:textId="10A8307D" w:rsidTr="00D91108">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3073"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512352A3" w14:textId="77777777" w:rsidR="00E843A5" w:rsidRPr="003E0E54" w:rsidRDefault="00E843A5" w:rsidP="00E843A5">
            <w:pPr>
              <w:numPr>
                <w:ilvl w:val="0"/>
                <w:numId w:val="13"/>
              </w:numPr>
              <w:spacing w:before="0" w:line="276" w:lineRule="auto"/>
              <w:jc w:val="left"/>
              <w:rPr>
                <w:sz w:val="18"/>
                <w:szCs w:val="18"/>
              </w:rPr>
            </w:pPr>
            <w:r w:rsidRPr="003E0E54">
              <w:rPr>
                <w:sz w:val="18"/>
                <w:szCs w:val="18"/>
              </w:rPr>
              <w:t>Escrita da dissertação</w:t>
            </w:r>
          </w:p>
        </w:tc>
        <w:tc>
          <w:tcPr>
            <w:tcW w:w="160" w:type="pct"/>
            <w:tcBorders>
              <w:top w:val="single" w:sz="4" w:space="0" w:color="auto"/>
              <w:left w:val="single" w:sz="4" w:space="0" w:color="auto"/>
              <w:bottom w:val="single" w:sz="4" w:space="0" w:color="auto"/>
              <w:right w:val="single" w:sz="4" w:space="0" w:color="auto"/>
            </w:tcBorders>
            <w:shd w:val="clear" w:color="auto" w:fill="A6A6A6" w:themeFill="background1" w:themeFillShade="A6"/>
            <w:vAlign w:val="center"/>
          </w:tcPr>
          <w:p w14:paraId="5326165F"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76E4B13"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7352E93" w14:textId="3F1DDB2E"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2A3A78D"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4E48A51A" w14:textId="69BCFF86"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7A411DEB"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0"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53F2BF45" w14:textId="69D70E01"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3401B50C"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2A09854" w14:textId="668C6B6A"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2762DD35"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06009554" w14:textId="6F4AE5E8"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c>
          <w:tcPr>
            <w:tcW w:w="161" w:type="pct"/>
            <w:tcBorders>
              <w:top w:val="single" w:sz="4" w:space="0" w:color="auto"/>
              <w:left w:val="single" w:sz="4" w:space="0" w:color="auto"/>
              <w:bottom w:val="single" w:sz="4" w:space="0" w:color="auto"/>
              <w:right w:val="single" w:sz="4" w:space="0" w:color="auto"/>
            </w:tcBorders>
            <w:shd w:val="clear" w:color="auto" w:fill="FFD966" w:themeFill="accent4" w:themeFillTint="99"/>
            <w:vAlign w:val="center"/>
          </w:tcPr>
          <w:p w14:paraId="1F58D8AB" w14:textId="77777777" w:rsidR="00E843A5" w:rsidRPr="003E0E54" w:rsidRDefault="00E843A5" w:rsidP="00E843A5">
            <w:pPr>
              <w:spacing w:before="0" w:line="240" w:lineRule="auto"/>
              <w:ind w:firstLine="0"/>
              <w:jc w:val="left"/>
              <w:cnfStyle w:val="000000100000" w:firstRow="0" w:lastRow="0" w:firstColumn="0" w:lastColumn="0" w:oddVBand="0" w:evenVBand="0" w:oddHBand="1" w:evenHBand="0" w:firstRowFirstColumn="0" w:firstRowLastColumn="0" w:lastRowFirstColumn="0" w:lastRowLastColumn="0"/>
              <w:rPr>
                <w:b/>
                <w:bCs/>
                <w:sz w:val="18"/>
                <w:szCs w:val="18"/>
              </w:rPr>
            </w:pPr>
          </w:p>
        </w:tc>
      </w:tr>
    </w:tbl>
    <w:p w14:paraId="568E4DC1" w14:textId="77777777" w:rsidR="00E72222" w:rsidRDefault="00E72222" w:rsidP="00A33DF0">
      <w:pPr>
        <w:ind w:firstLine="0"/>
        <w:sectPr w:rsidR="00E72222" w:rsidSect="00051B71">
          <w:pgSz w:w="16840" w:h="11900" w:orient="landscape"/>
          <w:pgMar w:top="1418" w:right="1985" w:bottom="1701" w:left="1985" w:header="709" w:footer="709" w:gutter="0"/>
          <w:cols w:space="708"/>
          <w:docGrid w:linePitch="360"/>
        </w:sectPr>
      </w:pPr>
    </w:p>
    <w:p w14:paraId="7BF86699" w14:textId="2C822F3A" w:rsidR="00AB3AB0" w:rsidRPr="009E14CE" w:rsidRDefault="00AB3AB0" w:rsidP="00721B1E">
      <w:pPr>
        <w:pStyle w:val="Ttulo2"/>
      </w:pPr>
      <w:bookmarkStart w:id="44" w:name="_Toc87445492"/>
      <w:r w:rsidRPr="009E14CE">
        <w:lastRenderedPageBreak/>
        <w:t>Responsabilidade dos investigadores</w:t>
      </w:r>
      <w:bookmarkEnd w:id="44"/>
    </w:p>
    <w:p w14:paraId="3D7FCE4C" w14:textId="7EC0FFAA" w:rsidR="00A33DF0" w:rsidRDefault="009E14CE" w:rsidP="00BE7D52">
      <w:pPr>
        <w:spacing w:after="240" w:line="360" w:lineRule="auto"/>
        <w:ind w:firstLine="426"/>
      </w:pPr>
      <w:r>
        <w:t>Para o desenvolvimento do</w:t>
      </w:r>
      <w:r w:rsidR="00A33DF0">
        <w:t xml:space="preserve"> projeto prevê </w:t>
      </w:r>
      <w:r>
        <w:t>o</w:t>
      </w:r>
      <w:r w:rsidR="00A33DF0">
        <w:t xml:space="preserve"> investigador </w:t>
      </w:r>
      <w:r>
        <w:t xml:space="preserve">que realiza a proposta a </w:t>
      </w:r>
      <w:r w:rsidRPr="009E14CE">
        <w:rPr>
          <w:i/>
          <w:iCs/>
        </w:rPr>
        <w:t>full-time</w:t>
      </w:r>
      <w:r>
        <w:t xml:space="preserve"> </w:t>
      </w:r>
      <w:r w:rsidR="00A33DF0">
        <w:t>durante o período de</w:t>
      </w:r>
      <w:r>
        <w:t xml:space="preserve"> tempo deste e</w:t>
      </w:r>
      <w:r w:rsidR="00A33DF0">
        <w:t xml:space="preserve"> que segue o plano de trabalho indicado na secção </w:t>
      </w:r>
      <w:r w:rsidR="00A33DF0">
        <w:fldChar w:fldCharType="begin"/>
      </w:r>
      <w:r w:rsidR="00A33DF0">
        <w:instrText xml:space="preserve"> REF _Ref76235671 \r \h </w:instrText>
      </w:r>
      <w:r w:rsidR="00BE7D52">
        <w:instrText xml:space="preserve"> \* MERGEFORMAT </w:instrText>
      </w:r>
      <w:r w:rsidR="00A33DF0">
        <w:fldChar w:fldCharType="separate"/>
      </w:r>
      <w:r w:rsidR="00A33DF0">
        <w:t>4</w:t>
      </w:r>
      <w:r w:rsidR="00A33DF0">
        <w:fldChar w:fldCharType="end"/>
      </w:r>
      <w:r w:rsidR="00A33DF0">
        <w:t xml:space="preserve">. Durante </w:t>
      </w:r>
      <w:r>
        <w:t xml:space="preserve">este período terá apoio do orientador, o professor doutor António Moreira, e outros investigadores que se encontram no centro de investigação do 2Ai para algumas tarefas, nomeadamente nos testes e validação quando for necessário transportar pacientes na cadeira de rodas manual. Para o desenho do sistema de acoplamento à cadeira de roda manual espera-se o apoio de um investigador da área de design industrial com conhecimento no software </w:t>
      </w:r>
      <w:r w:rsidRPr="009E14CE">
        <w:rPr>
          <w:i/>
          <w:iCs/>
        </w:rPr>
        <w:t>Solidworks</w:t>
      </w:r>
      <w:r>
        <w:t>.</w:t>
      </w:r>
    </w:p>
    <w:p w14:paraId="4FBDD671" w14:textId="49552DA0" w:rsidR="00AB3AB0" w:rsidRDefault="00AB3AB0" w:rsidP="00721B1E">
      <w:pPr>
        <w:pStyle w:val="Ttulo2"/>
      </w:pPr>
      <w:bookmarkStart w:id="45" w:name="_Toc87445493"/>
      <w:r>
        <w:t>Questões éticas</w:t>
      </w:r>
      <w:bookmarkEnd w:id="45"/>
    </w:p>
    <w:p w14:paraId="36FD032B" w14:textId="05B9E23E" w:rsidR="001036A1" w:rsidRPr="001036A1" w:rsidRDefault="00587BE5" w:rsidP="00BE7D52">
      <w:pPr>
        <w:spacing w:line="360" w:lineRule="auto"/>
      </w:pPr>
      <w:r>
        <w:t xml:space="preserve">O projeto irá requerer um parecer ético de uma comissão de saúde uma vez que a ideia será testar o sistema numa instituição de saúde. Uma vez que </w:t>
      </w:r>
      <w:r w:rsidR="00BF3734">
        <w:t>se irá</w:t>
      </w:r>
      <w:r>
        <w:t xml:space="preserve"> recorrer a c</w:t>
      </w:r>
      <w:r w:rsidR="005E0531">
        <w:t>â</w:t>
      </w:r>
      <w:r>
        <w:t xml:space="preserve">maras </w:t>
      </w:r>
      <w:r w:rsidR="0068086C">
        <w:t xml:space="preserve">e a dados pessoais como nome do paciente ou número de utente na instituição, </w:t>
      </w:r>
      <w:r>
        <w:t xml:space="preserve">todas as características não </w:t>
      </w:r>
      <w:r w:rsidR="00BF3734">
        <w:t>serão</w:t>
      </w:r>
      <w:r w:rsidR="007C5BC6">
        <w:t xml:space="preserve"> </w:t>
      </w:r>
      <w:r>
        <w:t>guardadas</w:t>
      </w:r>
      <w:r w:rsidR="0068086C">
        <w:t xml:space="preserve"> ou irá existir sistema de proteção de dados</w:t>
      </w:r>
      <w:r>
        <w:t>.</w:t>
      </w:r>
      <w:r w:rsidR="00BA138F">
        <w:br w:type="page"/>
      </w:r>
    </w:p>
    <w:p w14:paraId="220EA0E2" w14:textId="6EFC77EA" w:rsidR="00AB3AB0" w:rsidRPr="006669A4" w:rsidRDefault="00AB3AB0" w:rsidP="00AB3AB0">
      <w:pPr>
        <w:pStyle w:val="Ttulo1"/>
        <w:numPr>
          <w:ilvl w:val="0"/>
          <w:numId w:val="0"/>
        </w:numPr>
        <w:ind w:left="425" w:hanging="357"/>
        <w:rPr>
          <w:lang w:val="en-US"/>
        </w:rPr>
      </w:pPr>
      <w:bookmarkStart w:id="46" w:name="_Toc87445494"/>
      <w:r w:rsidRPr="006669A4">
        <w:rPr>
          <w:lang w:val="en-US"/>
        </w:rPr>
        <w:lastRenderedPageBreak/>
        <w:t>Referências bibliográficas</w:t>
      </w:r>
      <w:bookmarkEnd w:id="46"/>
    </w:p>
    <w:p w14:paraId="49CA9664" w14:textId="77777777" w:rsidR="00AB3AB0" w:rsidRPr="006669A4" w:rsidRDefault="00AB3AB0" w:rsidP="00AB3AB0">
      <w:pPr>
        <w:rPr>
          <w:lang w:val="en-US"/>
        </w:rPr>
      </w:pPr>
    </w:p>
    <w:p w14:paraId="69FA96F5" w14:textId="10602862" w:rsidR="00C1556B" w:rsidRPr="006669A4" w:rsidRDefault="00587BE5" w:rsidP="00C1556B">
      <w:pPr>
        <w:widowControl w:val="0"/>
        <w:autoSpaceDE w:val="0"/>
        <w:autoSpaceDN w:val="0"/>
        <w:adjustRightInd w:val="0"/>
        <w:spacing w:line="240" w:lineRule="auto"/>
        <w:ind w:left="640" w:hanging="640"/>
        <w:rPr>
          <w:noProof/>
          <w:lang w:val="en-US"/>
        </w:rPr>
      </w:pPr>
      <w:r>
        <w:fldChar w:fldCharType="begin" w:fldLock="1"/>
      </w:r>
      <w:r w:rsidRPr="006669A4">
        <w:rPr>
          <w:lang w:val="en-US"/>
        </w:rPr>
        <w:instrText xml:space="preserve">ADDIN Mendeley Bibliography CSL_BIBLIOGRAPHY </w:instrText>
      </w:r>
      <w:r>
        <w:fldChar w:fldCharType="separate"/>
      </w:r>
      <w:r w:rsidR="00C1556B" w:rsidRPr="006669A4">
        <w:rPr>
          <w:noProof/>
          <w:lang w:val="en-US"/>
        </w:rPr>
        <w:t>[1]</w:t>
      </w:r>
      <w:r w:rsidR="00C1556B" w:rsidRPr="006669A4">
        <w:rPr>
          <w:noProof/>
          <w:lang w:val="en-US"/>
        </w:rPr>
        <w:tab/>
        <w:t xml:space="preserve">S. Y. Lee, S. C. Kim, M. H. Lee, and Y. I. Lee, “Comparison of shoulder and back muscle activation in caregivers according to various handle heights,” </w:t>
      </w:r>
      <w:r w:rsidR="00C1556B" w:rsidRPr="006669A4">
        <w:rPr>
          <w:i/>
          <w:iCs/>
          <w:noProof/>
          <w:lang w:val="en-US"/>
        </w:rPr>
        <w:t>Journal of Physical Therapy Science</w:t>
      </w:r>
      <w:r w:rsidR="00C1556B" w:rsidRPr="006669A4">
        <w:rPr>
          <w:noProof/>
          <w:lang w:val="en-US"/>
        </w:rPr>
        <w:t>, vol. 25, no. 10. pp. 1231–1233, 2013, doi: 10.1589/jpts.25.1231.</w:t>
      </w:r>
    </w:p>
    <w:p w14:paraId="4D7E1583"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2]</w:t>
      </w:r>
      <w:r w:rsidRPr="006669A4">
        <w:rPr>
          <w:noProof/>
          <w:lang w:val="en-US"/>
        </w:rPr>
        <w:tab/>
        <w:t>A. Veerubhotla, K. Tsang, K. James, and D. Ding, “Department of Rehabilitation Sciences and Technology, School of Health and Rehabilitation Sciences, University of Pittsburgh, PA., 2 Human Engineering Research Laboratories, Department of Veteran Affairs Pittsburgh Healthcare System, Pittsburgh, PA,” no. Vm, pp. 7–10.</w:t>
      </w:r>
    </w:p>
    <w:p w14:paraId="790C1AA1"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3]</w:t>
      </w:r>
      <w:r w:rsidRPr="006669A4">
        <w:rPr>
          <w:noProof/>
          <w:lang w:val="en-US"/>
        </w:rPr>
        <w:tab/>
        <w:t xml:space="preserve">H. Ikeda, T. Tohyama, D. Maki, K. Sato, and E. Nakano, “Autonomous step climbing strategy using a wheelchair and care robot,” </w:t>
      </w:r>
      <w:r w:rsidRPr="006669A4">
        <w:rPr>
          <w:i/>
          <w:iCs/>
          <w:noProof/>
          <w:lang w:val="en-US"/>
        </w:rPr>
        <w:t>Proc. - 2019 4th Int. Conf. Control. Robot. Cybern. CRC 2019</w:t>
      </w:r>
      <w:r w:rsidRPr="006669A4">
        <w:rPr>
          <w:noProof/>
          <w:lang w:val="en-US"/>
        </w:rPr>
        <w:t>, pp. 75–80, 2019, doi: 10.1109/CRC.2019.00024.</w:t>
      </w:r>
    </w:p>
    <w:p w14:paraId="60667CBC"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4]</w:t>
      </w:r>
      <w:r w:rsidRPr="006669A4">
        <w:rPr>
          <w:noProof/>
          <w:lang w:val="en-US"/>
        </w:rPr>
        <w:tab/>
        <w:t xml:space="preserve">H. Ikeda, Y. Katsumata, M. Shoji, T. Takahashi, and E. Nakano, “Cooperative Strategy for a Wheelchair and a Robot to Climb and Descend a Step,” </w:t>
      </w:r>
      <w:r w:rsidRPr="006669A4">
        <w:rPr>
          <w:i/>
          <w:iCs/>
          <w:noProof/>
          <w:lang w:val="en-US"/>
        </w:rPr>
        <w:t>Advanced Robotics</w:t>
      </w:r>
      <w:r w:rsidRPr="006669A4">
        <w:rPr>
          <w:noProof/>
          <w:lang w:val="en-US"/>
        </w:rPr>
        <w:t>, vol. 22, no. 13–14. pp. 1439–1460, 2008, doi: 10.1163/156855308X360523.</w:t>
      </w:r>
    </w:p>
    <w:p w14:paraId="56CC2804"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5]</w:t>
      </w:r>
      <w:r w:rsidRPr="006669A4">
        <w:rPr>
          <w:noProof/>
          <w:lang w:val="en-US"/>
        </w:rPr>
        <w:tab/>
        <w:t xml:space="preserve">Z. Dai, C. Du, Z. Chen, M. Yuan, and G. Peng, “Design of a New Type of External Traction Device of Wheelchair based on STM32 Chip,” </w:t>
      </w:r>
      <w:r w:rsidRPr="006669A4">
        <w:rPr>
          <w:i/>
          <w:iCs/>
          <w:noProof/>
          <w:lang w:val="en-US"/>
        </w:rPr>
        <w:t>J. Phys. Conf. Ser.</w:t>
      </w:r>
      <w:r w:rsidRPr="006669A4">
        <w:rPr>
          <w:noProof/>
          <w:lang w:val="en-US"/>
        </w:rPr>
        <w:t>, vol. 1176, no. 5, 2019, doi: 10.1088/1742-6596/1176/5/052050.</w:t>
      </w:r>
    </w:p>
    <w:p w14:paraId="7127F49F"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6]</w:t>
      </w:r>
      <w:r w:rsidRPr="006669A4">
        <w:rPr>
          <w:noProof/>
          <w:lang w:val="en-US"/>
        </w:rPr>
        <w:tab/>
        <w:t xml:space="preserve">H. Grewal, A. Matthews, R. Tea, and K. George, “LIDAR-based autonomous wheelchair,” </w:t>
      </w:r>
      <w:r w:rsidRPr="006669A4">
        <w:rPr>
          <w:i/>
          <w:iCs/>
          <w:noProof/>
          <w:lang w:val="en-US"/>
        </w:rPr>
        <w:t>SAS 2017 - 2017 IEEE Sensors Appl. Symp. Proc.</w:t>
      </w:r>
      <w:r w:rsidRPr="006669A4">
        <w:rPr>
          <w:noProof/>
          <w:lang w:val="en-US"/>
        </w:rPr>
        <w:t>, 2017, doi: 10.1109/SAS.2017.7894082.</w:t>
      </w:r>
    </w:p>
    <w:p w14:paraId="24E0696E"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7]</w:t>
      </w:r>
      <w:r w:rsidRPr="006669A4">
        <w:rPr>
          <w:noProof/>
          <w:lang w:val="en-US"/>
        </w:rPr>
        <w:tab/>
        <w:t xml:space="preserve">O. Mazumder, A. S. Kundu, R. Chattaraj, and S. Bhaumik, “Holonomic wheelchair control using EMG signal and joystick interface,” </w:t>
      </w:r>
      <w:r w:rsidRPr="006669A4">
        <w:rPr>
          <w:i/>
          <w:iCs/>
          <w:noProof/>
          <w:lang w:val="en-US"/>
        </w:rPr>
        <w:t>2014 Recent Adv. Eng. Comput. Sci. RAECS 2014</w:t>
      </w:r>
      <w:r w:rsidRPr="006669A4">
        <w:rPr>
          <w:noProof/>
          <w:lang w:val="en-US"/>
        </w:rPr>
        <w:t>, pp. 6–8, 2014, doi: 10.1109/RAECS.2014.6799574.</w:t>
      </w:r>
    </w:p>
    <w:p w14:paraId="50396991"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8]</w:t>
      </w:r>
      <w:r w:rsidRPr="006669A4">
        <w:rPr>
          <w:noProof/>
          <w:lang w:val="en-US"/>
        </w:rPr>
        <w:tab/>
        <w:t xml:space="preserve">P. E. Hsu, Y. L. Hsu, K. W. Chang, and C. Geiser, “Mobility assistance design of the intelligent robotic wheelchair,” </w:t>
      </w:r>
      <w:r w:rsidRPr="006669A4">
        <w:rPr>
          <w:i/>
          <w:iCs/>
          <w:noProof/>
          <w:lang w:val="en-US"/>
        </w:rPr>
        <w:t>Int. J. Adv. Robot. Syst.</w:t>
      </w:r>
      <w:r w:rsidRPr="006669A4">
        <w:rPr>
          <w:noProof/>
          <w:lang w:val="en-US"/>
        </w:rPr>
        <w:t>, vol. 9, pp. 1–10, 2012, doi: 10.5772/54819.</w:t>
      </w:r>
    </w:p>
    <w:p w14:paraId="4593B9E4"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9]</w:t>
      </w:r>
      <w:r w:rsidRPr="006669A4">
        <w:rPr>
          <w:noProof/>
          <w:lang w:val="en-US"/>
        </w:rPr>
        <w:tab/>
        <w:t xml:space="preserve">Y. Nasri, V. Vauchey, R. Khemmar, N. Ragot, K. Sirlantzis, and J.-Y. Ertaud, “ROS-based Autonomous Navigation Wheelchair using Omnidirectional Sensor,” </w:t>
      </w:r>
      <w:r w:rsidRPr="006669A4">
        <w:rPr>
          <w:i/>
          <w:iCs/>
          <w:noProof/>
          <w:lang w:val="en-US"/>
        </w:rPr>
        <w:t>Int. J. Comput. Appl.</w:t>
      </w:r>
      <w:r w:rsidRPr="006669A4">
        <w:rPr>
          <w:noProof/>
          <w:lang w:val="en-US"/>
        </w:rPr>
        <w:t>, vol. 133, no. 6, pp. 12–17, 2016, doi: 10.5120/ijca2016907533.</w:t>
      </w:r>
    </w:p>
    <w:p w14:paraId="4F4F2DFA"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0]</w:t>
      </w:r>
      <w:r w:rsidRPr="006669A4">
        <w:rPr>
          <w:noProof/>
          <w:lang w:val="en-US"/>
        </w:rPr>
        <w:tab/>
        <w:t>N. Rottmann, N. Studt, F. Ernst, and E. Rueckert, “ROS-Mobile: An Android application for the Robot Operating System.” 2020, [Online]. Available: http://arxiv.org/abs/2011.02781.</w:t>
      </w:r>
    </w:p>
    <w:p w14:paraId="2BA3BAF8"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1]</w:t>
      </w:r>
      <w:r w:rsidRPr="006669A4">
        <w:rPr>
          <w:noProof/>
          <w:lang w:val="en-US"/>
        </w:rPr>
        <w:tab/>
        <w:t xml:space="preserve">M. Köseoǧlu, O. M. Çelik, and Ö. Pektaş, “Design of an autonomous mobile robot based on ROS,” </w:t>
      </w:r>
      <w:r w:rsidRPr="006669A4">
        <w:rPr>
          <w:i/>
          <w:iCs/>
          <w:noProof/>
          <w:lang w:val="en-US"/>
        </w:rPr>
        <w:t>IDAP 2017 - Int. Artif. Intell. Data Process. Symp.</w:t>
      </w:r>
      <w:r w:rsidRPr="006669A4">
        <w:rPr>
          <w:noProof/>
          <w:lang w:val="en-US"/>
        </w:rPr>
        <w:t>, 2017, doi: 10.1109/IDAP.2017.8090199.</w:t>
      </w:r>
    </w:p>
    <w:p w14:paraId="43488C31"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2]</w:t>
      </w:r>
      <w:r w:rsidRPr="006669A4">
        <w:rPr>
          <w:noProof/>
          <w:lang w:val="en-US"/>
        </w:rPr>
        <w:tab/>
        <w:t xml:space="preserve">A. R. Baltazar, M. R. Petry, M. F. Silva, and A. P. Moreira, “Autonomous wheelchair for patient’s transportation on healthcare institutions,” </w:t>
      </w:r>
      <w:r w:rsidRPr="006669A4">
        <w:rPr>
          <w:i/>
          <w:iCs/>
          <w:noProof/>
          <w:lang w:val="en-US"/>
        </w:rPr>
        <w:t>SN Appl. Sci.</w:t>
      </w:r>
      <w:r w:rsidRPr="006669A4">
        <w:rPr>
          <w:noProof/>
          <w:lang w:val="en-US"/>
        </w:rPr>
        <w:t>, vol. 3, no. 3, pp. 1–13, 2021, doi: 10.1007/s42452-021-04304-1.</w:t>
      </w:r>
    </w:p>
    <w:p w14:paraId="5137144F"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3]</w:t>
      </w:r>
      <w:r w:rsidRPr="006669A4">
        <w:rPr>
          <w:noProof/>
          <w:lang w:val="en-US"/>
        </w:rPr>
        <w:tab/>
        <w:t>“The HL7 Clinical DocumentArchitecture.pdf.” .</w:t>
      </w:r>
    </w:p>
    <w:p w14:paraId="4912F2BD"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4]</w:t>
      </w:r>
      <w:r w:rsidRPr="006669A4">
        <w:rPr>
          <w:noProof/>
          <w:lang w:val="en-US"/>
        </w:rPr>
        <w:tab/>
        <w:t>“The HL7 Clinical DocumentArchitecture, Release 2.pdf.” .</w:t>
      </w:r>
    </w:p>
    <w:p w14:paraId="76F726E8" w14:textId="77777777" w:rsidR="00C1556B" w:rsidRPr="006669A4" w:rsidRDefault="00C1556B" w:rsidP="00C1556B">
      <w:pPr>
        <w:widowControl w:val="0"/>
        <w:autoSpaceDE w:val="0"/>
        <w:autoSpaceDN w:val="0"/>
        <w:adjustRightInd w:val="0"/>
        <w:spacing w:line="240" w:lineRule="auto"/>
        <w:ind w:left="640" w:hanging="640"/>
        <w:rPr>
          <w:noProof/>
          <w:lang w:val="en-US"/>
        </w:rPr>
      </w:pPr>
      <w:r w:rsidRPr="006669A4">
        <w:rPr>
          <w:noProof/>
          <w:lang w:val="en-US"/>
        </w:rPr>
        <w:t>[15]</w:t>
      </w:r>
      <w:r w:rsidRPr="006669A4">
        <w:rPr>
          <w:noProof/>
          <w:lang w:val="en-US"/>
        </w:rPr>
        <w:tab/>
        <w:t>indoors, “Efficient wheelchair tracking.” https://indoo.rs/always-keep-track-wheelchairs/.</w:t>
      </w:r>
    </w:p>
    <w:p w14:paraId="7706873E" w14:textId="18FE6687" w:rsidR="00AB3AB0" w:rsidRPr="006669A4" w:rsidRDefault="00587BE5" w:rsidP="00AB3AB0">
      <w:pPr>
        <w:rPr>
          <w:lang w:val="en-US"/>
        </w:rPr>
      </w:pPr>
      <w:r>
        <w:fldChar w:fldCharType="end"/>
      </w:r>
    </w:p>
    <w:p w14:paraId="3CAD1B88" w14:textId="77777777" w:rsidR="00A17FDD" w:rsidRPr="006669A4" w:rsidRDefault="00A17FDD" w:rsidP="00A17FDD">
      <w:pPr>
        <w:rPr>
          <w:lang w:val="en-US"/>
        </w:rPr>
      </w:pPr>
    </w:p>
    <w:bookmarkEnd w:id="2"/>
    <w:bookmarkEnd w:id="21"/>
    <w:p w14:paraId="0D78E5BB" w14:textId="77777777" w:rsidR="00C138E7" w:rsidRPr="006669A4" w:rsidRDefault="00C138E7" w:rsidP="00A17FDD">
      <w:pPr>
        <w:pStyle w:val="TtulosPrembulo-IPCA"/>
        <w:rPr>
          <w:lang w:val="en-US"/>
        </w:rPr>
      </w:pPr>
    </w:p>
    <w:sectPr w:rsidR="00C138E7" w:rsidRPr="006669A4" w:rsidSect="00BE7D52">
      <w:headerReference w:type="default" r:id="rId56"/>
      <w:pgSz w:w="11900" w:h="16840"/>
      <w:pgMar w:top="1985" w:right="1410" w:bottom="1985"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05094" w14:textId="77777777" w:rsidR="002F4448" w:rsidRDefault="002F4448" w:rsidP="00A17FDD">
      <w:pPr>
        <w:spacing w:line="240" w:lineRule="auto"/>
      </w:pPr>
      <w:r>
        <w:separator/>
      </w:r>
    </w:p>
  </w:endnote>
  <w:endnote w:type="continuationSeparator" w:id="0">
    <w:p w14:paraId="5E167348" w14:textId="77777777" w:rsidR="002F4448" w:rsidRDefault="002F4448" w:rsidP="00A17FDD">
      <w:pPr>
        <w:spacing w:line="240" w:lineRule="auto"/>
      </w:pPr>
      <w:r>
        <w:continuationSeparator/>
      </w:r>
    </w:p>
  </w:endnote>
  <w:endnote w:type="continuationNotice" w:id="1">
    <w:p w14:paraId="369EF1FF" w14:textId="77777777" w:rsidR="002F4448" w:rsidRDefault="002F44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Cabeçalho CS)">
    <w:altName w:val="Times New Roman"/>
    <w:charset w:val="00"/>
    <w:family w:val="roman"/>
    <w:pitch w:val="variable"/>
    <w:sig w:usb0="E0002AE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894810404"/>
      <w:docPartObj>
        <w:docPartGallery w:val="Page Numbers (Bottom of Page)"/>
        <w:docPartUnique/>
      </w:docPartObj>
    </w:sdtPr>
    <w:sdtEndPr>
      <w:rPr>
        <w:rStyle w:val="RodapCarter"/>
      </w:rPr>
    </w:sdtEndPr>
    <w:sdtContent>
      <w:p w14:paraId="251F120B" w14:textId="77777777" w:rsidR="007C5BC6" w:rsidRPr="00216076" w:rsidRDefault="007C5BC6" w:rsidP="00237DD1">
        <w:pPr>
          <w:pStyle w:val="RodapRomano-IPCA"/>
          <w:rPr>
            <w:rStyle w:val="RodapCarter"/>
          </w:rPr>
        </w:pPr>
        <w:r w:rsidRPr="00216076">
          <w:rPr>
            <w:rStyle w:val="RodapCarter"/>
          </w:rPr>
          <w:fldChar w:fldCharType="begin"/>
        </w:r>
        <w:r w:rsidRPr="00216076">
          <w:rPr>
            <w:rStyle w:val="RodapCarter"/>
          </w:rPr>
          <w:instrText xml:space="preserve"> PAGE </w:instrText>
        </w:r>
        <w:r w:rsidRPr="00216076">
          <w:rPr>
            <w:rStyle w:val="RodapCarter"/>
          </w:rPr>
          <w:fldChar w:fldCharType="separate"/>
        </w:r>
        <w:r>
          <w:rPr>
            <w:rStyle w:val="RodapCarter"/>
            <w:noProof/>
          </w:rPr>
          <w:t>5</w:t>
        </w:r>
        <w:r w:rsidRPr="00216076">
          <w:rPr>
            <w:rStyle w:val="RodapCart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90A589" w14:textId="77777777" w:rsidR="002F4448" w:rsidRDefault="002F4448" w:rsidP="00A17FDD">
      <w:pPr>
        <w:spacing w:line="240" w:lineRule="auto"/>
      </w:pPr>
      <w:r>
        <w:separator/>
      </w:r>
    </w:p>
  </w:footnote>
  <w:footnote w:type="continuationSeparator" w:id="0">
    <w:p w14:paraId="375A6D58" w14:textId="77777777" w:rsidR="002F4448" w:rsidRDefault="002F4448" w:rsidP="00A17FDD">
      <w:pPr>
        <w:spacing w:line="240" w:lineRule="auto"/>
      </w:pPr>
      <w:r>
        <w:continuationSeparator/>
      </w:r>
    </w:p>
  </w:footnote>
  <w:footnote w:type="continuationNotice" w:id="1">
    <w:p w14:paraId="59B8102B" w14:textId="77777777" w:rsidR="002F4448" w:rsidRDefault="002F444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34C82" w14:textId="77777777" w:rsidR="007C5BC6" w:rsidRPr="00233E04" w:rsidRDefault="007C5BC6" w:rsidP="00237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02E6"/>
    <w:multiLevelType w:val="multilevel"/>
    <w:tmpl w:val="5B22903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decimal"/>
      <w:pStyle w:val="Ttulo4"/>
      <w:suff w:val="space"/>
      <w:lvlText w:val="%1.%2.%3.%4"/>
      <w:lvlJc w:val="left"/>
      <w:pPr>
        <w:ind w:left="0" w:firstLine="0"/>
      </w:pPr>
      <w:rPr>
        <w:rFonts w:hint="default"/>
      </w:rPr>
    </w:lvl>
    <w:lvl w:ilvl="4">
      <w:start w:val="1"/>
      <w:numFmt w:val="decimal"/>
      <w:pStyle w:val="Ttulo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89607F2"/>
    <w:multiLevelType w:val="multilevel"/>
    <w:tmpl w:val="1700D668"/>
    <w:lvl w:ilvl="0">
      <w:start w:val="2"/>
      <w:numFmt w:val="decimal"/>
      <w:lvlText w:val="%1"/>
      <w:lvlJc w:val="left"/>
      <w:pPr>
        <w:ind w:left="360" w:hanging="360"/>
      </w:pPr>
      <w:rPr>
        <w:rFonts w:hint="default"/>
        <w:b/>
      </w:rPr>
    </w:lvl>
    <w:lvl w:ilvl="1">
      <w:start w:val="1"/>
      <w:numFmt w:val="decimal"/>
      <w:lvlText w:val="%1.%2"/>
      <w:lvlJc w:val="left"/>
      <w:pPr>
        <w:ind w:left="644" w:hanging="360"/>
      </w:pPr>
      <w:rPr>
        <w:rFonts w:hint="default"/>
        <w:b/>
      </w:rPr>
    </w:lvl>
    <w:lvl w:ilvl="2">
      <w:start w:val="1"/>
      <w:numFmt w:val="decimal"/>
      <w:lvlText w:val="%1.%2.%3"/>
      <w:lvlJc w:val="left"/>
      <w:pPr>
        <w:ind w:left="928" w:hanging="360"/>
      </w:pPr>
      <w:rPr>
        <w:rFonts w:hint="default"/>
        <w:b/>
      </w:rPr>
    </w:lvl>
    <w:lvl w:ilvl="3">
      <w:start w:val="1"/>
      <w:numFmt w:val="decimal"/>
      <w:lvlText w:val="%1.%2.%3.%4"/>
      <w:lvlJc w:val="left"/>
      <w:pPr>
        <w:ind w:left="1572" w:hanging="720"/>
      </w:pPr>
      <w:rPr>
        <w:rFonts w:hint="default"/>
        <w:b/>
      </w:rPr>
    </w:lvl>
    <w:lvl w:ilvl="4">
      <w:start w:val="1"/>
      <w:numFmt w:val="decimal"/>
      <w:lvlText w:val="%1.%2.%3.%4.%5"/>
      <w:lvlJc w:val="left"/>
      <w:pPr>
        <w:ind w:left="1856" w:hanging="720"/>
      </w:pPr>
      <w:rPr>
        <w:rFonts w:hint="default"/>
        <w:b/>
      </w:rPr>
    </w:lvl>
    <w:lvl w:ilvl="5">
      <w:start w:val="1"/>
      <w:numFmt w:val="decimal"/>
      <w:lvlText w:val="%1.%2.%3.%4.%5.%6"/>
      <w:lvlJc w:val="left"/>
      <w:pPr>
        <w:ind w:left="2500" w:hanging="1080"/>
      </w:pPr>
      <w:rPr>
        <w:rFonts w:hint="default"/>
        <w:b/>
      </w:rPr>
    </w:lvl>
    <w:lvl w:ilvl="6">
      <w:start w:val="1"/>
      <w:numFmt w:val="decimal"/>
      <w:lvlText w:val="%1.%2.%3.%4.%5.%6.%7"/>
      <w:lvlJc w:val="left"/>
      <w:pPr>
        <w:ind w:left="2784" w:hanging="1080"/>
      </w:pPr>
      <w:rPr>
        <w:rFonts w:hint="default"/>
        <w:b/>
      </w:rPr>
    </w:lvl>
    <w:lvl w:ilvl="7">
      <w:start w:val="1"/>
      <w:numFmt w:val="decimal"/>
      <w:lvlText w:val="%1.%2.%3.%4.%5.%6.%7.%8"/>
      <w:lvlJc w:val="left"/>
      <w:pPr>
        <w:ind w:left="3068" w:hanging="1080"/>
      </w:pPr>
      <w:rPr>
        <w:rFonts w:hint="default"/>
        <w:b/>
      </w:rPr>
    </w:lvl>
    <w:lvl w:ilvl="8">
      <w:start w:val="1"/>
      <w:numFmt w:val="decimal"/>
      <w:lvlText w:val="%1.%2.%3.%4.%5.%6.%7.%8.%9"/>
      <w:lvlJc w:val="left"/>
      <w:pPr>
        <w:ind w:left="3712" w:hanging="1440"/>
      </w:pPr>
      <w:rPr>
        <w:rFonts w:hint="default"/>
        <w:b/>
      </w:rPr>
    </w:lvl>
  </w:abstractNum>
  <w:abstractNum w:abstractNumId="2" w15:restartNumberingAfterBreak="0">
    <w:nsid w:val="10DB4744"/>
    <w:multiLevelType w:val="multilevel"/>
    <w:tmpl w:val="A642C358"/>
    <w:lvl w:ilvl="0">
      <w:start w:val="1"/>
      <w:numFmt w:val="decimal"/>
      <w:lvlText w:val="%1."/>
      <w:lvlJc w:val="left"/>
      <w:pPr>
        <w:ind w:left="644" w:hanging="360"/>
      </w:pPr>
      <w:rPr>
        <w:rFonts w:ascii="Times New Roman" w:eastAsiaTheme="minorHAnsi" w:hAnsi="Times New Roman" w:cs="Times New Roman"/>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3" w15:restartNumberingAfterBreak="0">
    <w:nsid w:val="1C2A3726"/>
    <w:multiLevelType w:val="hybridMultilevel"/>
    <w:tmpl w:val="B11AC46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25B26834"/>
    <w:multiLevelType w:val="multilevel"/>
    <w:tmpl w:val="A642C358"/>
    <w:lvl w:ilvl="0">
      <w:start w:val="1"/>
      <w:numFmt w:val="decimal"/>
      <w:lvlText w:val="%1."/>
      <w:lvlJc w:val="left"/>
      <w:pPr>
        <w:ind w:left="644" w:hanging="360"/>
      </w:pPr>
      <w:rPr>
        <w:rFonts w:ascii="Times New Roman" w:eastAsiaTheme="minorHAnsi" w:hAnsi="Times New Roman" w:cs="Times New Roman"/>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5" w15:restartNumberingAfterBreak="0">
    <w:nsid w:val="2B580F65"/>
    <w:multiLevelType w:val="multilevel"/>
    <w:tmpl w:val="37E475A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6" w15:restartNumberingAfterBreak="0">
    <w:nsid w:val="436B338B"/>
    <w:multiLevelType w:val="multilevel"/>
    <w:tmpl w:val="37E475A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b w:val="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7" w15:restartNumberingAfterBreak="0">
    <w:nsid w:val="45AB67C7"/>
    <w:multiLevelType w:val="multilevel"/>
    <w:tmpl w:val="0CCE7EE0"/>
    <w:lvl w:ilvl="0">
      <w:start w:val="1"/>
      <w:numFmt w:val="decimal"/>
      <w:lvlText w:val="%1."/>
      <w:lvlJc w:val="left"/>
      <w:pPr>
        <w:ind w:left="360" w:hanging="360"/>
      </w:pPr>
      <w:rPr>
        <w:b/>
      </w:rPr>
    </w:lvl>
    <w:lvl w:ilvl="1">
      <w:start w:val="1"/>
      <w:numFmt w:val="decimal"/>
      <w:lvlText w:val="%1.%2."/>
      <w:lvlJc w:val="left"/>
      <w:pPr>
        <w:ind w:left="957" w:hanging="360"/>
      </w:pPr>
      <w:rPr>
        <w:b/>
      </w:rPr>
    </w:lvl>
    <w:lvl w:ilvl="2">
      <w:start w:val="1"/>
      <w:numFmt w:val="decimal"/>
      <w:lvlText w:val="%1.%2.%3."/>
      <w:lvlJc w:val="left"/>
      <w:pPr>
        <w:ind w:left="1914" w:hanging="720"/>
      </w:pPr>
      <w:rPr>
        <w:b/>
      </w:rPr>
    </w:lvl>
    <w:lvl w:ilvl="3">
      <w:start w:val="1"/>
      <w:numFmt w:val="decimal"/>
      <w:lvlText w:val="%1.%2.%3.%4."/>
      <w:lvlJc w:val="left"/>
      <w:pPr>
        <w:ind w:left="2511" w:hanging="720"/>
      </w:pPr>
      <w:rPr>
        <w:b/>
      </w:rPr>
    </w:lvl>
    <w:lvl w:ilvl="4">
      <w:start w:val="1"/>
      <w:numFmt w:val="decimal"/>
      <w:lvlText w:val="%1.%2.%3.%4.%5."/>
      <w:lvlJc w:val="left"/>
      <w:pPr>
        <w:ind w:left="3468" w:hanging="1080"/>
      </w:pPr>
      <w:rPr>
        <w:b/>
      </w:rPr>
    </w:lvl>
    <w:lvl w:ilvl="5">
      <w:start w:val="1"/>
      <w:numFmt w:val="decimal"/>
      <w:lvlText w:val="%1.%2.%3.%4.%5.%6."/>
      <w:lvlJc w:val="left"/>
      <w:pPr>
        <w:ind w:left="4065" w:hanging="1080"/>
      </w:pPr>
      <w:rPr>
        <w:b/>
      </w:rPr>
    </w:lvl>
    <w:lvl w:ilvl="6">
      <w:start w:val="1"/>
      <w:numFmt w:val="decimal"/>
      <w:lvlText w:val="%1.%2.%3.%4.%5.%6.%7."/>
      <w:lvlJc w:val="left"/>
      <w:pPr>
        <w:ind w:left="5022" w:hanging="1440"/>
      </w:pPr>
      <w:rPr>
        <w:b/>
      </w:rPr>
    </w:lvl>
    <w:lvl w:ilvl="7">
      <w:start w:val="1"/>
      <w:numFmt w:val="decimal"/>
      <w:lvlText w:val="%1.%2.%3.%4.%5.%6.%7.%8."/>
      <w:lvlJc w:val="left"/>
      <w:pPr>
        <w:ind w:left="5619" w:hanging="1440"/>
      </w:pPr>
      <w:rPr>
        <w:b/>
      </w:rPr>
    </w:lvl>
    <w:lvl w:ilvl="8">
      <w:start w:val="1"/>
      <w:numFmt w:val="decimal"/>
      <w:lvlText w:val="%1.%2.%3.%4.%5.%6.%7.%8.%9."/>
      <w:lvlJc w:val="left"/>
      <w:pPr>
        <w:ind w:left="6576" w:hanging="1800"/>
      </w:pPr>
      <w:rPr>
        <w:b/>
      </w:rPr>
    </w:lvl>
  </w:abstractNum>
  <w:abstractNum w:abstractNumId="8" w15:restartNumberingAfterBreak="0">
    <w:nsid w:val="4D7263E9"/>
    <w:multiLevelType w:val="hybridMultilevel"/>
    <w:tmpl w:val="879CE4A4"/>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52136D25"/>
    <w:multiLevelType w:val="multilevel"/>
    <w:tmpl w:val="4A16C48E"/>
    <w:lvl w:ilvl="0">
      <w:start w:val="1"/>
      <w:numFmt w:val="decimal"/>
      <w:lvlText w:val="%1."/>
      <w:lvlJc w:val="left"/>
      <w:pPr>
        <w:ind w:left="360" w:hanging="360"/>
      </w:pPr>
      <w:rPr>
        <w:b/>
        <w:i w:val="0"/>
        <w:iCs w:val="0"/>
      </w:rPr>
    </w:lvl>
    <w:lvl w:ilvl="1">
      <w:start w:val="2"/>
      <w:numFmt w:val="decimal"/>
      <w:lvlText w:val="%1.%2."/>
      <w:lvlJc w:val="left"/>
      <w:pPr>
        <w:ind w:left="957" w:hanging="360"/>
      </w:pPr>
      <w:rPr>
        <w:b/>
      </w:rPr>
    </w:lvl>
    <w:lvl w:ilvl="2">
      <w:start w:val="1"/>
      <w:numFmt w:val="decimal"/>
      <w:lvlText w:val="%1.%2.%3."/>
      <w:lvlJc w:val="left"/>
      <w:pPr>
        <w:ind w:left="1914" w:hanging="720"/>
      </w:pPr>
      <w:rPr>
        <w:b/>
      </w:rPr>
    </w:lvl>
    <w:lvl w:ilvl="3">
      <w:start w:val="1"/>
      <w:numFmt w:val="decimal"/>
      <w:lvlText w:val="%1.%2.%3.%4."/>
      <w:lvlJc w:val="left"/>
      <w:pPr>
        <w:ind w:left="2511" w:hanging="720"/>
      </w:pPr>
      <w:rPr>
        <w:b/>
      </w:rPr>
    </w:lvl>
    <w:lvl w:ilvl="4">
      <w:start w:val="1"/>
      <w:numFmt w:val="decimal"/>
      <w:lvlText w:val="%1.%2.%3.%4.%5."/>
      <w:lvlJc w:val="left"/>
      <w:pPr>
        <w:ind w:left="3468" w:hanging="1080"/>
      </w:pPr>
      <w:rPr>
        <w:b/>
      </w:rPr>
    </w:lvl>
    <w:lvl w:ilvl="5">
      <w:start w:val="1"/>
      <w:numFmt w:val="decimal"/>
      <w:lvlText w:val="%1.%2.%3.%4.%5.%6."/>
      <w:lvlJc w:val="left"/>
      <w:pPr>
        <w:ind w:left="4065" w:hanging="1080"/>
      </w:pPr>
      <w:rPr>
        <w:b/>
      </w:rPr>
    </w:lvl>
    <w:lvl w:ilvl="6">
      <w:start w:val="1"/>
      <w:numFmt w:val="decimal"/>
      <w:lvlText w:val="%1.%2.%3.%4.%5.%6.%7."/>
      <w:lvlJc w:val="left"/>
      <w:pPr>
        <w:ind w:left="5022" w:hanging="1440"/>
      </w:pPr>
      <w:rPr>
        <w:b/>
      </w:rPr>
    </w:lvl>
    <w:lvl w:ilvl="7">
      <w:start w:val="1"/>
      <w:numFmt w:val="decimal"/>
      <w:lvlText w:val="%1.%2.%3.%4.%5.%6.%7.%8."/>
      <w:lvlJc w:val="left"/>
      <w:pPr>
        <w:ind w:left="5619" w:hanging="1440"/>
      </w:pPr>
      <w:rPr>
        <w:b/>
      </w:rPr>
    </w:lvl>
    <w:lvl w:ilvl="8">
      <w:start w:val="1"/>
      <w:numFmt w:val="decimal"/>
      <w:lvlText w:val="%1.%2.%3.%4.%5.%6.%7.%8.%9."/>
      <w:lvlJc w:val="left"/>
      <w:pPr>
        <w:ind w:left="6576" w:hanging="1800"/>
      </w:pPr>
      <w:rPr>
        <w:b/>
      </w:rPr>
    </w:lvl>
  </w:abstractNum>
  <w:abstractNum w:abstractNumId="10" w15:restartNumberingAfterBreak="0">
    <w:nsid w:val="578132E3"/>
    <w:multiLevelType w:val="hybridMultilevel"/>
    <w:tmpl w:val="B93E0D6A"/>
    <w:lvl w:ilvl="0" w:tplc="23828802">
      <w:start w:val="1"/>
      <w:numFmt w:val="decimal"/>
      <w:lvlText w:val="2.%1"/>
      <w:lvlJc w:val="left"/>
      <w:pPr>
        <w:ind w:left="1004" w:hanging="360"/>
      </w:pPr>
      <w:rPr>
        <w:b/>
        <w:bCs/>
        <w:i w:val="0"/>
        <w:iCs w:val="0"/>
      </w:rPr>
    </w:lvl>
    <w:lvl w:ilvl="1" w:tplc="08090019">
      <w:start w:val="1"/>
      <w:numFmt w:val="lowerLetter"/>
      <w:lvlText w:val="%2."/>
      <w:lvlJc w:val="left"/>
      <w:pPr>
        <w:ind w:left="1724" w:hanging="360"/>
      </w:pPr>
    </w:lvl>
    <w:lvl w:ilvl="2" w:tplc="0809001B">
      <w:start w:val="1"/>
      <w:numFmt w:val="lowerRoman"/>
      <w:lvlText w:val="%3."/>
      <w:lvlJc w:val="right"/>
      <w:pPr>
        <w:ind w:left="2444" w:hanging="180"/>
      </w:pPr>
    </w:lvl>
    <w:lvl w:ilvl="3" w:tplc="0809000F">
      <w:start w:val="1"/>
      <w:numFmt w:val="decimal"/>
      <w:lvlText w:val="%4."/>
      <w:lvlJc w:val="left"/>
      <w:pPr>
        <w:ind w:left="3164" w:hanging="360"/>
      </w:pPr>
    </w:lvl>
    <w:lvl w:ilvl="4" w:tplc="08090019">
      <w:start w:val="1"/>
      <w:numFmt w:val="lowerLetter"/>
      <w:lvlText w:val="%5."/>
      <w:lvlJc w:val="left"/>
      <w:pPr>
        <w:ind w:left="3884" w:hanging="360"/>
      </w:pPr>
    </w:lvl>
    <w:lvl w:ilvl="5" w:tplc="0809001B">
      <w:start w:val="1"/>
      <w:numFmt w:val="lowerRoman"/>
      <w:lvlText w:val="%6."/>
      <w:lvlJc w:val="right"/>
      <w:pPr>
        <w:ind w:left="4604" w:hanging="180"/>
      </w:pPr>
    </w:lvl>
    <w:lvl w:ilvl="6" w:tplc="0809000F">
      <w:start w:val="1"/>
      <w:numFmt w:val="decimal"/>
      <w:lvlText w:val="%7."/>
      <w:lvlJc w:val="left"/>
      <w:pPr>
        <w:ind w:left="5324" w:hanging="360"/>
      </w:pPr>
    </w:lvl>
    <w:lvl w:ilvl="7" w:tplc="08090019">
      <w:start w:val="1"/>
      <w:numFmt w:val="lowerLetter"/>
      <w:lvlText w:val="%8."/>
      <w:lvlJc w:val="left"/>
      <w:pPr>
        <w:ind w:left="6044" w:hanging="360"/>
      </w:pPr>
    </w:lvl>
    <w:lvl w:ilvl="8" w:tplc="0809001B">
      <w:start w:val="1"/>
      <w:numFmt w:val="lowerRoman"/>
      <w:lvlText w:val="%9."/>
      <w:lvlJc w:val="right"/>
      <w:pPr>
        <w:ind w:left="6764" w:hanging="180"/>
      </w:pPr>
    </w:lvl>
  </w:abstractNum>
  <w:abstractNum w:abstractNumId="11" w15:restartNumberingAfterBreak="0">
    <w:nsid w:val="5DBA7AA3"/>
    <w:multiLevelType w:val="multilevel"/>
    <w:tmpl w:val="58343016"/>
    <w:lvl w:ilvl="0">
      <w:start w:val="1"/>
      <w:numFmt w:val="decimal"/>
      <w:pStyle w:val="Ttulo1"/>
      <w:lvlText w:val="%1."/>
      <w:lvlJc w:val="left"/>
      <w:pPr>
        <w:ind w:left="720" w:hanging="360"/>
      </w:pPr>
    </w:lvl>
    <w:lvl w:ilvl="1">
      <w:start w:val="1"/>
      <w:numFmt w:val="decimal"/>
      <w:pStyle w:val="Ttulo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21465D8"/>
    <w:multiLevelType w:val="multilevel"/>
    <w:tmpl w:val="9B128F4E"/>
    <w:lvl w:ilvl="0">
      <w:start w:val="2"/>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1856" w:hanging="72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2784" w:hanging="108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3712" w:hanging="1440"/>
      </w:pPr>
      <w:rPr>
        <w:rFonts w:hint="default"/>
      </w:rPr>
    </w:lvl>
  </w:abstractNum>
  <w:abstractNum w:abstractNumId="13" w15:restartNumberingAfterBreak="0">
    <w:nsid w:val="68CD3EC0"/>
    <w:multiLevelType w:val="hybridMultilevel"/>
    <w:tmpl w:val="211ECDCE"/>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6D0A6ECB"/>
    <w:multiLevelType w:val="multilevel"/>
    <w:tmpl w:val="37E475A8"/>
    <w:lvl w:ilvl="0">
      <w:start w:val="1"/>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5" w15:restartNumberingAfterBreak="0">
    <w:nsid w:val="7BF77E28"/>
    <w:multiLevelType w:val="multilevel"/>
    <w:tmpl w:val="798A1AB4"/>
    <w:lvl w:ilvl="0">
      <w:start w:val="3"/>
      <w:numFmt w:val="decimal"/>
      <w:lvlText w:val="%1."/>
      <w:lvlJc w:val="left"/>
      <w:pPr>
        <w:ind w:left="644" w:hanging="360"/>
      </w:pPr>
      <w:rPr>
        <w:rFonts w:hint="default"/>
      </w:rPr>
    </w:lvl>
    <w:lvl w:ilvl="1">
      <w:start w:val="1"/>
      <w:numFmt w:val="decimal"/>
      <w:isLgl/>
      <w:lvlText w:val="%1.%2"/>
      <w:lvlJc w:val="left"/>
      <w:pPr>
        <w:ind w:left="644" w:hanging="36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6" w15:restartNumberingAfterBreak="0">
    <w:nsid w:val="7FFB1716"/>
    <w:multiLevelType w:val="multilevel"/>
    <w:tmpl w:val="C64CD890"/>
    <w:lvl w:ilvl="0">
      <w:start w:val="1"/>
      <w:numFmt w:val="decimal"/>
      <w:lvlText w:val="%1."/>
      <w:lvlJc w:val="left"/>
      <w:pPr>
        <w:ind w:left="360" w:hanging="360"/>
      </w:pPr>
      <w:rPr>
        <w:b/>
      </w:rPr>
    </w:lvl>
    <w:lvl w:ilvl="1">
      <w:start w:val="2"/>
      <w:numFmt w:val="decimal"/>
      <w:lvlText w:val="%1.%2."/>
      <w:lvlJc w:val="left"/>
      <w:pPr>
        <w:ind w:left="957" w:hanging="360"/>
      </w:pPr>
      <w:rPr>
        <w:b/>
      </w:rPr>
    </w:lvl>
    <w:lvl w:ilvl="2">
      <w:start w:val="1"/>
      <w:numFmt w:val="decimal"/>
      <w:lvlText w:val="%1.%2.%3."/>
      <w:lvlJc w:val="left"/>
      <w:pPr>
        <w:ind w:left="1914" w:hanging="720"/>
      </w:pPr>
      <w:rPr>
        <w:b/>
      </w:rPr>
    </w:lvl>
    <w:lvl w:ilvl="3">
      <w:start w:val="1"/>
      <w:numFmt w:val="decimal"/>
      <w:lvlText w:val="%1.%2.%3.%4."/>
      <w:lvlJc w:val="left"/>
      <w:pPr>
        <w:ind w:left="2511" w:hanging="720"/>
      </w:pPr>
      <w:rPr>
        <w:b/>
      </w:rPr>
    </w:lvl>
    <w:lvl w:ilvl="4">
      <w:start w:val="1"/>
      <w:numFmt w:val="decimal"/>
      <w:lvlText w:val="%1.%2.%3.%4.%5."/>
      <w:lvlJc w:val="left"/>
      <w:pPr>
        <w:ind w:left="3468" w:hanging="1080"/>
      </w:pPr>
      <w:rPr>
        <w:b/>
      </w:rPr>
    </w:lvl>
    <w:lvl w:ilvl="5">
      <w:start w:val="1"/>
      <w:numFmt w:val="decimal"/>
      <w:lvlText w:val="%1.%2.%3.%4.%5.%6."/>
      <w:lvlJc w:val="left"/>
      <w:pPr>
        <w:ind w:left="4065" w:hanging="1080"/>
      </w:pPr>
      <w:rPr>
        <w:b/>
      </w:rPr>
    </w:lvl>
    <w:lvl w:ilvl="6">
      <w:start w:val="1"/>
      <w:numFmt w:val="decimal"/>
      <w:lvlText w:val="%1.%2.%3.%4.%5.%6.%7."/>
      <w:lvlJc w:val="left"/>
      <w:pPr>
        <w:ind w:left="5022" w:hanging="1440"/>
      </w:pPr>
      <w:rPr>
        <w:b/>
      </w:rPr>
    </w:lvl>
    <w:lvl w:ilvl="7">
      <w:start w:val="1"/>
      <w:numFmt w:val="decimal"/>
      <w:lvlText w:val="%1.%2.%3.%4.%5.%6.%7.%8."/>
      <w:lvlJc w:val="left"/>
      <w:pPr>
        <w:ind w:left="5619" w:hanging="1440"/>
      </w:pPr>
      <w:rPr>
        <w:b/>
      </w:rPr>
    </w:lvl>
    <w:lvl w:ilvl="8">
      <w:start w:val="1"/>
      <w:numFmt w:val="decimal"/>
      <w:lvlText w:val="%1.%2.%3.%4.%5.%6.%7.%8.%9."/>
      <w:lvlJc w:val="left"/>
      <w:pPr>
        <w:ind w:left="6576" w:hanging="1800"/>
      </w:pPr>
      <w:rPr>
        <w:b/>
      </w:rPr>
    </w:lvl>
  </w:abstractNum>
  <w:num w:numId="1">
    <w:abstractNumId w:val="0"/>
  </w:num>
  <w:num w:numId="2">
    <w:abstractNumId w:val="11"/>
  </w:num>
  <w:num w:numId="3">
    <w:abstractNumId w:val="11"/>
  </w:num>
  <w:num w:numId="4">
    <w:abstractNumId w:val="11"/>
  </w:num>
  <w:num w:numId="5">
    <w:abstractNumId w:val="2"/>
  </w:num>
  <w:num w:numId="6">
    <w:abstractNumId w:val="1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num>
  <w:num w:numId="11">
    <w:abstractNumId w:val="14"/>
  </w:num>
  <w:num w:numId="12">
    <w:abstractNumId w:val="12"/>
  </w:num>
  <w:num w:numId="13">
    <w:abstractNumId w:val="15"/>
  </w:num>
  <w:num w:numId="14">
    <w:abstractNumId w:val="1"/>
  </w:num>
  <w:num w:numId="15">
    <w:abstractNumId w:val="6"/>
  </w:num>
  <w:num w:numId="16">
    <w:abstractNumId w:val="3"/>
  </w:num>
  <w:num w:numId="17">
    <w:abstractNumId w:val="8"/>
  </w:num>
  <w:num w:numId="18">
    <w:abstractNumId w:val="1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08A"/>
    <w:rsid w:val="00001048"/>
    <w:rsid w:val="00002877"/>
    <w:rsid w:val="00010AF4"/>
    <w:rsid w:val="000149CD"/>
    <w:rsid w:val="00014BCD"/>
    <w:rsid w:val="00023199"/>
    <w:rsid w:val="00027BDC"/>
    <w:rsid w:val="000420FA"/>
    <w:rsid w:val="00051B71"/>
    <w:rsid w:val="000548F1"/>
    <w:rsid w:val="00057D6F"/>
    <w:rsid w:val="000645B5"/>
    <w:rsid w:val="000658D0"/>
    <w:rsid w:val="00067083"/>
    <w:rsid w:val="000768CE"/>
    <w:rsid w:val="00077051"/>
    <w:rsid w:val="00081409"/>
    <w:rsid w:val="000829B6"/>
    <w:rsid w:val="0008421D"/>
    <w:rsid w:val="000877C6"/>
    <w:rsid w:val="00087FF5"/>
    <w:rsid w:val="00090536"/>
    <w:rsid w:val="00091022"/>
    <w:rsid w:val="000A3B39"/>
    <w:rsid w:val="000C2A67"/>
    <w:rsid w:val="000D21D5"/>
    <w:rsid w:val="000F25A7"/>
    <w:rsid w:val="00101227"/>
    <w:rsid w:val="001036A1"/>
    <w:rsid w:val="001103A5"/>
    <w:rsid w:val="001127B4"/>
    <w:rsid w:val="00113A14"/>
    <w:rsid w:val="00132050"/>
    <w:rsid w:val="00132437"/>
    <w:rsid w:val="00135E63"/>
    <w:rsid w:val="00137AC5"/>
    <w:rsid w:val="001459FB"/>
    <w:rsid w:val="00163740"/>
    <w:rsid w:val="0016560F"/>
    <w:rsid w:val="001704D4"/>
    <w:rsid w:val="001876C2"/>
    <w:rsid w:val="00194033"/>
    <w:rsid w:val="00195EC0"/>
    <w:rsid w:val="001A308A"/>
    <w:rsid w:val="001C0B57"/>
    <w:rsid w:val="001E6E01"/>
    <w:rsid w:val="001F1437"/>
    <w:rsid w:val="001F4647"/>
    <w:rsid w:val="00204714"/>
    <w:rsid w:val="00210B80"/>
    <w:rsid w:val="00216999"/>
    <w:rsid w:val="00231FAE"/>
    <w:rsid w:val="00234E0C"/>
    <w:rsid w:val="00237DD1"/>
    <w:rsid w:val="0024005C"/>
    <w:rsid w:val="0024556F"/>
    <w:rsid w:val="00247311"/>
    <w:rsid w:val="002772C8"/>
    <w:rsid w:val="00285146"/>
    <w:rsid w:val="002908CF"/>
    <w:rsid w:val="00293D2A"/>
    <w:rsid w:val="002A348C"/>
    <w:rsid w:val="002B177B"/>
    <w:rsid w:val="002C5795"/>
    <w:rsid w:val="002C57CE"/>
    <w:rsid w:val="002D0CF9"/>
    <w:rsid w:val="002F4448"/>
    <w:rsid w:val="00311C4A"/>
    <w:rsid w:val="00312A51"/>
    <w:rsid w:val="00312F78"/>
    <w:rsid w:val="003141CF"/>
    <w:rsid w:val="003160BF"/>
    <w:rsid w:val="0032052D"/>
    <w:rsid w:val="00321F1D"/>
    <w:rsid w:val="0032780E"/>
    <w:rsid w:val="00331C9D"/>
    <w:rsid w:val="00335A7D"/>
    <w:rsid w:val="003455C9"/>
    <w:rsid w:val="00355247"/>
    <w:rsid w:val="003721B3"/>
    <w:rsid w:val="00381143"/>
    <w:rsid w:val="00381A2D"/>
    <w:rsid w:val="00387EF2"/>
    <w:rsid w:val="003976E6"/>
    <w:rsid w:val="003A05FE"/>
    <w:rsid w:val="003A4F0B"/>
    <w:rsid w:val="003A7557"/>
    <w:rsid w:val="003B39A9"/>
    <w:rsid w:val="003B4911"/>
    <w:rsid w:val="003B5FC5"/>
    <w:rsid w:val="003C59F9"/>
    <w:rsid w:val="003D521C"/>
    <w:rsid w:val="003E0E54"/>
    <w:rsid w:val="003E5E82"/>
    <w:rsid w:val="003F1D25"/>
    <w:rsid w:val="003F63A3"/>
    <w:rsid w:val="0040081E"/>
    <w:rsid w:val="00406C83"/>
    <w:rsid w:val="00413549"/>
    <w:rsid w:val="0042362E"/>
    <w:rsid w:val="004326A2"/>
    <w:rsid w:val="00441578"/>
    <w:rsid w:val="00441ABB"/>
    <w:rsid w:val="00444AA1"/>
    <w:rsid w:val="004618D9"/>
    <w:rsid w:val="0046449D"/>
    <w:rsid w:val="00465DF2"/>
    <w:rsid w:val="00467C28"/>
    <w:rsid w:val="00481D21"/>
    <w:rsid w:val="004879A0"/>
    <w:rsid w:val="004920A7"/>
    <w:rsid w:val="00492437"/>
    <w:rsid w:val="004B1751"/>
    <w:rsid w:val="004C1EFF"/>
    <w:rsid w:val="004D5CDE"/>
    <w:rsid w:val="004F3AD3"/>
    <w:rsid w:val="00504E92"/>
    <w:rsid w:val="00505A35"/>
    <w:rsid w:val="00506D62"/>
    <w:rsid w:val="00515E1F"/>
    <w:rsid w:val="00521CE3"/>
    <w:rsid w:val="005316B2"/>
    <w:rsid w:val="00552598"/>
    <w:rsid w:val="00556879"/>
    <w:rsid w:val="00562D63"/>
    <w:rsid w:val="00564846"/>
    <w:rsid w:val="00564BAD"/>
    <w:rsid w:val="00570897"/>
    <w:rsid w:val="00581BC9"/>
    <w:rsid w:val="00586661"/>
    <w:rsid w:val="00587BE5"/>
    <w:rsid w:val="005A0312"/>
    <w:rsid w:val="005B37CA"/>
    <w:rsid w:val="005B7CD4"/>
    <w:rsid w:val="005C7DFE"/>
    <w:rsid w:val="005D7A12"/>
    <w:rsid w:val="005E0531"/>
    <w:rsid w:val="00605C9F"/>
    <w:rsid w:val="006071E7"/>
    <w:rsid w:val="00621E89"/>
    <w:rsid w:val="00621FCC"/>
    <w:rsid w:val="00626DA9"/>
    <w:rsid w:val="0063037D"/>
    <w:rsid w:val="00642228"/>
    <w:rsid w:val="006435C0"/>
    <w:rsid w:val="00643B6C"/>
    <w:rsid w:val="00646639"/>
    <w:rsid w:val="0065254C"/>
    <w:rsid w:val="00665473"/>
    <w:rsid w:val="006669A4"/>
    <w:rsid w:val="00671C1C"/>
    <w:rsid w:val="00672855"/>
    <w:rsid w:val="0068086C"/>
    <w:rsid w:val="00682153"/>
    <w:rsid w:val="0069150A"/>
    <w:rsid w:val="006A57FB"/>
    <w:rsid w:val="006C5212"/>
    <w:rsid w:val="006D1FDD"/>
    <w:rsid w:val="006D4650"/>
    <w:rsid w:val="006E11AF"/>
    <w:rsid w:val="006E3C39"/>
    <w:rsid w:val="006E6FFB"/>
    <w:rsid w:val="006F0499"/>
    <w:rsid w:val="006F58F2"/>
    <w:rsid w:val="006F5C31"/>
    <w:rsid w:val="007009DB"/>
    <w:rsid w:val="0071436A"/>
    <w:rsid w:val="007200DE"/>
    <w:rsid w:val="00721B1E"/>
    <w:rsid w:val="00724DBF"/>
    <w:rsid w:val="00730234"/>
    <w:rsid w:val="00732A40"/>
    <w:rsid w:val="00745C03"/>
    <w:rsid w:val="0074798C"/>
    <w:rsid w:val="007515A9"/>
    <w:rsid w:val="00752647"/>
    <w:rsid w:val="0076263B"/>
    <w:rsid w:val="00762A11"/>
    <w:rsid w:val="00764E76"/>
    <w:rsid w:val="00780436"/>
    <w:rsid w:val="00781C01"/>
    <w:rsid w:val="00786FEB"/>
    <w:rsid w:val="00796273"/>
    <w:rsid w:val="007A0AF9"/>
    <w:rsid w:val="007B2B09"/>
    <w:rsid w:val="007B58E3"/>
    <w:rsid w:val="007B58FE"/>
    <w:rsid w:val="007C5BC6"/>
    <w:rsid w:val="007D1E8F"/>
    <w:rsid w:val="007E7AED"/>
    <w:rsid w:val="007F497D"/>
    <w:rsid w:val="007F4AC5"/>
    <w:rsid w:val="007F747D"/>
    <w:rsid w:val="00800B75"/>
    <w:rsid w:val="00801043"/>
    <w:rsid w:val="00802036"/>
    <w:rsid w:val="0081010D"/>
    <w:rsid w:val="00813961"/>
    <w:rsid w:val="00820DE3"/>
    <w:rsid w:val="00822311"/>
    <w:rsid w:val="00826E27"/>
    <w:rsid w:val="0084150B"/>
    <w:rsid w:val="00844487"/>
    <w:rsid w:val="00847CAA"/>
    <w:rsid w:val="0085439B"/>
    <w:rsid w:val="00855035"/>
    <w:rsid w:val="00856733"/>
    <w:rsid w:val="00862A82"/>
    <w:rsid w:val="008648E7"/>
    <w:rsid w:val="00867B09"/>
    <w:rsid w:val="00891DAE"/>
    <w:rsid w:val="008B03CD"/>
    <w:rsid w:val="008B2BE2"/>
    <w:rsid w:val="008B3129"/>
    <w:rsid w:val="008B5EDE"/>
    <w:rsid w:val="008B79AA"/>
    <w:rsid w:val="008C1710"/>
    <w:rsid w:val="008D69E0"/>
    <w:rsid w:val="008E07BC"/>
    <w:rsid w:val="008E2901"/>
    <w:rsid w:val="008E2B57"/>
    <w:rsid w:val="008E67DB"/>
    <w:rsid w:val="008F26AA"/>
    <w:rsid w:val="008F4C9A"/>
    <w:rsid w:val="008F5F49"/>
    <w:rsid w:val="00901BD9"/>
    <w:rsid w:val="00911897"/>
    <w:rsid w:val="00917FC7"/>
    <w:rsid w:val="00927773"/>
    <w:rsid w:val="00930631"/>
    <w:rsid w:val="009325CB"/>
    <w:rsid w:val="00935563"/>
    <w:rsid w:val="009368D0"/>
    <w:rsid w:val="00954576"/>
    <w:rsid w:val="00964352"/>
    <w:rsid w:val="00974CCA"/>
    <w:rsid w:val="00975319"/>
    <w:rsid w:val="009B6B2C"/>
    <w:rsid w:val="009C6389"/>
    <w:rsid w:val="009C66F9"/>
    <w:rsid w:val="009D0CBD"/>
    <w:rsid w:val="009E14CE"/>
    <w:rsid w:val="009E1B68"/>
    <w:rsid w:val="009E29CB"/>
    <w:rsid w:val="009F06A8"/>
    <w:rsid w:val="009F0E6B"/>
    <w:rsid w:val="009F70E9"/>
    <w:rsid w:val="00A07417"/>
    <w:rsid w:val="00A1041A"/>
    <w:rsid w:val="00A10A3D"/>
    <w:rsid w:val="00A14DF5"/>
    <w:rsid w:val="00A17FDD"/>
    <w:rsid w:val="00A256D0"/>
    <w:rsid w:val="00A265BF"/>
    <w:rsid w:val="00A33DF0"/>
    <w:rsid w:val="00A40EF6"/>
    <w:rsid w:val="00A563AA"/>
    <w:rsid w:val="00A56DE4"/>
    <w:rsid w:val="00A607E0"/>
    <w:rsid w:val="00A6120F"/>
    <w:rsid w:val="00A7227F"/>
    <w:rsid w:val="00A73510"/>
    <w:rsid w:val="00A77131"/>
    <w:rsid w:val="00A77E36"/>
    <w:rsid w:val="00A8056A"/>
    <w:rsid w:val="00AA7BED"/>
    <w:rsid w:val="00AB3AB0"/>
    <w:rsid w:val="00AC7D59"/>
    <w:rsid w:val="00AD6D41"/>
    <w:rsid w:val="00AE43F5"/>
    <w:rsid w:val="00AF42C1"/>
    <w:rsid w:val="00AF4A34"/>
    <w:rsid w:val="00B0069F"/>
    <w:rsid w:val="00B12016"/>
    <w:rsid w:val="00B21F80"/>
    <w:rsid w:val="00B3193F"/>
    <w:rsid w:val="00B5167F"/>
    <w:rsid w:val="00B6296B"/>
    <w:rsid w:val="00B648A6"/>
    <w:rsid w:val="00B658D1"/>
    <w:rsid w:val="00B70DC4"/>
    <w:rsid w:val="00B7230E"/>
    <w:rsid w:val="00B77A22"/>
    <w:rsid w:val="00B861CC"/>
    <w:rsid w:val="00B96F05"/>
    <w:rsid w:val="00BA138F"/>
    <w:rsid w:val="00BC7631"/>
    <w:rsid w:val="00BD1247"/>
    <w:rsid w:val="00BD5958"/>
    <w:rsid w:val="00BD7F17"/>
    <w:rsid w:val="00BE04A9"/>
    <w:rsid w:val="00BE3939"/>
    <w:rsid w:val="00BE76F6"/>
    <w:rsid w:val="00BE7D52"/>
    <w:rsid w:val="00BF0A6C"/>
    <w:rsid w:val="00BF2CD6"/>
    <w:rsid w:val="00BF3734"/>
    <w:rsid w:val="00C019A9"/>
    <w:rsid w:val="00C07B38"/>
    <w:rsid w:val="00C10F7D"/>
    <w:rsid w:val="00C138E7"/>
    <w:rsid w:val="00C1556B"/>
    <w:rsid w:val="00C228AC"/>
    <w:rsid w:val="00C3787D"/>
    <w:rsid w:val="00C418AC"/>
    <w:rsid w:val="00C461E5"/>
    <w:rsid w:val="00C52B7C"/>
    <w:rsid w:val="00C64F25"/>
    <w:rsid w:val="00C74F41"/>
    <w:rsid w:val="00C75EE7"/>
    <w:rsid w:val="00C91104"/>
    <w:rsid w:val="00C945C5"/>
    <w:rsid w:val="00C97FE7"/>
    <w:rsid w:val="00CA59BD"/>
    <w:rsid w:val="00CA75FB"/>
    <w:rsid w:val="00CC7312"/>
    <w:rsid w:val="00CD3AE0"/>
    <w:rsid w:val="00CD47E6"/>
    <w:rsid w:val="00CD55CD"/>
    <w:rsid w:val="00CD563E"/>
    <w:rsid w:val="00CE34B6"/>
    <w:rsid w:val="00CF2520"/>
    <w:rsid w:val="00D07BAE"/>
    <w:rsid w:val="00D13171"/>
    <w:rsid w:val="00D14CCD"/>
    <w:rsid w:val="00D210F2"/>
    <w:rsid w:val="00D30824"/>
    <w:rsid w:val="00D34E64"/>
    <w:rsid w:val="00D35E4D"/>
    <w:rsid w:val="00D363CB"/>
    <w:rsid w:val="00D40CDE"/>
    <w:rsid w:val="00D61A66"/>
    <w:rsid w:val="00D62A1A"/>
    <w:rsid w:val="00D74B0A"/>
    <w:rsid w:val="00D76226"/>
    <w:rsid w:val="00D8434F"/>
    <w:rsid w:val="00D91108"/>
    <w:rsid w:val="00DA427A"/>
    <w:rsid w:val="00DA7837"/>
    <w:rsid w:val="00DB06A4"/>
    <w:rsid w:val="00DB42F2"/>
    <w:rsid w:val="00DD0AAE"/>
    <w:rsid w:val="00DD47D3"/>
    <w:rsid w:val="00DD564D"/>
    <w:rsid w:val="00DD7851"/>
    <w:rsid w:val="00DE26D3"/>
    <w:rsid w:val="00DE6D36"/>
    <w:rsid w:val="00DF4212"/>
    <w:rsid w:val="00E019F4"/>
    <w:rsid w:val="00E01B9A"/>
    <w:rsid w:val="00E068A7"/>
    <w:rsid w:val="00E14A35"/>
    <w:rsid w:val="00E15895"/>
    <w:rsid w:val="00E16B02"/>
    <w:rsid w:val="00E20575"/>
    <w:rsid w:val="00E25ABD"/>
    <w:rsid w:val="00E25DF2"/>
    <w:rsid w:val="00E33E5D"/>
    <w:rsid w:val="00E35D09"/>
    <w:rsid w:val="00E36D97"/>
    <w:rsid w:val="00E52B70"/>
    <w:rsid w:val="00E72222"/>
    <w:rsid w:val="00E843A5"/>
    <w:rsid w:val="00E93DEA"/>
    <w:rsid w:val="00E95588"/>
    <w:rsid w:val="00EA5350"/>
    <w:rsid w:val="00EB109D"/>
    <w:rsid w:val="00EB2B3A"/>
    <w:rsid w:val="00EB668D"/>
    <w:rsid w:val="00EC1257"/>
    <w:rsid w:val="00EC1BDC"/>
    <w:rsid w:val="00EC6C7C"/>
    <w:rsid w:val="00EE0F55"/>
    <w:rsid w:val="00EE66C6"/>
    <w:rsid w:val="00EF4767"/>
    <w:rsid w:val="00F0174E"/>
    <w:rsid w:val="00F017D5"/>
    <w:rsid w:val="00F06389"/>
    <w:rsid w:val="00F101F8"/>
    <w:rsid w:val="00F130EA"/>
    <w:rsid w:val="00F21A96"/>
    <w:rsid w:val="00F42828"/>
    <w:rsid w:val="00F43910"/>
    <w:rsid w:val="00F57FB7"/>
    <w:rsid w:val="00F70341"/>
    <w:rsid w:val="00F724B1"/>
    <w:rsid w:val="00F8154B"/>
    <w:rsid w:val="00F915C7"/>
    <w:rsid w:val="00FA1BB5"/>
    <w:rsid w:val="00FA20E1"/>
    <w:rsid w:val="00FA6C72"/>
    <w:rsid w:val="00FB3F12"/>
    <w:rsid w:val="00FC201B"/>
    <w:rsid w:val="00FD1E9F"/>
    <w:rsid w:val="00FD3229"/>
    <w:rsid w:val="00FD4703"/>
    <w:rsid w:val="00FD6F91"/>
    <w:rsid w:val="00FE381F"/>
    <w:rsid w:val="00FF3809"/>
    <w:rsid w:val="715346EA"/>
  </w:rsids>
  <m:mathPr>
    <m:mathFont m:val="Cambria Math"/>
    <m:brkBin m:val="before"/>
    <m:brkBinSub m:val="--"/>
    <m:smallFrac m:val="0"/>
    <m:dispDef/>
    <m:lMargin m:val="0"/>
    <m:rMargin m:val="0"/>
    <m:defJc m:val="centerGroup"/>
    <m:wrapIndent m:val="1440"/>
    <m:intLim m:val="subSup"/>
    <m:naryLim m:val="undOvr"/>
  </m:mathPr>
  <w:themeFontLang w:val="pt-PT"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55C6EC"/>
  <w15:chartTrackingRefBased/>
  <w15:docId w15:val="{3CC5B928-AB4B-4259-B6D7-E12CE1936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 - EST"/>
    <w:uiPriority w:val="1"/>
    <w:rsid w:val="00D74B0A"/>
    <w:pPr>
      <w:spacing w:after="0" w:line="348" w:lineRule="auto"/>
      <w:ind w:firstLine="340"/>
      <w:jc w:val="both"/>
    </w:pPr>
    <w:rPr>
      <w:rFonts w:ascii="Times New Roman" w:hAnsi="Times New Roman" w:cs="Times New Roman"/>
      <w:sz w:val="20"/>
      <w:szCs w:val="24"/>
    </w:rPr>
  </w:style>
  <w:style w:type="paragraph" w:styleId="Ttulo1">
    <w:name w:val="heading 1"/>
    <w:aliases w:val="Título 1 - IPCA"/>
    <w:basedOn w:val="Normal"/>
    <w:next w:val="Normal"/>
    <w:link w:val="Ttulo1Carter"/>
    <w:autoRedefine/>
    <w:uiPriority w:val="9"/>
    <w:qFormat/>
    <w:rsid w:val="00A17FDD"/>
    <w:pPr>
      <w:keepNext/>
      <w:keepLines/>
      <w:numPr>
        <w:numId w:val="2"/>
      </w:numPr>
      <w:spacing w:after="240" w:line="240" w:lineRule="auto"/>
      <w:ind w:left="425" w:hanging="357"/>
      <w:contextualSpacing/>
      <w:jc w:val="left"/>
      <w:outlineLvl w:val="0"/>
    </w:pPr>
    <w:rPr>
      <w:rFonts w:ascii="Arial" w:eastAsiaTheme="majorEastAsia" w:hAnsi="Arial" w:cs="Times New Roman (Cabeçalho CS)"/>
      <w:b/>
      <w:caps/>
      <w:sz w:val="24"/>
      <w:szCs w:val="32"/>
    </w:rPr>
  </w:style>
  <w:style w:type="paragraph" w:styleId="Ttulo2">
    <w:name w:val="heading 2"/>
    <w:aliases w:val="Título Nível 2 - IPCA"/>
    <w:basedOn w:val="Normal"/>
    <w:next w:val="Normal"/>
    <w:link w:val="Ttulo2Carter"/>
    <w:autoRedefine/>
    <w:uiPriority w:val="1"/>
    <w:qFormat/>
    <w:rsid w:val="00721B1E"/>
    <w:pPr>
      <w:keepNext/>
      <w:numPr>
        <w:ilvl w:val="1"/>
        <w:numId w:val="2"/>
      </w:numPr>
      <w:tabs>
        <w:tab w:val="left" w:pos="426"/>
      </w:tabs>
      <w:spacing w:after="240" w:line="240" w:lineRule="auto"/>
      <w:ind w:left="0" w:firstLine="0"/>
      <w:contextualSpacing/>
      <w:jc w:val="left"/>
      <w:outlineLvl w:val="1"/>
    </w:pPr>
    <w:rPr>
      <w:rFonts w:ascii="Arial" w:eastAsia="Lucida Sans Unicode" w:hAnsi="Arial" w:cs="Lucida Sans Unicode"/>
      <w:b/>
      <w:caps/>
    </w:rPr>
  </w:style>
  <w:style w:type="paragraph" w:styleId="Ttulo3">
    <w:name w:val="heading 3"/>
    <w:aliases w:val="Título 3 - IPCA"/>
    <w:basedOn w:val="Normal"/>
    <w:next w:val="Normal"/>
    <w:link w:val="Ttulo3Carter"/>
    <w:autoRedefine/>
    <w:uiPriority w:val="9"/>
    <w:unhideWhenUsed/>
    <w:qFormat/>
    <w:rsid w:val="00A17FDD"/>
    <w:pPr>
      <w:keepNext/>
      <w:keepLines/>
      <w:numPr>
        <w:ilvl w:val="2"/>
        <w:numId w:val="1"/>
      </w:numPr>
      <w:spacing w:after="120" w:line="240" w:lineRule="auto"/>
      <w:contextualSpacing/>
      <w:jc w:val="left"/>
      <w:outlineLvl w:val="2"/>
    </w:pPr>
    <w:rPr>
      <w:rFonts w:ascii="Arial" w:eastAsiaTheme="majorEastAsia" w:hAnsi="Arial" w:cs="Times New Roman (Cabeçalho CS)"/>
      <w:caps/>
    </w:rPr>
  </w:style>
  <w:style w:type="paragraph" w:styleId="Ttulo4">
    <w:name w:val="heading 4"/>
    <w:aliases w:val="Título 4 - IPCA"/>
    <w:basedOn w:val="Normal"/>
    <w:next w:val="Normal"/>
    <w:link w:val="Ttulo4Carter"/>
    <w:autoRedefine/>
    <w:uiPriority w:val="9"/>
    <w:unhideWhenUsed/>
    <w:qFormat/>
    <w:rsid w:val="00A17FDD"/>
    <w:pPr>
      <w:keepNext/>
      <w:keepLines/>
      <w:numPr>
        <w:ilvl w:val="3"/>
        <w:numId w:val="1"/>
      </w:numPr>
      <w:spacing w:after="120" w:line="240" w:lineRule="auto"/>
      <w:contextualSpacing/>
      <w:jc w:val="left"/>
      <w:outlineLvl w:val="3"/>
    </w:pPr>
    <w:rPr>
      <w:rFonts w:ascii="Arial" w:eastAsiaTheme="majorEastAsia" w:hAnsi="Arial" w:cstheme="majorBidi"/>
      <w:b/>
      <w:iCs/>
    </w:rPr>
  </w:style>
  <w:style w:type="paragraph" w:styleId="Ttulo5">
    <w:name w:val="heading 5"/>
    <w:aliases w:val="Título 5 - IPCA"/>
    <w:basedOn w:val="Normal"/>
    <w:next w:val="Normal"/>
    <w:link w:val="Ttulo5Carter"/>
    <w:autoRedefine/>
    <w:uiPriority w:val="9"/>
    <w:unhideWhenUsed/>
    <w:qFormat/>
    <w:rsid w:val="00A17FDD"/>
    <w:pPr>
      <w:keepNext/>
      <w:keepLines/>
      <w:numPr>
        <w:ilvl w:val="4"/>
        <w:numId w:val="1"/>
      </w:numPr>
      <w:spacing w:after="120" w:line="240" w:lineRule="auto"/>
      <w:contextualSpacing/>
      <w:jc w:val="left"/>
      <w:outlineLvl w:val="4"/>
    </w:pPr>
    <w:rPr>
      <w:rFonts w:ascii="Arial" w:eastAsiaTheme="majorEastAsia" w:hAnsi="Arial" w:cstheme="majorBidi"/>
      <w:i/>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deCapaefolhaderosto-IPCA">
    <w:name w:val="Título de Capa e folha de rosto- IPCA"/>
    <w:basedOn w:val="Normal"/>
    <w:link w:val="TtulodeCapaefolhaderosto-IPCACarter"/>
    <w:uiPriority w:val="1"/>
    <w:qFormat/>
    <w:rsid w:val="001A308A"/>
    <w:pPr>
      <w:tabs>
        <w:tab w:val="left" w:pos="3740"/>
        <w:tab w:val="left" w:pos="4253"/>
      </w:tabs>
      <w:spacing w:line="360" w:lineRule="exact"/>
      <w:ind w:firstLine="0"/>
      <w:jc w:val="left"/>
    </w:pPr>
    <w:rPr>
      <w:rFonts w:ascii="Calibri" w:hAnsi="Calibri" w:cs="Lucida Sans Unicode"/>
      <w:b/>
      <w:caps/>
      <w:sz w:val="36"/>
      <w:szCs w:val="28"/>
    </w:rPr>
  </w:style>
  <w:style w:type="paragraph" w:customStyle="1" w:styleId="Subttulo-Capaefolhaderosto-IPCA">
    <w:name w:val="Subtítulo-Capa e folha de rosto-IPCA"/>
    <w:basedOn w:val="Normal"/>
    <w:link w:val="Subttulo-Capaefolhaderosto-IPCACarter"/>
    <w:uiPriority w:val="1"/>
    <w:qFormat/>
    <w:rsid w:val="001A308A"/>
    <w:pPr>
      <w:tabs>
        <w:tab w:val="left" w:pos="3740"/>
        <w:tab w:val="left" w:pos="4253"/>
      </w:tabs>
      <w:spacing w:line="360" w:lineRule="exact"/>
      <w:ind w:firstLine="0"/>
      <w:jc w:val="left"/>
    </w:pPr>
    <w:rPr>
      <w:rFonts w:asciiTheme="minorHAnsi" w:hAnsiTheme="minorHAnsi" w:cs="Lucida Sans Unicode"/>
      <w:caps/>
      <w:sz w:val="28"/>
      <w:szCs w:val="28"/>
    </w:rPr>
  </w:style>
  <w:style w:type="character" w:customStyle="1" w:styleId="TtulodeCapaefolhaderosto-IPCACarter">
    <w:name w:val="Título de Capa e folha de rosto- IPCA Caráter"/>
    <w:basedOn w:val="Tipodeletrapredefinidodopargrafo"/>
    <w:link w:val="TtulodeCapaefolhaderosto-IPCA"/>
    <w:uiPriority w:val="1"/>
    <w:rsid w:val="001A308A"/>
    <w:rPr>
      <w:rFonts w:ascii="Calibri" w:hAnsi="Calibri" w:cs="Lucida Sans Unicode"/>
      <w:b/>
      <w:caps/>
      <w:sz w:val="36"/>
      <w:szCs w:val="28"/>
    </w:rPr>
  </w:style>
  <w:style w:type="paragraph" w:customStyle="1" w:styleId="Nomes-e-Data-na-Capa-e-Folha-de-Rosto-IPCA">
    <w:name w:val="Nomes-e-Data-na-Capa-e-Folha-de-Rosto-IPCA"/>
    <w:basedOn w:val="Normal"/>
    <w:link w:val="Nomes-e-Data-na-Capa-e-Folha-de-Rosto-IPCACarter"/>
    <w:uiPriority w:val="1"/>
    <w:qFormat/>
    <w:rsid w:val="001A308A"/>
    <w:pPr>
      <w:tabs>
        <w:tab w:val="left" w:pos="3740"/>
      </w:tabs>
      <w:spacing w:line="312" w:lineRule="auto"/>
      <w:ind w:left="3686" w:firstLine="0"/>
    </w:pPr>
    <w:rPr>
      <w:rFonts w:ascii="Lucida Sans Unicode" w:hAnsi="Lucida Sans Unicode" w:cs="Lucida Sans Unicode"/>
      <w:sz w:val="24"/>
    </w:rPr>
  </w:style>
  <w:style w:type="character" w:customStyle="1" w:styleId="Subttulo-Capaefolhaderosto-IPCACarter">
    <w:name w:val="Subtítulo-Capa e folha de rosto-IPCA Caráter"/>
    <w:basedOn w:val="Tipodeletrapredefinidodopargrafo"/>
    <w:link w:val="Subttulo-Capaefolhaderosto-IPCA"/>
    <w:uiPriority w:val="1"/>
    <w:rsid w:val="001A308A"/>
    <w:rPr>
      <w:rFonts w:cs="Lucida Sans Unicode"/>
      <w:caps/>
      <w:sz w:val="28"/>
      <w:szCs w:val="28"/>
    </w:rPr>
  </w:style>
  <w:style w:type="paragraph" w:customStyle="1" w:styleId="Texto-normal-Capa-e-Folha-de-Rosto-IPCA">
    <w:name w:val="Texto-normal-Capa-e-Folha-de-Rosto-IPCA"/>
    <w:basedOn w:val="Normal"/>
    <w:link w:val="Texto-normal-Capa-e-Folha-de-Rosto-IPCACarter"/>
    <w:uiPriority w:val="1"/>
    <w:qFormat/>
    <w:rsid w:val="001A308A"/>
    <w:pPr>
      <w:autoSpaceDE w:val="0"/>
      <w:autoSpaceDN w:val="0"/>
      <w:adjustRightInd w:val="0"/>
      <w:spacing w:line="240" w:lineRule="auto"/>
      <w:ind w:left="3686" w:firstLine="0"/>
      <w:jc w:val="left"/>
    </w:pPr>
    <w:rPr>
      <w:rFonts w:ascii="Lucida Sans Unicode" w:hAnsi="Lucida Sans Unicode" w:cs="Lucida Sans Unicode"/>
      <w:sz w:val="18"/>
      <w:szCs w:val="18"/>
    </w:rPr>
  </w:style>
  <w:style w:type="character" w:customStyle="1" w:styleId="Nomes-e-Data-na-Capa-e-Folha-de-Rosto-IPCACarter">
    <w:name w:val="Nomes-e-Data-na-Capa-e-Folha-de-Rosto-IPCA Caráter"/>
    <w:basedOn w:val="Tipodeletrapredefinidodopargrafo"/>
    <w:link w:val="Nomes-e-Data-na-Capa-e-Folha-de-Rosto-IPCA"/>
    <w:uiPriority w:val="1"/>
    <w:rsid w:val="001A308A"/>
    <w:rPr>
      <w:rFonts w:ascii="Lucida Sans Unicode" w:hAnsi="Lucida Sans Unicode" w:cs="Lucida Sans Unicode"/>
      <w:sz w:val="24"/>
      <w:szCs w:val="24"/>
    </w:rPr>
  </w:style>
  <w:style w:type="character" w:customStyle="1" w:styleId="Texto-normal-Capa-e-Folha-de-Rosto-IPCACarter">
    <w:name w:val="Texto-normal-Capa-e-Folha-de-Rosto-IPCA Caráter"/>
    <w:basedOn w:val="Tipodeletrapredefinidodopargrafo"/>
    <w:link w:val="Texto-normal-Capa-e-Folha-de-Rosto-IPCA"/>
    <w:uiPriority w:val="1"/>
    <w:rsid w:val="001A308A"/>
    <w:rPr>
      <w:rFonts w:ascii="Lucida Sans Unicode" w:hAnsi="Lucida Sans Unicode" w:cs="Lucida Sans Unicode"/>
      <w:sz w:val="18"/>
      <w:szCs w:val="18"/>
    </w:rPr>
  </w:style>
  <w:style w:type="paragraph" w:customStyle="1" w:styleId="TtulosPrembulo-IPCA">
    <w:name w:val="Títulos Preâmbulo - IPCA"/>
    <w:next w:val="Normal"/>
    <w:link w:val="TtulosPrembulo-IPCACarter"/>
    <w:autoRedefine/>
    <w:qFormat/>
    <w:rsid w:val="00A17FDD"/>
    <w:pPr>
      <w:tabs>
        <w:tab w:val="left" w:pos="5442"/>
      </w:tabs>
      <w:spacing w:after="120" w:line="240" w:lineRule="auto"/>
      <w:ind w:right="-1"/>
      <w:contextualSpacing/>
      <w:outlineLvl w:val="0"/>
    </w:pPr>
    <w:rPr>
      <w:rFonts w:ascii="Arial" w:eastAsiaTheme="majorEastAsia" w:hAnsi="Arial" w:cs="Arial"/>
      <w:b/>
      <w:sz w:val="24"/>
      <w:szCs w:val="24"/>
    </w:rPr>
  </w:style>
  <w:style w:type="character" w:customStyle="1" w:styleId="TtulosPrembulo-IPCACarter">
    <w:name w:val="Títulos Preâmbulo - IPCA Caráter"/>
    <w:basedOn w:val="Tipodeletrapredefinidodopargrafo"/>
    <w:link w:val="TtulosPrembulo-IPCA"/>
    <w:rsid w:val="00A17FDD"/>
    <w:rPr>
      <w:rFonts w:ascii="Arial" w:eastAsiaTheme="majorEastAsia" w:hAnsi="Arial" w:cs="Arial"/>
      <w:b/>
      <w:sz w:val="24"/>
      <w:szCs w:val="24"/>
    </w:rPr>
  </w:style>
  <w:style w:type="paragraph" w:customStyle="1" w:styleId="TextoNormal-IPCA">
    <w:name w:val="Texto Normal - IPCA"/>
    <w:basedOn w:val="Normal"/>
    <w:link w:val="TextoNormal-IPCACarter"/>
    <w:qFormat/>
    <w:rsid w:val="001A308A"/>
    <w:pPr>
      <w:spacing w:before="240" w:after="120" w:line="360" w:lineRule="auto"/>
      <w:ind w:firstLine="284"/>
    </w:pPr>
    <w:rPr>
      <w:sz w:val="22"/>
    </w:rPr>
  </w:style>
  <w:style w:type="character" w:customStyle="1" w:styleId="TextoNormal-IPCACarter">
    <w:name w:val="Texto Normal - IPCA Caráter"/>
    <w:basedOn w:val="Tipodeletrapredefinidodopargrafo"/>
    <w:link w:val="TextoNormal-IPCA"/>
    <w:rsid w:val="001A308A"/>
    <w:rPr>
      <w:rFonts w:ascii="Times New Roman" w:hAnsi="Times New Roman" w:cs="Times New Roman"/>
      <w:szCs w:val="24"/>
    </w:rPr>
  </w:style>
  <w:style w:type="character" w:customStyle="1" w:styleId="Ttulo1Carter">
    <w:name w:val="Título 1 Caráter"/>
    <w:aliases w:val="Título 1 - IPCA Caráter"/>
    <w:basedOn w:val="Tipodeletrapredefinidodopargrafo"/>
    <w:link w:val="Ttulo1"/>
    <w:uiPriority w:val="9"/>
    <w:rsid w:val="00A17FDD"/>
    <w:rPr>
      <w:rFonts w:ascii="Arial" w:eastAsiaTheme="majorEastAsia" w:hAnsi="Arial" w:cs="Times New Roman (Cabeçalho CS)"/>
      <w:b/>
      <w:caps/>
      <w:sz w:val="24"/>
      <w:szCs w:val="32"/>
    </w:rPr>
  </w:style>
  <w:style w:type="character" w:customStyle="1" w:styleId="Ttulo2Carter">
    <w:name w:val="Título 2 Caráter"/>
    <w:aliases w:val="Título Nível 2 - IPCA Caráter"/>
    <w:basedOn w:val="Tipodeletrapredefinidodopargrafo"/>
    <w:link w:val="Ttulo2"/>
    <w:uiPriority w:val="1"/>
    <w:rsid w:val="00721B1E"/>
    <w:rPr>
      <w:rFonts w:ascii="Arial" w:eastAsia="Lucida Sans Unicode" w:hAnsi="Arial" w:cs="Lucida Sans Unicode"/>
      <w:b/>
      <w:caps/>
      <w:sz w:val="20"/>
      <w:szCs w:val="24"/>
    </w:rPr>
  </w:style>
  <w:style w:type="character" w:customStyle="1" w:styleId="Ttulo3Carter">
    <w:name w:val="Título 3 Caráter"/>
    <w:aliases w:val="Título 3 - IPCA Caráter"/>
    <w:basedOn w:val="Tipodeletrapredefinidodopargrafo"/>
    <w:link w:val="Ttulo3"/>
    <w:uiPriority w:val="9"/>
    <w:rsid w:val="00A17FDD"/>
    <w:rPr>
      <w:rFonts w:ascii="Arial" w:eastAsiaTheme="majorEastAsia" w:hAnsi="Arial" w:cs="Times New Roman (Cabeçalho CS)"/>
      <w:caps/>
      <w:sz w:val="20"/>
      <w:szCs w:val="24"/>
    </w:rPr>
  </w:style>
  <w:style w:type="character" w:customStyle="1" w:styleId="Ttulo4Carter">
    <w:name w:val="Título 4 Caráter"/>
    <w:aliases w:val="Título 4 - IPCA Caráter"/>
    <w:basedOn w:val="Tipodeletrapredefinidodopargrafo"/>
    <w:link w:val="Ttulo4"/>
    <w:uiPriority w:val="9"/>
    <w:rsid w:val="00A17FDD"/>
    <w:rPr>
      <w:rFonts w:ascii="Arial" w:eastAsiaTheme="majorEastAsia" w:hAnsi="Arial" w:cstheme="majorBidi"/>
      <w:b/>
      <w:iCs/>
      <w:sz w:val="20"/>
      <w:szCs w:val="24"/>
    </w:rPr>
  </w:style>
  <w:style w:type="character" w:customStyle="1" w:styleId="Ttulo5Carter">
    <w:name w:val="Título 5 Caráter"/>
    <w:aliases w:val="Título 5 - IPCA Caráter"/>
    <w:basedOn w:val="Tipodeletrapredefinidodopargrafo"/>
    <w:link w:val="Ttulo5"/>
    <w:uiPriority w:val="9"/>
    <w:rsid w:val="00A17FDD"/>
    <w:rPr>
      <w:rFonts w:ascii="Arial" w:eastAsiaTheme="majorEastAsia" w:hAnsi="Arial" w:cstheme="majorBidi"/>
      <w:i/>
      <w:sz w:val="20"/>
      <w:szCs w:val="24"/>
    </w:rPr>
  </w:style>
  <w:style w:type="paragraph" w:styleId="Bibliografia">
    <w:name w:val="Bibliography"/>
    <w:basedOn w:val="Normal"/>
    <w:next w:val="Normal"/>
    <w:uiPriority w:val="37"/>
    <w:semiHidden/>
    <w:unhideWhenUsed/>
    <w:qFormat/>
    <w:rsid w:val="00A17FDD"/>
  </w:style>
  <w:style w:type="paragraph" w:styleId="Textodenotaderodap">
    <w:name w:val="footnote text"/>
    <w:basedOn w:val="Normal"/>
    <w:link w:val="TextodenotaderodapCarter"/>
    <w:uiPriority w:val="99"/>
    <w:semiHidden/>
    <w:unhideWhenUsed/>
    <w:qFormat/>
    <w:rsid w:val="00A17FDD"/>
    <w:pPr>
      <w:spacing w:line="240" w:lineRule="auto"/>
    </w:pPr>
    <w:rPr>
      <w:szCs w:val="20"/>
    </w:rPr>
  </w:style>
  <w:style w:type="character" w:customStyle="1" w:styleId="TextodenotaderodapCarter">
    <w:name w:val="Texto de nota de rodapé Caráter"/>
    <w:basedOn w:val="Tipodeletrapredefinidodopargrafo"/>
    <w:link w:val="Textodenotaderodap"/>
    <w:uiPriority w:val="99"/>
    <w:semiHidden/>
    <w:rsid w:val="00A17FDD"/>
    <w:rPr>
      <w:rFonts w:ascii="Times New Roman" w:hAnsi="Times New Roman" w:cs="Times New Roman"/>
      <w:sz w:val="20"/>
      <w:szCs w:val="20"/>
    </w:rPr>
  </w:style>
  <w:style w:type="paragraph" w:styleId="Cabealho">
    <w:name w:val="header"/>
    <w:aliases w:val="Cabeçalho - IPCA"/>
    <w:basedOn w:val="Normal"/>
    <w:link w:val="CabealhoCarter"/>
    <w:autoRedefine/>
    <w:unhideWhenUsed/>
    <w:qFormat/>
    <w:rsid w:val="00A17FDD"/>
    <w:pPr>
      <w:tabs>
        <w:tab w:val="center" w:pos="4252"/>
        <w:tab w:val="right" w:pos="8504"/>
      </w:tabs>
      <w:spacing w:line="240" w:lineRule="auto"/>
      <w:ind w:firstLine="0"/>
      <w:jc w:val="center"/>
      <w:outlineLvl w:val="0"/>
    </w:pPr>
    <w:rPr>
      <w:rFonts w:ascii="Lucida Sans Unicode" w:hAnsi="Lucida Sans Unicode"/>
      <w:b/>
      <w:sz w:val="16"/>
    </w:rPr>
  </w:style>
  <w:style w:type="character" w:customStyle="1" w:styleId="CabealhoCarter">
    <w:name w:val="Cabeçalho Caráter"/>
    <w:aliases w:val="Cabeçalho - IPCA Caráter"/>
    <w:basedOn w:val="Tipodeletrapredefinidodopargrafo"/>
    <w:link w:val="Cabealho"/>
    <w:rsid w:val="00A17FDD"/>
    <w:rPr>
      <w:rFonts w:ascii="Lucida Sans Unicode" w:hAnsi="Lucida Sans Unicode" w:cs="Times New Roman"/>
      <w:b/>
      <w:sz w:val="16"/>
      <w:szCs w:val="24"/>
    </w:rPr>
  </w:style>
  <w:style w:type="paragraph" w:styleId="Rodap">
    <w:name w:val="footer"/>
    <w:aliases w:val="Rodapé - IPCA"/>
    <w:basedOn w:val="Normal"/>
    <w:link w:val="RodapCarter"/>
    <w:autoRedefine/>
    <w:uiPriority w:val="99"/>
    <w:unhideWhenUsed/>
    <w:qFormat/>
    <w:rsid w:val="00A17FDD"/>
    <w:pPr>
      <w:tabs>
        <w:tab w:val="center" w:pos="4252"/>
        <w:tab w:val="right" w:pos="8504"/>
      </w:tabs>
      <w:spacing w:line="240" w:lineRule="auto"/>
      <w:ind w:firstLine="0"/>
      <w:jc w:val="center"/>
    </w:pPr>
    <w:rPr>
      <w:rFonts w:ascii="Lucida Sans Unicode" w:hAnsi="Lucida Sans Unicode"/>
    </w:rPr>
  </w:style>
  <w:style w:type="character" w:customStyle="1" w:styleId="RodapCarter">
    <w:name w:val="Rodapé Caráter"/>
    <w:aliases w:val="Rodapé - IPCA Caráter"/>
    <w:basedOn w:val="Tipodeletrapredefinidodopargrafo"/>
    <w:link w:val="Rodap"/>
    <w:uiPriority w:val="99"/>
    <w:rsid w:val="00A17FDD"/>
    <w:rPr>
      <w:rFonts w:ascii="Lucida Sans Unicode" w:hAnsi="Lucida Sans Unicode" w:cs="Times New Roman"/>
      <w:sz w:val="20"/>
      <w:szCs w:val="24"/>
    </w:rPr>
  </w:style>
  <w:style w:type="paragraph" w:customStyle="1" w:styleId="CitaesLinha-IPCA">
    <w:name w:val="Citações &gt;+ Linha - IPCA"/>
    <w:basedOn w:val="TextoNormal-IPCA"/>
    <w:autoRedefine/>
    <w:uiPriority w:val="1"/>
    <w:qFormat/>
    <w:rsid w:val="00A17FDD"/>
    <w:pPr>
      <w:spacing w:before="0" w:after="0"/>
      <w:ind w:left="851" w:right="851" w:firstLine="340"/>
    </w:pPr>
    <w:rPr>
      <w:i/>
      <w:sz w:val="20"/>
    </w:rPr>
  </w:style>
  <w:style w:type="character" w:styleId="Refdenotaderodap">
    <w:name w:val="footnote reference"/>
    <w:basedOn w:val="Tipodeletrapredefinidodopargrafo"/>
    <w:uiPriority w:val="99"/>
    <w:semiHidden/>
    <w:unhideWhenUsed/>
    <w:rsid w:val="00A17FDD"/>
    <w:rPr>
      <w:vertAlign w:val="superscript"/>
    </w:rPr>
  </w:style>
  <w:style w:type="character" w:styleId="Nmerodepgina">
    <w:name w:val="page number"/>
    <w:basedOn w:val="Tipodeletrapredefinidodopargrafo"/>
    <w:uiPriority w:val="99"/>
    <w:semiHidden/>
    <w:unhideWhenUsed/>
    <w:rsid w:val="00A17FDD"/>
  </w:style>
  <w:style w:type="paragraph" w:customStyle="1" w:styleId="RodapRomano-IPCA">
    <w:name w:val="Rodapé Romano - IPCA"/>
    <w:basedOn w:val="Rodap"/>
    <w:autoRedefine/>
    <w:uiPriority w:val="1"/>
    <w:qFormat/>
    <w:rsid w:val="00A17FDD"/>
  </w:style>
  <w:style w:type="paragraph" w:styleId="ndice2">
    <w:name w:val="toc 2"/>
    <w:aliases w:val="Índice 2 - IPCA"/>
    <w:basedOn w:val="Normal"/>
    <w:next w:val="Normal"/>
    <w:autoRedefine/>
    <w:uiPriority w:val="39"/>
    <w:unhideWhenUsed/>
    <w:qFormat/>
    <w:rsid w:val="00A17FDD"/>
    <w:pPr>
      <w:tabs>
        <w:tab w:val="right" w:leader="dot" w:pos="8204"/>
      </w:tabs>
      <w:spacing w:before="60" w:after="60" w:line="360" w:lineRule="auto"/>
      <w:ind w:firstLine="0"/>
      <w:contextualSpacing/>
      <w:jc w:val="left"/>
    </w:pPr>
    <w:rPr>
      <w:rFonts w:ascii="Arial" w:hAnsi="Arial"/>
      <w:b/>
      <w:caps/>
      <w:sz w:val="16"/>
    </w:rPr>
  </w:style>
  <w:style w:type="paragraph" w:styleId="ndice1">
    <w:name w:val="toc 1"/>
    <w:aliases w:val="Índice 1 - IPCA"/>
    <w:basedOn w:val="Normal"/>
    <w:next w:val="Normal"/>
    <w:autoRedefine/>
    <w:uiPriority w:val="39"/>
    <w:unhideWhenUsed/>
    <w:qFormat/>
    <w:rsid w:val="00A17FDD"/>
    <w:pPr>
      <w:tabs>
        <w:tab w:val="right" w:leader="dot" w:pos="8204"/>
      </w:tabs>
      <w:spacing w:line="312" w:lineRule="auto"/>
      <w:ind w:firstLine="0"/>
      <w:contextualSpacing/>
      <w:jc w:val="left"/>
    </w:pPr>
    <w:rPr>
      <w:rFonts w:ascii="Arial" w:hAnsi="Arial"/>
      <w:caps/>
      <w:sz w:val="18"/>
    </w:rPr>
  </w:style>
  <w:style w:type="paragraph" w:styleId="ndice3">
    <w:name w:val="toc 3"/>
    <w:aliases w:val="Índice 3 - IPCA"/>
    <w:basedOn w:val="Normal"/>
    <w:next w:val="Normal"/>
    <w:autoRedefine/>
    <w:uiPriority w:val="39"/>
    <w:unhideWhenUsed/>
    <w:qFormat/>
    <w:rsid w:val="00A17FDD"/>
    <w:pPr>
      <w:spacing w:after="60" w:line="360" w:lineRule="auto"/>
      <w:ind w:left="170" w:firstLine="0"/>
      <w:contextualSpacing/>
      <w:jc w:val="left"/>
    </w:pPr>
    <w:rPr>
      <w:rFonts w:ascii="Arial" w:hAnsi="Arial"/>
      <w:caps/>
      <w:sz w:val="16"/>
    </w:rPr>
  </w:style>
  <w:style w:type="paragraph" w:styleId="ndice4">
    <w:name w:val="toc 4"/>
    <w:aliases w:val="Índice 4 - IPCA"/>
    <w:basedOn w:val="Normal"/>
    <w:next w:val="Normal"/>
    <w:autoRedefine/>
    <w:uiPriority w:val="39"/>
    <w:unhideWhenUsed/>
    <w:qFormat/>
    <w:rsid w:val="00A17FDD"/>
    <w:pPr>
      <w:spacing w:after="60" w:line="360" w:lineRule="auto"/>
      <w:ind w:left="340" w:firstLine="0"/>
      <w:contextualSpacing/>
      <w:jc w:val="left"/>
    </w:pPr>
    <w:rPr>
      <w:rFonts w:ascii="Arial" w:hAnsi="Arial"/>
      <w:b/>
      <w:sz w:val="16"/>
    </w:rPr>
  </w:style>
  <w:style w:type="paragraph" w:styleId="ndice5">
    <w:name w:val="toc 5"/>
    <w:aliases w:val="Índice 5 - IPCA"/>
    <w:basedOn w:val="Normal"/>
    <w:next w:val="Normal"/>
    <w:autoRedefine/>
    <w:uiPriority w:val="39"/>
    <w:unhideWhenUsed/>
    <w:qFormat/>
    <w:rsid w:val="00A17FDD"/>
    <w:pPr>
      <w:spacing w:after="60" w:line="360" w:lineRule="auto"/>
      <w:ind w:left="680" w:firstLine="0"/>
      <w:jc w:val="left"/>
    </w:pPr>
    <w:rPr>
      <w:rFonts w:ascii="Arial" w:hAnsi="Arial"/>
      <w:i/>
      <w:sz w:val="16"/>
    </w:rPr>
  </w:style>
  <w:style w:type="paragraph" w:styleId="Legenda">
    <w:name w:val="caption"/>
    <w:basedOn w:val="Normal"/>
    <w:next w:val="Normal"/>
    <w:uiPriority w:val="35"/>
    <w:unhideWhenUsed/>
    <w:qFormat/>
    <w:rsid w:val="008F4C9A"/>
    <w:pPr>
      <w:spacing w:after="200" w:line="240" w:lineRule="auto"/>
    </w:pPr>
    <w:rPr>
      <w:i/>
      <w:iCs/>
      <w:color w:val="44546A" w:themeColor="text2"/>
      <w:sz w:val="18"/>
      <w:szCs w:val="18"/>
    </w:rPr>
  </w:style>
  <w:style w:type="paragraph" w:styleId="PargrafodaLista">
    <w:name w:val="List Paragraph"/>
    <w:basedOn w:val="Normal"/>
    <w:uiPriority w:val="34"/>
    <w:qFormat/>
    <w:rsid w:val="00E72222"/>
    <w:pPr>
      <w:ind w:left="720"/>
      <w:contextualSpacing/>
    </w:pPr>
  </w:style>
  <w:style w:type="table" w:styleId="TabeladeGrelha6Colorida">
    <w:name w:val="Grid Table 6 Colorful"/>
    <w:basedOn w:val="Tabelanormal"/>
    <w:uiPriority w:val="51"/>
    <w:rsid w:val="00E72222"/>
    <w:pPr>
      <w:spacing w:before="120" w:after="0" w:line="240" w:lineRule="auto"/>
      <w:ind w:firstLine="709"/>
      <w:jc w:val="both"/>
    </w:pPr>
    <w:rPr>
      <w:rFonts w:ascii="Arial" w:hAnsi="Arial" w:cs="Times New Roman"/>
      <w:color w:val="000000" w:themeColor="text1"/>
      <w:sz w:val="24"/>
      <w:szCs w:val="24"/>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deGrelha6Colorida1">
    <w:name w:val="Tabela de Grelha 6 Colorida1"/>
    <w:basedOn w:val="Tabelanormal"/>
    <w:next w:val="TabeladeGrelha6Colorida"/>
    <w:uiPriority w:val="51"/>
    <w:rsid w:val="000548F1"/>
    <w:pPr>
      <w:spacing w:before="120" w:after="0" w:line="240" w:lineRule="auto"/>
      <w:ind w:firstLine="709"/>
      <w:jc w:val="both"/>
    </w:pPr>
    <w:rPr>
      <w:rFonts w:ascii="Arial" w:hAnsi="Arial" w:cs="Times New Roman"/>
      <w:color w:val="000000" w:themeColor="text1"/>
      <w:sz w:val="24"/>
      <w:szCs w:val="24"/>
    </w:rPr>
    <w:tblPr>
      <w:tblStyleRowBandSize w:val="1"/>
      <w:tblStyleColBandSize w:val="1"/>
      <w:tblInd w:w="0" w:type="nil"/>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comGrelha">
    <w:name w:val="Table Grid"/>
    <w:basedOn w:val="Tabelanormal"/>
    <w:uiPriority w:val="39"/>
    <w:rsid w:val="00626D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672855"/>
  </w:style>
  <w:style w:type="character" w:styleId="Hiperligao">
    <w:name w:val="Hyperlink"/>
    <w:basedOn w:val="Tipodeletrapredefinidodopargrafo"/>
    <w:uiPriority w:val="99"/>
    <w:unhideWhenUsed/>
    <w:rsid w:val="00672855"/>
    <w:rPr>
      <w:color w:val="0563C1" w:themeColor="hyperlink"/>
      <w:u w:val="single"/>
    </w:rPr>
  </w:style>
  <w:style w:type="paragraph" w:styleId="Textodenotadefim">
    <w:name w:val="endnote text"/>
    <w:basedOn w:val="Normal"/>
    <w:link w:val="TextodenotadefimCarter"/>
    <w:uiPriority w:val="99"/>
    <w:semiHidden/>
    <w:unhideWhenUsed/>
    <w:rsid w:val="00F101F8"/>
    <w:pPr>
      <w:spacing w:line="240" w:lineRule="auto"/>
    </w:pPr>
    <w:rPr>
      <w:szCs w:val="20"/>
    </w:rPr>
  </w:style>
  <w:style w:type="character" w:customStyle="1" w:styleId="TextodenotadefimCarter">
    <w:name w:val="Texto de nota de fim Caráter"/>
    <w:basedOn w:val="Tipodeletrapredefinidodopargrafo"/>
    <w:link w:val="Textodenotadefim"/>
    <w:uiPriority w:val="99"/>
    <w:semiHidden/>
    <w:rsid w:val="00F101F8"/>
    <w:rPr>
      <w:rFonts w:ascii="Times New Roman" w:hAnsi="Times New Roman" w:cs="Times New Roman"/>
      <w:sz w:val="20"/>
      <w:szCs w:val="20"/>
    </w:rPr>
  </w:style>
  <w:style w:type="character" w:styleId="Refdenotadefim">
    <w:name w:val="endnote reference"/>
    <w:basedOn w:val="Tipodeletrapredefinidodopargrafo"/>
    <w:uiPriority w:val="99"/>
    <w:semiHidden/>
    <w:unhideWhenUsed/>
    <w:rsid w:val="00F101F8"/>
    <w:rPr>
      <w:vertAlign w:val="superscript"/>
    </w:rPr>
  </w:style>
  <w:style w:type="character" w:styleId="Refdecomentrio">
    <w:name w:val="annotation reference"/>
    <w:basedOn w:val="Tipodeletrapredefinidodopargrafo"/>
    <w:uiPriority w:val="99"/>
    <w:semiHidden/>
    <w:unhideWhenUsed/>
    <w:rsid w:val="00EB109D"/>
    <w:rPr>
      <w:sz w:val="16"/>
      <w:szCs w:val="16"/>
    </w:rPr>
  </w:style>
  <w:style w:type="paragraph" w:styleId="Textodecomentrio">
    <w:name w:val="annotation text"/>
    <w:basedOn w:val="Normal"/>
    <w:link w:val="TextodecomentrioCarter"/>
    <w:uiPriority w:val="99"/>
    <w:semiHidden/>
    <w:unhideWhenUsed/>
    <w:rsid w:val="00EB109D"/>
    <w:pPr>
      <w:spacing w:line="240" w:lineRule="auto"/>
    </w:pPr>
    <w:rPr>
      <w:szCs w:val="20"/>
    </w:rPr>
  </w:style>
  <w:style w:type="character" w:customStyle="1" w:styleId="TextodecomentrioCarter">
    <w:name w:val="Texto de comentário Caráter"/>
    <w:basedOn w:val="Tipodeletrapredefinidodopargrafo"/>
    <w:link w:val="Textodecomentrio"/>
    <w:uiPriority w:val="99"/>
    <w:semiHidden/>
    <w:rsid w:val="00EB109D"/>
    <w:rPr>
      <w:rFonts w:ascii="Times New Roman" w:hAnsi="Times New Roman" w:cs="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EB109D"/>
    <w:rPr>
      <w:b/>
      <w:bCs/>
    </w:rPr>
  </w:style>
  <w:style w:type="character" w:customStyle="1" w:styleId="AssuntodecomentrioCarter">
    <w:name w:val="Assunto de comentário Caráter"/>
    <w:basedOn w:val="TextodecomentrioCarter"/>
    <w:link w:val="Assuntodecomentrio"/>
    <w:uiPriority w:val="99"/>
    <w:semiHidden/>
    <w:rsid w:val="00EB109D"/>
    <w:rPr>
      <w:rFonts w:ascii="Times New Roman" w:hAnsi="Times New Roman" w:cs="Times New Roman"/>
      <w:b/>
      <w:bCs/>
      <w:sz w:val="20"/>
      <w:szCs w:val="20"/>
    </w:rPr>
  </w:style>
  <w:style w:type="paragraph" w:styleId="Reviso">
    <w:name w:val="Revision"/>
    <w:hidden/>
    <w:uiPriority w:val="99"/>
    <w:semiHidden/>
    <w:rsid w:val="003141CF"/>
    <w:pPr>
      <w:spacing w:after="0" w:line="240" w:lineRule="auto"/>
    </w:pPr>
    <w:rPr>
      <w:rFonts w:ascii="Times New Roman" w:hAnsi="Times New Roman" w:cs="Times New Roman"/>
      <w:sz w:val="20"/>
      <w:szCs w:val="24"/>
    </w:rPr>
  </w:style>
  <w:style w:type="character" w:styleId="TextodoMarcadordePosio">
    <w:name w:val="Placeholder Text"/>
    <w:basedOn w:val="Tipodeletrapredefinidodopargrafo"/>
    <w:uiPriority w:val="99"/>
    <w:semiHidden/>
    <w:rsid w:val="00EE0F55"/>
    <w:rPr>
      <w:color w:val="808080"/>
    </w:rPr>
  </w:style>
  <w:style w:type="paragraph" w:customStyle="1" w:styleId="TTULO">
    <w:name w:val="TÍTULO"/>
    <w:basedOn w:val="Normal"/>
    <w:link w:val="TTULOChar"/>
    <w:qFormat/>
    <w:rsid w:val="00732A40"/>
    <w:pPr>
      <w:tabs>
        <w:tab w:val="left" w:pos="3740"/>
      </w:tabs>
      <w:spacing w:line="360" w:lineRule="exact"/>
      <w:ind w:left="3686" w:firstLine="0"/>
    </w:pPr>
    <w:rPr>
      <w:rFonts w:ascii="Lucida Sans Unicode" w:hAnsi="Lucida Sans Unicode" w:cs="Lucida Sans Unicode"/>
      <w:caps/>
      <w:sz w:val="28"/>
      <w:szCs w:val="28"/>
    </w:rPr>
  </w:style>
  <w:style w:type="paragraph" w:customStyle="1" w:styleId="Subttulo1">
    <w:name w:val="Subtítulo1"/>
    <w:basedOn w:val="Normal"/>
    <w:link w:val="SubttuloChar"/>
    <w:qFormat/>
    <w:rsid w:val="00732A40"/>
    <w:pPr>
      <w:tabs>
        <w:tab w:val="left" w:pos="2552"/>
      </w:tabs>
      <w:autoSpaceDE w:val="0"/>
      <w:autoSpaceDN w:val="0"/>
      <w:adjustRightInd w:val="0"/>
      <w:spacing w:line="360" w:lineRule="auto"/>
      <w:ind w:left="2552" w:firstLine="0"/>
    </w:pPr>
    <w:rPr>
      <w:rFonts w:ascii="Lucida Sans Unicode" w:hAnsi="Lucida Sans Unicode" w:cs="Lucida Sans Unicode"/>
      <w:caps/>
      <w:szCs w:val="20"/>
    </w:rPr>
  </w:style>
  <w:style w:type="character" w:customStyle="1" w:styleId="TTULOChar">
    <w:name w:val="TÍTULO Char"/>
    <w:basedOn w:val="Tipodeletrapredefinidodopargrafo"/>
    <w:link w:val="TTULO"/>
    <w:rsid w:val="00732A40"/>
    <w:rPr>
      <w:rFonts w:ascii="Lucida Sans Unicode" w:hAnsi="Lucida Sans Unicode" w:cs="Lucida Sans Unicode"/>
      <w:caps/>
      <w:sz w:val="28"/>
      <w:szCs w:val="28"/>
    </w:rPr>
  </w:style>
  <w:style w:type="character" w:customStyle="1" w:styleId="SubttuloChar">
    <w:name w:val="Subtítulo Char"/>
    <w:basedOn w:val="Tipodeletrapredefinidodopargrafo"/>
    <w:link w:val="Subttulo1"/>
    <w:rsid w:val="00732A40"/>
    <w:rPr>
      <w:rFonts w:ascii="Lucida Sans Unicode" w:hAnsi="Lucida Sans Unicode" w:cs="Lucida Sans Unicode"/>
      <w: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325799">
      <w:bodyDiv w:val="1"/>
      <w:marLeft w:val="0"/>
      <w:marRight w:val="0"/>
      <w:marTop w:val="0"/>
      <w:marBottom w:val="0"/>
      <w:divBdr>
        <w:top w:val="none" w:sz="0" w:space="0" w:color="auto"/>
        <w:left w:val="none" w:sz="0" w:space="0" w:color="auto"/>
        <w:bottom w:val="none" w:sz="0" w:space="0" w:color="auto"/>
        <w:right w:val="none" w:sz="0" w:space="0" w:color="auto"/>
      </w:divBdr>
      <w:divsChild>
        <w:div w:id="77988991">
          <w:marLeft w:val="0"/>
          <w:marRight w:val="0"/>
          <w:marTop w:val="0"/>
          <w:marBottom w:val="150"/>
          <w:divBdr>
            <w:top w:val="none" w:sz="0" w:space="0" w:color="auto"/>
            <w:left w:val="none" w:sz="0" w:space="0" w:color="auto"/>
            <w:bottom w:val="none" w:sz="0" w:space="0" w:color="auto"/>
            <w:right w:val="none" w:sz="0" w:space="0" w:color="auto"/>
          </w:divBdr>
          <w:divsChild>
            <w:div w:id="840118225">
              <w:marLeft w:val="0"/>
              <w:marRight w:val="0"/>
              <w:marTop w:val="0"/>
              <w:marBottom w:val="0"/>
              <w:divBdr>
                <w:top w:val="none" w:sz="0" w:space="0" w:color="auto"/>
                <w:left w:val="none" w:sz="0" w:space="0" w:color="auto"/>
                <w:bottom w:val="none" w:sz="0" w:space="0" w:color="auto"/>
                <w:right w:val="none" w:sz="0" w:space="0" w:color="auto"/>
              </w:divBdr>
              <w:divsChild>
                <w:div w:id="670107019">
                  <w:marLeft w:val="0"/>
                  <w:marRight w:val="0"/>
                  <w:marTop w:val="0"/>
                  <w:marBottom w:val="0"/>
                  <w:divBdr>
                    <w:top w:val="none" w:sz="0" w:space="0" w:color="auto"/>
                    <w:left w:val="none" w:sz="0" w:space="0" w:color="auto"/>
                    <w:bottom w:val="none" w:sz="0" w:space="0" w:color="auto"/>
                    <w:right w:val="none" w:sz="0" w:space="0" w:color="auto"/>
                  </w:divBdr>
                  <w:divsChild>
                    <w:div w:id="43142541">
                      <w:marLeft w:val="0"/>
                      <w:marRight w:val="0"/>
                      <w:marTop w:val="0"/>
                      <w:marBottom w:val="0"/>
                      <w:divBdr>
                        <w:top w:val="none" w:sz="0" w:space="0" w:color="auto"/>
                        <w:left w:val="none" w:sz="0" w:space="0" w:color="auto"/>
                        <w:bottom w:val="none" w:sz="0" w:space="0" w:color="auto"/>
                        <w:right w:val="none" w:sz="0" w:space="0" w:color="auto"/>
                      </w:divBdr>
                      <w:divsChild>
                        <w:div w:id="857811180">
                          <w:marLeft w:val="0"/>
                          <w:marRight w:val="0"/>
                          <w:marTop w:val="0"/>
                          <w:marBottom w:val="0"/>
                          <w:divBdr>
                            <w:top w:val="single" w:sz="6" w:space="0" w:color="CCCCCC"/>
                            <w:left w:val="single" w:sz="6" w:space="0" w:color="CCCCCC"/>
                            <w:bottom w:val="single" w:sz="6" w:space="0" w:color="CCCCCC"/>
                            <w:right w:val="single" w:sz="6" w:space="0" w:color="CCCCCC"/>
                          </w:divBdr>
                          <w:divsChild>
                            <w:div w:id="197004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4493651">
          <w:marLeft w:val="0"/>
          <w:marRight w:val="0"/>
          <w:marTop w:val="0"/>
          <w:marBottom w:val="0"/>
          <w:divBdr>
            <w:top w:val="none" w:sz="0" w:space="0" w:color="auto"/>
            <w:left w:val="none" w:sz="0" w:space="0" w:color="auto"/>
            <w:bottom w:val="none" w:sz="0" w:space="0" w:color="auto"/>
            <w:right w:val="none" w:sz="0" w:space="0" w:color="auto"/>
          </w:divBdr>
          <w:divsChild>
            <w:div w:id="6010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502951">
      <w:bodyDiv w:val="1"/>
      <w:marLeft w:val="0"/>
      <w:marRight w:val="0"/>
      <w:marTop w:val="0"/>
      <w:marBottom w:val="0"/>
      <w:divBdr>
        <w:top w:val="none" w:sz="0" w:space="0" w:color="auto"/>
        <w:left w:val="none" w:sz="0" w:space="0" w:color="auto"/>
        <w:bottom w:val="none" w:sz="0" w:space="0" w:color="auto"/>
        <w:right w:val="none" w:sz="0" w:space="0" w:color="auto"/>
      </w:divBdr>
    </w:div>
    <w:div w:id="1549953463">
      <w:bodyDiv w:val="1"/>
      <w:marLeft w:val="0"/>
      <w:marRight w:val="0"/>
      <w:marTop w:val="0"/>
      <w:marBottom w:val="0"/>
      <w:divBdr>
        <w:top w:val="none" w:sz="0" w:space="0" w:color="auto"/>
        <w:left w:val="none" w:sz="0" w:space="0" w:color="auto"/>
        <w:bottom w:val="none" w:sz="0" w:space="0" w:color="auto"/>
        <w:right w:val="none" w:sz="0" w:space="0" w:color="auto"/>
      </w:divBdr>
    </w:div>
    <w:div w:id="1954054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sus\Desktop\Autonomous%20mobile%20robot%20for%20transporting%20wheelchairs%20in%20healthcare%20institutions.docx" TargetMode="External"/><Relationship Id="rId18" Type="http://schemas.openxmlformats.org/officeDocument/2006/relationships/hyperlink" Target="file:///C:\Users\Asus\Desktop\Autonomous%20mobile%20robot%20for%20transporting%20wheelchairs%20in%20healthcare%20institutions.docx" TargetMode="External"/><Relationship Id="rId26" Type="http://schemas.openxmlformats.org/officeDocument/2006/relationships/image" Target="media/image11.png"/><Relationship Id="rId39" Type="http://schemas.openxmlformats.org/officeDocument/2006/relationships/image" Target="media/image21.sv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svg"/><Relationship Id="rId50" Type="http://schemas.openxmlformats.org/officeDocument/2006/relationships/image" Target="media/image31.png"/><Relationship Id="rId55"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Asus\Desktop\Autonomous%20mobile%20robot%20for%20transporting%20wheelchairs%20in%20healthcare%20institutions.docx" TargetMode="External"/><Relationship Id="rId29" Type="http://schemas.openxmlformats.org/officeDocument/2006/relationships/image" Target="media/image13.png"/><Relationship Id="rId11" Type="http://schemas.openxmlformats.org/officeDocument/2006/relationships/image" Target="media/image3.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19.svg"/><Relationship Id="rId40" Type="http://schemas.openxmlformats.org/officeDocument/2006/relationships/image" Target="media/image22.png"/><Relationship Id="rId45" Type="http://schemas.openxmlformats.org/officeDocument/2006/relationships/image" Target="media/image26.svg"/><Relationship Id="rId53" Type="http://schemas.openxmlformats.org/officeDocument/2006/relationships/image" Target="media/image34.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Asus\Desktop\Autonomous%20mobile%20robot%20for%20transporting%20wheelchairs%20in%20healthcare%20institutions.docx" TargetMode="External"/><Relationship Id="rId22" Type="http://schemas.openxmlformats.org/officeDocument/2006/relationships/image" Target="media/image7.png"/><Relationship Id="rId27" Type="http://schemas.openxmlformats.org/officeDocument/2006/relationships/image" Target="media/image11.jpeg"/><Relationship Id="rId30" Type="http://schemas.openxmlformats.org/officeDocument/2006/relationships/image" Target="media/image15.jpeg"/><Relationship Id="rId35" Type="http://schemas.openxmlformats.org/officeDocument/2006/relationships/image" Target="media/image16.svg"/><Relationship Id="rId43" Type="http://schemas.openxmlformats.org/officeDocument/2006/relationships/image" Target="media/image24.svg"/><Relationship Id="rId48" Type="http://schemas.openxmlformats.org/officeDocument/2006/relationships/image" Target="media/image29.png"/><Relationship Id="rId56"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yperlink" Target="file:///C:\Users\Asus\Desktop\Autonomous%20mobile%20robot%20for%20transporting%20wheelchairs%20in%20healthcare%20institutions.docx" TargetMode="External"/><Relationship Id="rId17" Type="http://schemas.openxmlformats.org/officeDocument/2006/relationships/hyperlink" Target="file:///C:\Users\Asus\Desktop\Autonomous%20mobile%20robot%20for%20transporting%20wheelchairs%20in%20healthcare%20institutions.docx" TargetMode="External"/><Relationship Id="rId25" Type="http://schemas.openxmlformats.org/officeDocument/2006/relationships/image" Target="media/image10.png"/><Relationship Id="rId33" Type="http://schemas.openxmlformats.org/officeDocument/2006/relationships/image" Target="media/image14.png"/><Relationship Id="rId38" Type="http://schemas.openxmlformats.org/officeDocument/2006/relationships/image" Target="media/image20.png"/><Relationship Id="rId46" Type="http://schemas.openxmlformats.org/officeDocument/2006/relationships/image" Target="media/image27.png"/><Relationship Id="rId20" Type="http://schemas.openxmlformats.org/officeDocument/2006/relationships/image" Target="media/image5.png"/><Relationship Id="rId41" Type="http://schemas.microsoft.com/office/2007/relationships/hdphoto" Target="media/hdphoto1.wdp"/><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Asus\Desktop\Autonomous%20mobile%20robot%20for%20transporting%20wheelchairs%20in%20healthcare%20institutions.docx" TargetMode="Externa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image" Target="media/image18.png"/><Relationship Id="rId49" Type="http://schemas.openxmlformats.org/officeDocument/2006/relationships/image" Target="media/image30.pn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5.png"/><Relationship Id="rId52" Type="http://schemas.openxmlformats.org/officeDocument/2006/relationships/image" Target="media/image3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972665E-9010-4745-B7F2-7D8E50E31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1</Pages>
  <Words>11148</Words>
  <Characters>60204</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edro Moreira Faria</dc:creator>
  <cp:keywords/>
  <dc:description/>
  <cp:lastModifiedBy>João Pedro Moreira Faria</cp:lastModifiedBy>
  <cp:revision>7</cp:revision>
  <cp:lastPrinted>2021-07-06T22:54:00Z</cp:lastPrinted>
  <dcterms:created xsi:type="dcterms:W3CDTF">2021-11-22T10:49:00Z</dcterms:created>
  <dcterms:modified xsi:type="dcterms:W3CDTF">2021-11-2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d5c888-a302-3704-bc8e-32363d28c704</vt:lpwstr>
  </property>
  <property fmtid="{D5CDD505-2E9C-101B-9397-08002B2CF9AE}" pid="24" name="Mendeley Citation Style_1">
    <vt:lpwstr>http://www.zotero.org/styles/ieee</vt:lpwstr>
  </property>
</Properties>
</file>